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5233" w:rsidRPr="00846170" w:rsidRDefault="00BA5233" w:rsidP="00846170">
      <w:pPr>
        <w:rPr>
          <w:b/>
          <w:sz w:val="36"/>
          <w:szCs w:val="36"/>
        </w:rPr>
      </w:pPr>
      <w:bookmarkStart w:id="0" w:name="_GoBack"/>
      <w:bookmarkEnd w:id="0"/>
    </w:p>
    <w:p w:rsidR="00BA5233" w:rsidRDefault="00BA5233" w:rsidP="00846170">
      <w:pPr>
        <w:jc w:val="center"/>
        <w:rPr>
          <w:b/>
          <w:sz w:val="48"/>
          <w:szCs w:val="48"/>
        </w:rPr>
      </w:pPr>
      <w:r w:rsidRPr="00646FD3">
        <w:rPr>
          <w:noProof/>
        </w:rPr>
        <w:drawing>
          <wp:inline distT="0" distB="0" distL="0" distR="0" wp14:anchorId="4D34337C" wp14:editId="66A7EB18">
            <wp:extent cx="2350901" cy="2150533"/>
            <wp:effectExtent l="0" t="0" r="0" b="2540"/>
            <wp:docPr id="3" name="Imagen 3" descr="D:\Miguel\Plaza Ayudante\CoordinacionTFG\Normativa\ESCUDO UCLM [1280x768] (Copi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guel\Plaza Ayudante\CoordinacionTFG\Normativa\ESCUDO UCLM [1280x768] (Copia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9137" cy="2185510"/>
                    </a:xfrm>
                    <a:prstGeom prst="rect">
                      <a:avLst/>
                    </a:prstGeom>
                    <a:noFill/>
                    <a:ln>
                      <a:noFill/>
                    </a:ln>
                  </pic:spPr>
                </pic:pic>
              </a:graphicData>
            </a:graphic>
          </wp:inline>
        </w:drawing>
      </w:r>
    </w:p>
    <w:p w:rsidR="00BA5233" w:rsidRPr="008E1602" w:rsidRDefault="00BA5233" w:rsidP="00846170">
      <w:pPr>
        <w:ind w:right="140"/>
        <w:jc w:val="center"/>
        <w:rPr>
          <w:b/>
          <w:sz w:val="48"/>
          <w:szCs w:val="48"/>
        </w:rPr>
      </w:pPr>
      <w:r w:rsidRPr="008E1602">
        <w:rPr>
          <w:b/>
          <w:sz w:val="48"/>
          <w:szCs w:val="48"/>
        </w:rPr>
        <w:t>UNIVERSIDAD DE CASTILLA - LA MANCHA</w:t>
      </w:r>
    </w:p>
    <w:p w:rsidR="00BA5233" w:rsidRPr="008E1602" w:rsidRDefault="00BA5233" w:rsidP="00846170">
      <w:pPr>
        <w:jc w:val="center"/>
        <w:rPr>
          <w:sz w:val="48"/>
          <w:szCs w:val="48"/>
        </w:rPr>
      </w:pPr>
      <w:r w:rsidRPr="008E1602">
        <w:rPr>
          <w:sz w:val="48"/>
          <w:szCs w:val="48"/>
        </w:rPr>
        <w:t>ESCUELA DE INGENIERÍA INDUSTRIAL DE TOLEDO</w:t>
      </w:r>
    </w:p>
    <w:p w:rsidR="00BA5233" w:rsidRPr="008E1602" w:rsidRDefault="00BA5233" w:rsidP="00846170">
      <w:pPr>
        <w:spacing w:after="0"/>
        <w:jc w:val="center"/>
        <w:rPr>
          <w:szCs w:val="44"/>
        </w:rPr>
      </w:pPr>
    </w:p>
    <w:p w:rsidR="00BA5233" w:rsidRDefault="00BA5233" w:rsidP="00846170">
      <w:pPr>
        <w:jc w:val="center"/>
        <w:rPr>
          <w:sz w:val="44"/>
          <w:szCs w:val="44"/>
        </w:rPr>
      </w:pPr>
      <w:r w:rsidRPr="008E1602">
        <w:rPr>
          <w:sz w:val="44"/>
          <w:szCs w:val="44"/>
        </w:rPr>
        <w:t xml:space="preserve">TRABAJO FIN DE GRADO Nº </w:t>
      </w:r>
      <w:r>
        <w:rPr>
          <w:sz w:val="44"/>
          <w:szCs w:val="44"/>
        </w:rPr>
        <w:t>17</w:t>
      </w:r>
      <w:r w:rsidRPr="008E1602">
        <w:rPr>
          <w:sz w:val="44"/>
          <w:szCs w:val="44"/>
        </w:rPr>
        <w:t>- B-</w:t>
      </w:r>
      <w:r>
        <w:rPr>
          <w:sz w:val="44"/>
          <w:szCs w:val="44"/>
        </w:rPr>
        <w:t>225017</w:t>
      </w:r>
    </w:p>
    <w:p w:rsidR="00BA5233" w:rsidRPr="008E1602" w:rsidRDefault="00BA5233" w:rsidP="00846170">
      <w:pPr>
        <w:spacing w:after="0"/>
        <w:jc w:val="center"/>
        <w:rPr>
          <w:szCs w:val="44"/>
        </w:rPr>
      </w:pPr>
    </w:p>
    <w:p w:rsidR="00BA5233" w:rsidRPr="000C6ACD" w:rsidRDefault="00BA5233" w:rsidP="00846170">
      <w:pPr>
        <w:jc w:val="center"/>
        <w:rPr>
          <w:i/>
          <w:sz w:val="36"/>
          <w:szCs w:val="36"/>
          <w:lang w:val="en-US"/>
        </w:rPr>
      </w:pPr>
      <w:r w:rsidRPr="000C6ACD">
        <w:rPr>
          <w:i/>
          <w:sz w:val="36"/>
          <w:szCs w:val="36"/>
          <w:lang w:val="en-US"/>
        </w:rPr>
        <w:t>WEB HAZARD &amp; INFRASTRUCTURE SCANNING THROUGH AUTOMATED PENTESTING AND REPORTING</w:t>
      </w:r>
    </w:p>
    <w:p w:rsidR="00BA5233" w:rsidRPr="00846170" w:rsidRDefault="00BA5233" w:rsidP="00846170">
      <w:pPr>
        <w:jc w:val="center"/>
        <w:rPr>
          <w:sz w:val="48"/>
          <w:szCs w:val="48"/>
          <w:lang w:val="en-US"/>
        </w:rPr>
      </w:pPr>
    </w:p>
    <w:p w:rsidR="00BA5233" w:rsidRPr="008E1602" w:rsidRDefault="00BA5233" w:rsidP="00846170">
      <w:pPr>
        <w:ind w:left="2835"/>
        <w:rPr>
          <w:sz w:val="28"/>
          <w:szCs w:val="28"/>
        </w:rPr>
      </w:pPr>
      <w:r>
        <w:rPr>
          <w:noProof/>
          <w:sz w:val="36"/>
          <w:szCs w:val="36"/>
        </w:rPr>
        <w:drawing>
          <wp:anchor distT="0" distB="0" distL="114300" distR="114300" simplePos="0" relativeHeight="251659264" behindDoc="0" locked="0" layoutInCell="1" allowOverlap="1" wp14:anchorId="52F2E9C2" wp14:editId="4BFEA2D9">
            <wp:simplePos x="0" y="0"/>
            <wp:positionH relativeFrom="margin">
              <wp:posOffset>-316653</wp:posOffset>
            </wp:positionH>
            <wp:positionV relativeFrom="paragraph">
              <wp:posOffset>8255</wp:posOffset>
            </wp:positionV>
            <wp:extent cx="1601470" cy="1828800"/>
            <wp:effectExtent l="0" t="0" r="0" b="0"/>
            <wp:wrapSquare wrapText="bothSides"/>
            <wp:docPr id="9" name="Imagen 9" descr="C:\Users\luis\AppData\Local\Microsoft\Windows\Temporary Internet Files\Content.Outlook\S3O590MR\Escudo ITI COL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AppData\Local\Microsoft\Windows\Temporary Internet Files\Content.Outlook\S3O590MR\Escudo ITI COLOR.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1470" cy="1828800"/>
                    </a:xfrm>
                    <a:prstGeom prst="rect">
                      <a:avLst/>
                    </a:prstGeom>
                    <a:noFill/>
                    <a:ln>
                      <a:noFill/>
                    </a:ln>
                  </pic:spPr>
                </pic:pic>
              </a:graphicData>
            </a:graphic>
          </wp:anchor>
        </w:drawing>
      </w:r>
      <w:r w:rsidRPr="008E1602">
        <w:rPr>
          <w:sz w:val="28"/>
          <w:szCs w:val="28"/>
        </w:rPr>
        <w:t>Autor:</w:t>
      </w:r>
    </w:p>
    <w:p w:rsidR="00BA5233" w:rsidRPr="008E1602" w:rsidRDefault="00BA5233" w:rsidP="00846170">
      <w:pPr>
        <w:ind w:left="2835"/>
        <w:rPr>
          <w:sz w:val="28"/>
          <w:szCs w:val="28"/>
        </w:rPr>
      </w:pPr>
      <w:r>
        <w:rPr>
          <w:sz w:val="28"/>
          <w:szCs w:val="28"/>
        </w:rPr>
        <w:t>SAMUEL VÁZQUEZ MORÓN</w:t>
      </w:r>
    </w:p>
    <w:p w:rsidR="00BA5233" w:rsidRPr="008E1602" w:rsidRDefault="00BA5233" w:rsidP="00846170">
      <w:pPr>
        <w:ind w:left="2835"/>
        <w:rPr>
          <w:sz w:val="28"/>
          <w:szCs w:val="28"/>
        </w:rPr>
      </w:pPr>
      <w:r w:rsidRPr="008E1602">
        <w:rPr>
          <w:sz w:val="28"/>
          <w:szCs w:val="28"/>
        </w:rPr>
        <w:t>Director:</w:t>
      </w:r>
    </w:p>
    <w:p w:rsidR="00BA5233" w:rsidRPr="008E1602" w:rsidRDefault="00BA5233" w:rsidP="00846170">
      <w:pPr>
        <w:ind w:left="2835"/>
        <w:rPr>
          <w:sz w:val="28"/>
          <w:szCs w:val="28"/>
        </w:rPr>
      </w:pPr>
      <w:r>
        <w:rPr>
          <w:sz w:val="28"/>
          <w:szCs w:val="28"/>
        </w:rPr>
        <w:t>FRANCISCO MOYA FERNÁNDEZ</w:t>
      </w:r>
    </w:p>
    <w:p w:rsidR="00BA5233" w:rsidRPr="008E1602" w:rsidRDefault="00BA5233" w:rsidP="00846170">
      <w:pPr>
        <w:ind w:left="2835"/>
        <w:jc w:val="center"/>
        <w:rPr>
          <w:sz w:val="48"/>
          <w:szCs w:val="48"/>
        </w:rPr>
      </w:pPr>
    </w:p>
    <w:p w:rsidR="00BA5233" w:rsidRPr="00846170" w:rsidRDefault="00BA5233" w:rsidP="00846170">
      <w:pPr>
        <w:ind w:left="2835"/>
        <w:rPr>
          <w:sz w:val="28"/>
          <w:szCs w:val="28"/>
        </w:rPr>
      </w:pPr>
      <w:r>
        <w:rPr>
          <w:sz w:val="28"/>
          <w:szCs w:val="28"/>
        </w:rPr>
        <w:t>JULIO de 2017</w:t>
      </w:r>
      <w:r>
        <w:br w:type="page"/>
      </w:r>
    </w:p>
    <w:p w:rsidR="00BA5233" w:rsidRDefault="00BA5233">
      <w:r>
        <w:lastRenderedPageBreak/>
        <w:br w:type="page"/>
      </w:r>
    </w:p>
    <w:sdt>
      <w:sdtPr>
        <w:rPr>
          <w:rFonts w:asciiTheme="minorHAnsi" w:eastAsiaTheme="minorEastAsia" w:hAnsiTheme="minorHAnsi" w:cstheme="minorBidi"/>
          <w:b/>
          <w:bCs/>
          <w:color w:val="auto"/>
          <w:spacing w:val="0"/>
          <w:kern w:val="0"/>
          <w:sz w:val="22"/>
          <w:szCs w:val="22"/>
        </w:rPr>
        <w:id w:val="-568647179"/>
        <w:docPartObj>
          <w:docPartGallery w:val="Table of Contents"/>
          <w:docPartUnique/>
        </w:docPartObj>
      </w:sdtPr>
      <w:sdtEndPr>
        <w:rPr>
          <w:b w:val="0"/>
          <w:bCs w:val="0"/>
        </w:rPr>
      </w:sdtEndPr>
      <w:sdtContent>
        <w:p w:rsidR="00BA5233" w:rsidRDefault="00BA5233" w:rsidP="00035E23">
          <w:pPr>
            <w:pStyle w:val="Ttulo"/>
          </w:pPr>
          <w:r>
            <w:t>Contents</w:t>
          </w:r>
        </w:p>
        <w:p w:rsidR="00EF0C5C" w:rsidRDefault="00BA5233">
          <w:pPr>
            <w:pStyle w:val="TDC1"/>
            <w:tabs>
              <w:tab w:val="left" w:pos="440"/>
              <w:tab w:val="right" w:leader="dot" w:pos="8494"/>
            </w:tabs>
            <w:rPr>
              <w:noProof/>
            </w:rPr>
          </w:pPr>
          <w:r>
            <w:fldChar w:fldCharType="begin"/>
          </w:r>
          <w:r>
            <w:instrText xml:space="preserve"> TOC \o "1-2" \h \z \u </w:instrText>
          </w:r>
          <w:r>
            <w:fldChar w:fldCharType="separate"/>
          </w:r>
          <w:hyperlink w:anchor="_Toc486428609" w:history="1">
            <w:r w:rsidR="00EF0C5C" w:rsidRPr="00D007DD">
              <w:rPr>
                <w:rStyle w:val="Hipervnculo"/>
                <w:noProof/>
              </w:rPr>
              <w:t>1</w:t>
            </w:r>
            <w:r w:rsidR="00EF0C5C">
              <w:rPr>
                <w:noProof/>
              </w:rPr>
              <w:tab/>
            </w:r>
            <w:r w:rsidR="00EF0C5C" w:rsidRPr="00D007DD">
              <w:rPr>
                <w:rStyle w:val="Hipervnculo"/>
                <w:noProof/>
              </w:rPr>
              <w:t>Introduction</w:t>
            </w:r>
            <w:r w:rsidR="00EF0C5C">
              <w:rPr>
                <w:noProof/>
                <w:webHidden/>
              </w:rPr>
              <w:tab/>
            </w:r>
            <w:r w:rsidR="00EF0C5C">
              <w:rPr>
                <w:noProof/>
                <w:webHidden/>
              </w:rPr>
              <w:fldChar w:fldCharType="begin"/>
            </w:r>
            <w:r w:rsidR="00EF0C5C">
              <w:rPr>
                <w:noProof/>
                <w:webHidden/>
              </w:rPr>
              <w:instrText xml:space="preserve"> PAGEREF _Toc486428609 \h </w:instrText>
            </w:r>
            <w:r w:rsidR="00EF0C5C">
              <w:rPr>
                <w:noProof/>
                <w:webHidden/>
              </w:rPr>
            </w:r>
            <w:r w:rsidR="00EF0C5C">
              <w:rPr>
                <w:noProof/>
                <w:webHidden/>
              </w:rPr>
              <w:fldChar w:fldCharType="separate"/>
            </w:r>
            <w:r w:rsidR="00D25DBE">
              <w:rPr>
                <w:noProof/>
                <w:webHidden/>
              </w:rPr>
              <w:t>1</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0" w:history="1">
            <w:r w:rsidR="00EF0C5C" w:rsidRPr="00D007DD">
              <w:rPr>
                <w:rStyle w:val="Hipervnculo"/>
                <w:noProof/>
              </w:rPr>
              <w:t>1.1</w:t>
            </w:r>
            <w:r w:rsidR="00EF0C5C">
              <w:rPr>
                <w:noProof/>
              </w:rPr>
              <w:tab/>
            </w:r>
            <w:r w:rsidR="00EF0C5C" w:rsidRPr="00D007DD">
              <w:rPr>
                <w:rStyle w:val="Hipervnculo"/>
                <w:noProof/>
              </w:rPr>
              <w:t>Summary</w:t>
            </w:r>
            <w:r w:rsidR="00EF0C5C">
              <w:rPr>
                <w:noProof/>
                <w:webHidden/>
              </w:rPr>
              <w:tab/>
            </w:r>
            <w:r w:rsidR="00EF0C5C">
              <w:rPr>
                <w:noProof/>
                <w:webHidden/>
              </w:rPr>
              <w:fldChar w:fldCharType="begin"/>
            </w:r>
            <w:r w:rsidR="00EF0C5C">
              <w:rPr>
                <w:noProof/>
                <w:webHidden/>
              </w:rPr>
              <w:instrText xml:space="preserve"> PAGEREF _Toc486428610 \h </w:instrText>
            </w:r>
            <w:r w:rsidR="00EF0C5C">
              <w:rPr>
                <w:noProof/>
                <w:webHidden/>
              </w:rPr>
            </w:r>
            <w:r w:rsidR="00EF0C5C">
              <w:rPr>
                <w:noProof/>
                <w:webHidden/>
              </w:rPr>
              <w:fldChar w:fldCharType="separate"/>
            </w:r>
            <w:r w:rsidR="00D25DBE">
              <w:rPr>
                <w:noProof/>
                <w:webHidden/>
              </w:rPr>
              <w:t>1</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1" w:history="1">
            <w:r w:rsidR="00EF0C5C" w:rsidRPr="00D007DD">
              <w:rPr>
                <w:rStyle w:val="Hipervnculo"/>
                <w:noProof/>
              </w:rPr>
              <w:t>1.2</w:t>
            </w:r>
            <w:r w:rsidR="00EF0C5C">
              <w:rPr>
                <w:noProof/>
              </w:rPr>
              <w:tab/>
            </w:r>
            <w:r w:rsidR="00EF0C5C" w:rsidRPr="00D007DD">
              <w:rPr>
                <w:rStyle w:val="Hipervnculo"/>
                <w:noProof/>
              </w:rPr>
              <w:t>Motivation</w:t>
            </w:r>
            <w:r w:rsidR="00EF0C5C">
              <w:rPr>
                <w:noProof/>
                <w:webHidden/>
              </w:rPr>
              <w:tab/>
            </w:r>
            <w:r w:rsidR="00EF0C5C">
              <w:rPr>
                <w:noProof/>
                <w:webHidden/>
              </w:rPr>
              <w:fldChar w:fldCharType="begin"/>
            </w:r>
            <w:r w:rsidR="00EF0C5C">
              <w:rPr>
                <w:noProof/>
                <w:webHidden/>
              </w:rPr>
              <w:instrText xml:space="preserve"> PAGEREF _Toc486428611 \h </w:instrText>
            </w:r>
            <w:r w:rsidR="00EF0C5C">
              <w:rPr>
                <w:noProof/>
                <w:webHidden/>
              </w:rPr>
            </w:r>
            <w:r w:rsidR="00EF0C5C">
              <w:rPr>
                <w:noProof/>
                <w:webHidden/>
              </w:rPr>
              <w:fldChar w:fldCharType="separate"/>
            </w:r>
            <w:r w:rsidR="00D25DBE">
              <w:rPr>
                <w:noProof/>
                <w:webHidden/>
              </w:rPr>
              <w:t>1</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2" w:history="1">
            <w:r w:rsidR="00EF0C5C" w:rsidRPr="00D007DD">
              <w:rPr>
                <w:rStyle w:val="Hipervnculo"/>
                <w:noProof/>
              </w:rPr>
              <w:t>1.3</w:t>
            </w:r>
            <w:r w:rsidR="00EF0C5C">
              <w:rPr>
                <w:noProof/>
              </w:rPr>
              <w:tab/>
            </w:r>
            <w:r w:rsidR="00EF0C5C" w:rsidRPr="00D007DD">
              <w:rPr>
                <w:rStyle w:val="Hipervnculo"/>
                <w:noProof/>
              </w:rPr>
              <w:t>Objectives</w:t>
            </w:r>
            <w:r w:rsidR="00EF0C5C">
              <w:rPr>
                <w:noProof/>
                <w:webHidden/>
              </w:rPr>
              <w:tab/>
            </w:r>
            <w:r w:rsidR="00EF0C5C">
              <w:rPr>
                <w:noProof/>
                <w:webHidden/>
              </w:rPr>
              <w:fldChar w:fldCharType="begin"/>
            </w:r>
            <w:r w:rsidR="00EF0C5C">
              <w:rPr>
                <w:noProof/>
                <w:webHidden/>
              </w:rPr>
              <w:instrText xml:space="preserve"> PAGEREF _Toc486428612 \h </w:instrText>
            </w:r>
            <w:r w:rsidR="00EF0C5C">
              <w:rPr>
                <w:noProof/>
                <w:webHidden/>
              </w:rPr>
            </w:r>
            <w:r w:rsidR="00EF0C5C">
              <w:rPr>
                <w:noProof/>
                <w:webHidden/>
              </w:rPr>
              <w:fldChar w:fldCharType="separate"/>
            </w:r>
            <w:r w:rsidR="00D25DBE">
              <w:rPr>
                <w:noProof/>
                <w:webHidden/>
              </w:rPr>
              <w:t>1</w:t>
            </w:r>
            <w:r w:rsidR="00EF0C5C">
              <w:rPr>
                <w:noProof/>
                <w:webHidden/>
              </w:rPr>
              <w:fldChar w:fldCharType="end"/>
            </w:r>
          </w:hyperlink>
        </w:p>
        <w:p w:rsidR="00EF0C5C" w:rsidRDefault="00BA2290">
          <w:pPr>
            <w:pStyle w:val="TDC1"/>
            <w:tabs>
              <w:tab w:val="left" w:pos="440"/>
              <w:tab w:val="right" w:leader="dot" w:pos="8494"/>
            </w:tabs>
            <w:rPr>
              <w:noProof/>
            </w:rPr>
          </w:pPr>
          <w:hyperlink w:anchor="_Toc486428613" w:history="1">
            <w:r w:rsidR="00EF0C5C" w:rsidRPr="00D007DD">
              <w:rPr>
                <w:rStyle w:val="Hipervnculo"/>
                <w:noProof/>
              </w:rPr>
              <w:t>2</w:t>
            </w:r>
            <w:r w:rsidR="00EF0C5C">
              <w:rPr>
                <w:noProof/>
              </w:rPr>
              <w:tab/>
            </w:r>
            <w:r w:rsidR="00EF0C5C" w:rsidRPr="00D007DD">
              <w:rPr>
                <w:rStyle w:val="Hipervnculo"/>
                <w:noProof/>
              </w:rPr>
              <w:t>Antecedents</w:t>
            </w:r>
            <w:r w:rsidR="00EF0C5C">
              <w:rPr>
                <w:noProof/>
                <w:webHidden/>
              </w:rPr>
              <w:tab/>
            </w:r>
            <w:r w:rsidR="00EF0C5C">
              <w:rPr>
                <w:noProof/>
                <w:webHidden/>
              </w:rPr>
              <w:fldChar w:fldCharType="begin"/>
            </w:r>
            <w:r w:rsidR="00EF0C5C">
              <w:rPr>
                <w:noProof/>
                <w:webHidden/>
              </w:rPr>
              <w:instrText xml:space="preserve"> PAGEREF _Toc486428613 \h </w:instrText>
            </w:r>
            <w:r w:rsidR="00EF0C5C">
              <w:rPr>
                <w:noProof/>
                <w:webHidden/>
              </w:rPr>
            </w:r>
            <w:r w:rsidR="00EF0C5C">
              <w:rPr>
                <w:noProof/>
                <w:webHidden/>
              </w:rPr>
              <w:fldChar w:fldCharType="separate"/>
            </w:r>
            <w:r w:rsidR="00D25DBE">
              <w:rPr>
                <w:noProof/>
                <w:webHidden/>
              </w:rPr>
              <w:t>3</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4" w:history="1">
            <w:r w:rsidR="00EF0C5C" w:rsidRPr="00D007DD">
              <w:rPr>
                <w:rStyle w:val="Hipervnculo"/>
                <w:noProof/>
                <w:lang w:val="en-US"/>
              </w:rPr>
              <w:t>2.1</w:t>
            </w:r>
            <w:r w:rsidR="00EF0C5C">
              <w:rPr>
                <w:noProof/>
              </w:rPr>
              <w:tab/>
            </w:r>
            <w:r w:rsidR="00EF0C5C" w:rsidRPr="00D007DD">
              <w:rPr>
                <w:rStyle w:val="Hipervnculo"/>
                <w:noProof/>
                <w:lang w:val="en-US"/>
              </w:rPr>
              <w:t>Background</w:t>
            </w:r>
            <w:r w:rsidR="00EF0C5C">
              <w:rPr>
                <w:noProof/>
                <w:webHidden/>
              </w:rPr>
              <w:tab/>
            </w:r>
            <w:r w:rsidR="00EF0C5C">
              <w:rPr>
                <w:noProof/>
                <w:webHidden/>
              </w:rPr>
              <w:fldChar w:fldCharType="begin"/>
            </w:r>
            <w:r w:rsidR="00EF0C5C">
              <w:rPr>
                <w:noProof/>
                <w:webHidden/>
              </w:rPr>
              <w:instrText xml:space="preserve"> PAGEREF _Toc486428614 \h </w:instrText>
            </w:r>
            <w:r w:rsidR="00EF0C5C">
              <w:rPr>
                <w:noProof/>
                <w:webHidden/>
              </w:rPr>
            </w:r>
            <w:r w:rsidR="00EF0C5C">
              <w:rPr>
                <w:noProof/>
                <w:webHidden/>
              </w:rPr>
              <w:fldChar w:fldCharType="separate"/>
            </w:r>
            <w:r w:rsidR="00D25DBE">
              <w:rPr>
                <w:noProof/>
                <w:webHidden/>
              </w:rPr>
              <w:t>3</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5" w:history="1">
            <w:r w:rsidR="00EF0C5C" w:rsidRPr="00D007DD">
              <w:rPr>
                <w:rStyle w:val="Hipervnculo"/>
                <w:noProof/>
                <w:lang w:val="en-US"/>
              </w:rPr>
              <w:t>2.2</w:t>
            </w:r>
            <w:r w:rsidR="00EF0C5C">
              <w:rPr>
                <w:noProof/>
              </w:rPr>
              <w:tab/>
            </w:r>
            <w:r w:rsidR="00EF0C5C" w:rsidRPr="00D007DD">
              <w:rPr>
                <w:rStyle w:val="Hipervnculo"/>
                <w:noProof/>
                <w:lang w:val="en-US"/>
              </w:rPr>
              <w:t>Web Application Attacks</w:t>
            </w:r>
            <w:r w:rsidR="00EF0C5C">
              <w:rPr>
                <w:noProof/>
                <w:webHidden/>
              </w:rPr>
              <w:tab/>
            </w:r>
            <w:r w:rsidR="00EF0C5C">
              <w:rPr>
                <w:noProof/>
                <w:webHidden/>
              </w:rPr>
              <w:fldChar w:fldCharType="begin"/>
            </w:r>
            <w:r w:rsidR="00EF0C5C">
              <w:rPr>
                <w:noProof/>
                <w:webHidden/>
              </w:rPr>
              <w:instrText xml:space="preserve"> PAGEREF _Toc486428615 \h </w:instrText>
            </w:r>
            <w:r w:rsidR="00EF0C5C">
              <w:rPr>
                <w:noProof/>
                <w:webHidden/>
              </w:rPr>
            </w:r>
            <w:r w:rsidR="00EF0C5C">
              <w:rPr>
                <w:noProof/>
                <w:webHidden/>
              </w:rPr>
              <w:fldChar w:fldCharType="separate"/>
            </w:r>
            <w:r w:rsidR="00D25DBE">
              <w:rPr>
                <w:noProof/>
                <w:webHidden/>
              </w:rPr>
              <w:t>5</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6" w:history="1">
            <w:r w:rsidR="00EF0C5C" w:rsidRPr="00D007DD">
              <w:rPr>
                <w:rStyle w:val="Hipervnculo"/>
                <w:noProof/>
                <w:lang w:val="en-US"/>
              </w:rPr>
              <w:t>2.3</w:t>
            </w:r>
            <w:r w:rsidR="00EF0C5C">
              <w:rPr>
                <w:noProof/>
              </w:rPr>
              <w:tab/>
            </w:r>
            <w:r w:rsidR="00EF0C5C" w:rsidRPr="00D007DD">
              <w:rPr>
                <w:rStyle w:val="Hipervnculo"/>
                <w:noProof/>
                <w:lang w:val="en-US"/>
              </w:rPr>
              <w:t>Attack Prevention</w:t>
            </w:r>
            <w:r w:rsidR="00EF0C5C">
              <w:rPr>
                <w:noProof/>
                <w:webHidden/>
              </w:rPr>
              <w:tab/>
            </w:r>
            <w:r w:rsidR="00EF0C5C">
              <w:rPr>
                <w:noProof/>
                <w:webHidden/>
              </w:rPr>
              <w:fldChar w:fldCharType="begin"/>
            </w:r>
            <w:r w:rsidR="00EF0C5C">
              <w:rPr>
                <w:noProof/>
                <w:webHidden/>
              </w:rPr>
              <w:instrText xml:space="preserve"> PAGEREF _Toc486428616 \h </w:instrText>
            </w:r>
            <w:r w:rsidR="00EF0C5C">
              <w:rPr>
                <w:noProof/>
                <w:webHidden/>
              </w:rPr>
            </w:r>
            <w:r w:rsidR="00EF0C5C">
              <w:rPr>
                <w:noProof/>
                <w:webHidden/>
              </w:rPr>
              <w:fldChar w:fldCharType="separate"/>
            </w:r>
            <w:r w:rsidR="00D25DBE">
              <w:rPr>
                <w:noProof/>
                <w:webHidden/>
              </w:rPr>
              <w:t>10</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7" w:history="1">
            <w:r w:rsidR="00EF0C5C" w:rsidRPr="00D007DD">
              <w:rPr>
                <w:rStyle w:val="Hipervnculo"/>
                <w:noProof/>
                <w:lang w:val="en-US"/>
              </w:rPr>
              <w:t>2.4</w:t>
            </w:r>
            <w:r w:rsidR="00EF0C5C">
              <w:rPr>
                <w:noProof/>
              </w:rPr>
              <w:tab/>
            </w:r>
            <w:r w:rsidR="00EF0C5C" w:rsidRPr="00D007DD">
              <w:rPr>
                <w:rStyle w:val="Hipervnculo"/>
                <w:noProof/>
                <w:lang w:val="en-US"/>
              </w:rPr>
              <w:t>Manual Testing</w:t>
            </w:r>
            <w:r w:rsidR="00EF0C5C">
              <w:rPr>
                <w:noProof/>
                <w:webHidden/>
              </w:rPr>
              <w:tab/>
            </w:r>
            <w:r w:rsidR="00EF0C5C">
              <w:rPr>
                <w:noProof/>
                <w:webHidden/>
              </w:rPr>
              <w:fldChar w:fldCharType="begin"/>
            </w:r>
            <w:r w:rsidR="00EF0C5C">
              <w:rPr>
                <w:noProof/>
                <w:webHidden/>
              </w:rPr>
              <w:instrText xml:space="preserve"> PAGEREF _Toc486428617 \h </w:instrText>
            </w:r>
            <w:r w:rsidR="00EF0C5C">
              <w:rPr>
                <w:noProof/>
                <w:webHidden/>
              </w:rPr>
            </w:r>
            <w:r w:rsidR="00EF0C5C">
              <w:rPr>
                <w:noProof/>
                <w:webHidden/>
              </w:rPr>
              <w:fldChar w:fldCharType="separate"/>
            </w:r>
            <w:r w:rsidR="00D25DBE">
              <w:rPr>
                <w:noProof/>
                <w:webHidden/>
              </w:rPr>
              <w:t>12</w:t>
            </w:r>
            <w:r w:rsidR="00EF0C5C">
              <w:rPr>
                <w:noProof/>
                <w:webHidden/>
              </w:rPr>
              <w:fldChar w:fldCharType="end"/>
            </w:r>
          </w:hyperlink>
        </w:p>
        <w:p w:rsidR="00EF0C5C" w:rsidRDefault="00BA2290">
          <w:pPr>
            <w:pStyle w:val="TDC1"/>
            <w:tabs>
              <w:tab w:val="left" w:pos="440"/>
              <w:tab w:val="right" w:leader="dot" w:pos="8494"/>
            </w:tabs>
            <w:rPr>
              <w:noProof/>
            </w:rPr>
          </w:pPr>
          <w:hyperlink w:anchor="_Toc486428618" w:history="1">
            <w:r w:rsidR="00EF0C5C" w:rsidRPr="00D007DD">
              <w:rPr>
                <w:rStyle w:val="Hipervnculo"/>
                <w:noProof/>
              </w:rPr>
              <w:t>3</w:t>
            </w:r>
            <w:r w:rsidR="00EF0C5C">
              <w:rPr>
                <w:noProof/>
              </w:rPr>
              <w:tab/>
            </w:r>
            <w:r w:rsidR="00EF0C5C" w:rsidRPr="00D007DD">
              <w:rPr>
                <w:rStyle w:val="Hipervnculo"/>
                <w:noProof/>
              </w:rPr>
              <w:t>Implementation</w:t>
            </w:r>
            <w:r w:rsidR="00EF0C5C">
              <w:rPr>
                <w:noProof/>
                <w:webHidden/>
              </w:rPr>
              <w:tab/>
            </w:r>
            <w:r w:rsidR="00EF0C5C">
              <w:rPr>
                <w:noProof/>
                <w:webHidden/>
              </w:rPr>
              <w:fldChar w:fldCharType="begin"/>
            </w:r>
            <w:r w:rsidR="00EF0C5C">
              <w:rPr>
                <w:noProof/>
                <w:webHidden/>
              </w:rPr>
              <w:instrText xml:space="preserve"> PAGEREF _Toc486428618 \h </w:instrText>
            </w:r>
            <w:r w:rsidR="00EF0C5C">
              <w:rPr>
                <w:noProof/>
                <w:webHidden/>
              </w:rPr>
            </w:r>
            <w:r w:rsidR="00EF0C5C">
              <w:rPr>
                <w:noProof/>
                <w:webHidden/>
              </w:rPr>
              <w:fldChar w:fldCharType="separate"/>
            </w:r>
            <w:r w:rsidR="00D25DBE">
              <w:rPr>
                <w:noProof/>
                <w:webHidden/>
              </w:rPr>
              <w:t>19</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19" w:history="1">
            <w:r w:rsidR="00EF0C5C" w:rsidRPr="00D007DD">
              <w:rPr>
                <w:rStyle w:val="Hipervnculo"/>
                <w:noProof/>
                <w:lang w:val="en-US"/>
              </w:rPr>
              <w:t>3.1</w:t>
            </w:r>
            <w:r w:rsidR="00EF0C5C">
              <w:rPr>
                <w:noProof/>
              </w:rPr>
              <w:tab/>
            </w:r>
            <w:r w:rsidR="00EF0C5C" w:rsidRPr="00D007DD">
              <w:rPr>
                <w:rStyle w:val="Hipervnculo"/>
                <w:noProof/>
                <w:lang w:val="en-US"/>
              </w:rPr>
              <w:t>Information Gathering</w:t>
            </w:r>
            <w:r w:rsidR="00EF0C5C">
              <w:rPr>
                <w:noProof/>
                <w:webHidden/>
              </w:rPr>
              <w:tab/>
            </w:r>
            <w:r w:rsidR="00EF0C5C">
              <w:rPr>
                <w:noProof/>
                <w:webHidden/>
              </w:rPr>
              <w:fldChar w:fldCharType="begin"/>
            </w:r>
            <w:r w:rsidR="00EF0C5C">
              <w:rPr>
                <w:noProof/>
                <w:webHidden/>
              </w:rPr>
              <w:instrText xml:space="preserve"> PAGEREF _Toc486428619 \h </w:instrText>
            </w:r>
            <w:r w:rsidR="00EF0C5C">
              <w:rPr>
                <w:noProof/>
                <w:webHidden/>
              </w:rPr>
            </w:r>
            <w:r w:rsidR="00EF0C5C">
              <w:rPr>
                <w:noProof/>
                <w:webHidden/>
              </w:rPr>
              <w:fldChar w:fldCharType="separate"/>
            </w:r>
            <w:r w:rsidR="00D25DBE">
              <w:rPr>
                <w:noProof/>
                <w:webHidden/>
              </w:rPr>
              <w:t>19</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0" w:history="1">
            <w:r w:rsidR="00EF0C5C" w:rsidRPr="00D007DD">
              <w:rPr>
                <w:rStyle w:val="Hipervnculo"/>
                <w:noProof/>
              </w:rPr>
              <w:t>3.2</w:t>
            </w:r>
            <w:r w:rsidR="00EF0C5C">
              <w:rPr>
                <w:noProof/>
              </w:rPr>
              <w:tab/>
            </w:r>
            <w:r w:rsidR="00EF0C5C" w:rsidRPr="00D007DD">
              <w:rPr>
                <w:rStyle w:val="Hipervnculo"/>
                <w:noProof/>
              </w:rPr>
              <w:t>Automated Testing</w:t>
            </w:r>
            <w:r w:rsidR="00EF0C5C">
              <w:rPr>
                <w:noProof/>
                <w:webHidden/>
              </w:rPr>
              <w:tab/>
            </w:r>
            <w:r w:rsidR="00EF0C5C">
              <w:rPr>
                <w:noProof/>
                <w:webHidden/>
              </w:rPr>
              <w:fldChar w:fldCharType="begin"/>
            </w:r>
            <w:r w:rsidR="00EF0C5C">
              <w:rPr>
                <w:noProof/>
                <w:webHidden/>
              </w:rPr>
              <w:instrText xml:space="preserve"> PAGEREF _Toc486428620 \h </w:instrText>
            </w:r>
            <w:r w:rsidR="00EF0C5C">
              <w:rPr>
                <w:noProof/>
                <w:webHidden/>
              </w:rPr>
            </w:r>
            <w:r w:rsidR="00EF0C5C">
              <w:rPr>
                <w:noProof/>
                <w:webHidden/>
              </w:rPr>
              <w:fldChar w:fldCharType="separate"/>
            </w:r>
            <w:r w:rsidR="00D25DBE">
              <w:rPr>
                <w:noProof/>
                <w:webHidden/>
              </w:rPr>
              <w:t>21</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1" w:history="1">
            <w:r w:rsidR="00EF0C5C" w:rsidRPr="00D007DD">
              <w:rPr>
                <w:rStyle w:val="Hipervnculo"/>
                <w:noProof/>
              </w:rPr>
              <w:t>3.3</w:t>
            </w:r>
            <w:r w:rsidR="00EF0C5C">
              <w:rPr>
                <w:noProof/>
              </w:rPr>
              <w:tab/>
            </w:r>
            <w:r w:rsidR="00EF0C5C" w:rsidRPr="00D007DD">
              <w:rPr>
                <w:rStyle w:val="Hipervnculo"/>
                <w:noProof/>
              </w:rPr>
              <w:t>Report Generation</w:t>
            </w:r>
            <w:r w:rsidR="00EF0C5C">
              <w:rPr>
                <w:noProof/>
                <w:webHidden/>
              </w:rPr>
              <w:tab/>
            </w:r>
            <w:r w:rsidR="00EF0C5C">
              <w:rPr>
                <w:noProof/>
                <w:webHidden/>
              </w:rPr>
              <w:fldChar w:fldCharType="begin"/>
            </w:r>
            <w:r w:rsidR="00EF0C5C">
              <w:rPr>
                <w:noProof/>
                <w:webHidden/>
              </w:rPr>
              <w:instrText xml:space="preserve"> PAGEREF _Toc486428621 \h </w:instrText>
            </w:r>
            <w:r w:rsidR="00EF0C5C">
              <w:rPr>
                <w:noProof/>
                <w:webHidden/>
              </w:rPr>
            </w:r>
            <w:r w:rsidR="00EF0C5C">
              <w:rPr>
                <w:noProof/>
                <w:webHidden/>
              </w:rPr>
              <w:fldChar w:fldCharType="separate"/>
            </w:r>
            <w:r w:rsidR="00D25DBE">
              <w:rPr>
                <w:noProof/>
                <w:webHidden/>
              </w:rPr>
              <w:t>25</w:t>
            </w:r>
            <w:r w:rsidR="00EF0C5C">
              <w:rPr>
                <w:noProof/>
                <w:webHidden/>
              </w:rPr>
              <w:fldChar w:fldCharType="end"/>
            </w:r>
          </w:hyperlink>
        </w:p>
        <w:p w:rsidR="00EF0C5C" w:rsidRDefault="00BA2290">
          <w:pPr>
            <w:pStyle w:val="TDC1"/>
            <w:tabs>
              <w:tab w:val="left" w:pos="440"/>
              <w:tab w:val="right" w:leader="dot" w:pos="8494"/>
            </w:tabs>
            <w:rPr>
              <w:noProof/>
            </w:rPr>
          </w:pPr>
          <w:hyperlink w:anchor="_Toc486428622" w:history="1">
            <w:r w:rsidR="00EF0C5C" w:rsidRPr="00D007DD">
              <w:rPr>
                <w:rStyle w:val="Hipervnculo"/>
                <w:noProof/>
              </w:rPr>
              <w:t>4</w:t>
            </w:r>
            <w:r w:rsidR="00EF0C5C">
              <w:rPr>
                <w:noProof/>
              </w:rPr>
              <w:tab/>
            </w:r>
            <w:r w:rsidR="00EF0C5C" w:rsidRPr="00D007DD">
              <w:rPr>
                <w:rStyle w:val="Hipervnculo"/>
                <w:noProof/>
              </w:rPr>
              <w:t>Integration</w:t>
            </w:r>
            <w:r w:rsidR="00EF0C5C">
              <w:rPr>
                <w:noProof/>
                <w:webHidden/>
              </w:rPr>
              <w:tab/>
            </w:r>
            <w:r w:rsidR="00EF0C5C">
              <w:rPr>
                <w:noProof/>
                <w:webHidden/>
              </w:rPr>
              <w:fldChar w:fldCharType="begin"/>
            </w:r>
            <w:r w:rsidR="00EF0C5C">
              <w:rPr>
                <w:noProof/>
                <w:webHidden/>
              </w:rPr>
              <w:instrText xml:space="preserve"> PAGEREF _Toc486428622 \h </w:instrText>
            </w:r>
            <w:r w:rsidR="00EF0C5C">
              <w:rPr>
                <w:noProof/>
                <w:webHidden/>
              </w:rPr>
            </w:r>
            <w:r w:rsidR="00EF0C5C">
              <w:rPr>
                <w:noProof/>
                <w:webHidden/>
              </w:rPr>
              <w:fldChar w:fldCharType="separate"/>
            </w:r>
            <w:r w:rsidR="00D25DBE">
              <w:rPr>
                <w:noProof/>
                <w:webHidden/>
              </w:rPr>
              <w:t>27</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3" w:history="1">
            <w:r w:rsidR="00EF0C5C" w:rsidRPr="00D007DD">
              <w:rPr>
                <w:rStyle w:val="Hipervnculo"/>
                <w:noProof/>
              </w:rPr>
              <w:t>4.1</w:t>
            </w:r>
            <w:r w:rsidR="00EF0C5C">
              <w:rPr>
                <w:noProof/>
              </w:rPr>
              <w:tab/>
            </w:r>
            <w:r w:rsidR="00EF0C5C" w:rsidRPr="00D007DD">
              <w:rPr>
                <w:rStyle w:val="Hipervnculo"/>
                <w:noProof/>
              </w:rPr>
              <w:t>Device Integration</w:t>
            </w:r>
            <w:r w:rsidR="00EF0C5C">
              <w:rPr>
                <w:noProof/>
                <w:webHidden/>
              </w:rPr>
              <w:tab/>
            </w:r>
            <w:r w:rsidR="00EF0C5C">
              <w:rPr>
                <w:noProof/>
                <w:webHidden/>
              </w:rPr>
              <w:fldChar w:fldCharType="begin"/>
            </w:r>
            <w:r w:rsidR="00EF0C5C">
              <w:rPr>
                <w:noProof/>
                <w:webHidden/>
              </w:rPr>
              <w:instrText xml:space="preserve"> PAGEREF _Toc486428623 \h </w:instrText>
            </w:r>
            <w:r w:rsidR="00EF0C5C">
              <w:rPr>
                <w:noProof/>
                <w:webHidden/>
              </w:rPr>
            </w:r>
            <w:r w:rsidR="00EF0C5C">
              <w:rPr>
                <w:noProof/>
                <w:webHidden/>
              </w:rPr>
              <w:fldChar w:fldCharType="separate"/>
            </w:r>
            <w:r w:rsidR="00D25DBE">
              <w:rPr>
                <w:noProof/>
                <w:webHidden/>
              </w:rPr>
              <w:t>27</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4" w:history="1">
            <w:r w:rsidR="00EF0C5C" w:rsidRPr="00D007DD">
              <w:rPr>
                <w:rStyle w:val="Hipervnculo"/>
                <w:noProof/>
                <w:lang w:val="en-US"/>
              </w:rPr>
              <w:t>4.2</w:t>
            </w:r>
            <w:r w:rsidR="00EF0C5C">
              <w:rPr>
                <w:noProof/>
              </w:rPr>
              <w:tab/>
            </w:r>
            <w:r w:rsidR="00EF0C5C" w:rsidRPr="00D007DD">
              <w:rPr>
                <w:rStyle w:val="Hipervnculo"/>
                <w:noProof/>
                <w:lang w:val="en-US"/>
              </w:rPr>
              <w:t>Dependences</w:t>
            </w:r>
            <w:r w:rsidR="00EF0C5C">
              <w:rPr>
                <w:noProof/>
                <w:webHidden/>
              </w:rPr>
              <w:tab/>
            </w:r>
            <w:r w:rsidR="00EF0C5C">
              <w:rPr>
                <w:noProof/>
                <w:webHidden/>
              </w:rPr>
              <w:fldChar w:fldCharType="begin"/>
            </w:r>
            <w:r w:rsidR="00EF0C5C">
              <w:rPr>
                <w:noProof/>
                <w:webHidden/>
              </w:rPr>
              <w:instrText xml:space="preserve"> PAGEREF _Toc486428624 \h </w:instrText>
            </w:r>
            <w:r w:rsidR="00EF0C5C">
              <w:rPr>
                <w:noProof/>
                <w:webHidden/>
              </w:rPr>
            </w:r>
            <w:r w:rsidR="00EF0C5C">
              <w:rPr>
                <w:noProof/>
                <w:webHidden/>
              </w:rPr>
              <w:fldChar w:fldCharType="separate"/>
            </w:r>
            <w:r w:rsidR="00D25DBE">
              <w:rPr>
                <w:noProof/>
                <w:webHidden/>
              </w:rPr>
              <w:t>27</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5" w:history="1">
            <w:r w:rsidR="00EF0C5C" w:rsidRPr="00D007DD">
              <w:rPr>
                <w:rStyle w:val="Hipervnculo"/>
                <w:noProof/>
              </w:rPr>
              <w:t>4.3</w:t>
            </w:r>
            <w:r w:rsidR="00EF0C5C">
              <w:rPr>
                <w:noProof/>
              </w:rPr>
              <w:tab/>
            </w:r>
            <w:r w:rsidR="00EF0C5C" w:rsidRPr="00D007DD">
              <w:rPr>
                <w:rStyle w:val="Hipervnculo"/>
                <w:noProof/>
              </w:rPr>
              <w:t>Remote Control</w:t>
            </w:r>
            <w:r w:rsidR="00EF0C5C">
              <w:rPr>
                <w:noProof/>
                <w:webHidden/>
              </w:rPr>
              <w:tab/>
            </w:r>
            <w:r w:rsidR="00EF0C5C">
              <w:rPr>
                <w:noProof/>
                <w:webHidden/>
              </w:rPr>
              <w:fldChar w:fldCharType="begin"/>
            </w:r>
            <w:r w:rsidR="00EF0C5C">
              <w:rPr>
                <w:noProof/>
                <w:webHidden/>
              </w:rPr>
              <w:instrText xml:space="preserve"> PAGEREF _Toc486428625 \h </w:instrText>
            </w:r>
            <w:r w:rsidR="00EF0C5C">
              <w:rPr>
                <w:noProof/>
                <w:webHidden/>
              </w:rPr>
            </w:r>
            <w:r w:rsidR="00EF0C5C">
              <w:rPr>
                <w:noProof/>
                <w:webHidden/>
              </w:rPr>
              <w:fldChar w:fldCharType="separate"/>
            </w:r>
            <w:r w:rsidR="00D25DBE">
              <w:rPr>
                <w:noProof/>
                <w:webHidden/>
              </w:rPr>
              <w:t>29</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6" w:history="1">
            <w:r w:rsidR="00EF0C5C" w:rsidRPr="00D007DD">
              <w:rPr>
                <w:rStyle w:val="Hipervnculo"/>
                <w:noProof/>
                <w:lang w:val="en-US"/>
              </w:rPr>
              <w:t>4.4</w:t>
            </w:r>
            <w:r w:rsidR="00EF0C5C">
              <w:rPr>
                <w:noProof/>
              </w:rPr>
              <w:tab/>
            </w:r>
            <w:r w:rsidR="00EF0C5C" w:rsidRPr="00D007DD">
              <w:rPr>
                <w:rStyle w:val="Hipervnculo"/>
                <w:noProof/>
                <w:lang w:val="en-US"/>
              </w:rPr>
              <w:t>Graphical User Interface</w:t>
            </w:r>
            <w:r w:rsidR="00EF0C5C">
              <w:rPr>
                <w:noProof/>
                <w:webHidden/>
              </w:rPr>
              <w:tab/>
            </w:r>
            <w:r w:rsidR="00EF0C5C">
              <w:rPr>
                <w:noProof/>
                <w:webHidden/>
              </w:rPr>
              <w:fldChar w:fldCharType="begin"/>
            </w:r>
            <w:r w:rsidR="00EF0C5C">
              <w:rPr>
                <w:noProof/>
                <w:webHidden/>
              </w:rPr>
              <w:instrText xml:space="preserve"> PAGEREF _Toc486428626 \h </w:instrText>
            </w:r>
            <w:r w:rsidR="00EF0C5C">
              <w:rPr>
                <w:noProof/>
                <w:webHidden/>
              </w:rPr>
            </w:r>
            <w:r w:rsidR="00EF0C5C">
              <w:rPr>
                <w:noProof/>
                <w:webHidden/>
              </w:rPr>
              <w:fldChar w:fldCharType="separate"/>
            </w:r>
            <w:r w:rsidR="00D25DBE">
              <w:rPr>
                <w:noProof/>
                <w:webHidden/>
              </w:rPr>
              <w:t>32</w:t>
            </w:r>
            <w:r w:rsidR="00EF0C5C">
              <w:rPr>
                <w:noProof/>
                <w:webHidden/>
              </w:rPr>
              <w:fldChar w:fldCharType="end"/>
            </w:r>
          </w:hyperlink>
        </w:p>
        <w:p w:rsidR="00EF0C5C" w:rsidRDefault="00BA2290">
          <w:pPr>
            <w:pStyle w:val="TDC1"/>
            <w:tabs>
              <w:tab w:val="left" w:pos="440"/>
              <w:tab w:val="right" w:leader="dot" w:pos="8494"/>
            </w:tabs>
            <w:rPr>
              <w:noProof/>
            </w:rPr>
          </w:pPr>
          <w:hyperlink w:anchor="_Toc486428627" w:history="1">
            <w:r w:rsidR="00EF0C5C" w:rsidRPr="00D007DD">
              <w:rPr>
                <w:rStyle w:val="Hipervnculo"/>
                <w:noProof/>
              </w:rPr>
              <w:t>5</w:t>
            </w:r>
            <w:r w:rsidR="00EF0C5C">
              <w:rPr>
                <w:noProof/>
              </w:rPr>
              <w:tab/>
            </w:r>
            <w:r w:rsidR="00EF0C5C" w:rsidRPr="00D007DD">
              <w:rPr>
                <w:rStyle w:val="Hipervnculo"/>
                <w:noProof/>
              </w:rPr>
              <w:t>Conclusions</w:t>
            </w:r>
            <w:r w:rsidR="00EF0C5C">
              <w:rPr>
                <w:noProof/>
                <w:webHidden/>
              </w:rPr>
              <w:tab/>
            </w:r>
            <w:r w:rsidR="00EF0C5C">
              <w:rPr>
                <w:noProof/>
                <w:webHidden/>
              </w:rPr>
              <w:fldChar w:fldCharType="begin"/>
            </w:r>
            <w:r w:rsidR="00EF0C5C">
              <w:rPr>
                <w:noProof/>
                <w:webHidden/>
              </w:rPr>
              <w:instrText xml:space="preserve"> PAGEREF _Toc486428627 \h </w:instrText>
            </w:r>
            <w:r w:rsidR="00EF0C5C">
              <w:rPr>
                <w:noProof/>
                <w:webHidden/>
              </w:rPr>
            </w:r>
            <w:r w:rsidR="00EF0C5C">
              <w:rPr>
                <w:noProof/>
                <w:webHidden/>
              </w:rPr>
              <w:fldChar w:fldCharType="separate"/>
            </w:r>
            <w:r w:rsidR="00D25DBE">
              <w:rPr>
                <w:noProof/>
                <w:webHidden/>
              </w:rPr>
              <w:t>35</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28" w:history="1">
            <w:r w:rsidR="00EF0C5C" w:rsidRPr="00D007DD">
              <w:rPr>
                <w:rStyle w:val="Hipervnculo"/>
                <w:noProof/>
              </w:rPr>
              <w:t>5.1</w:t>
            </w:r>
            <w:r w:rsidR="00EF0C5C">
              <w:rPr>
                <w:noProof/>
              </w:rPr>
              <w:tab/>
            </w:r>
            <w:r w:rsidR="00EF0C5C" w:rsidRPr="00D007DD">
              <w:rPr>
                <w:rStyle w:val="Hipervnculo"/>
                <w:noProof/>
                <w:lang w:val="en-US"/>
              </w:rPr>
              <w:t>Recommendations</w:t>
            </w:r>
            <w:r w:rsidR="00EF0C5C">
              <w:rPr>
                <w:noProof/>
                <w:webHidden/>
              </w:rPr>
              <w:tab/>
            </w:r>
            <w:r w:rsidR="00EF0C5C">
              <w:rPr>
                <w:noProof/>
                <w:webHidden/>
              </w:rPr>
              <w:fldChar w:fldCharType="begin"/>
            </w:r>
            <w:r w:rsidR="00EF0C5C">
              <w:rPr>
                <w:noProof/>
                <w:webHidden/>
              </w:rPr>
              <w:instrText xml:space="preserve"> PAGEREF _Toc486428628 \h </w:instrText>
            </w:r>
            <w:r w:rsidR="00EF0C5C">
              <w:rPr>
                <w:noProof/>
                <w:webHidden/>
              </w:rPr>
            </w:r>
            <w:r w:rsidR="00EF0C5C">
              <w:rPr>
                <w:noProof/>
                <w:webHidden/>
              </w:rPr>
              <w:fldChar w:fldCharType="separate"/>
            </w:r>
            <w:r w:rsidR="00D25DBE">
              <w:rPr>
                <w:noProof/>
                <w:webHidden/>
              </w:rPr>
              <w:t>35</w:t>
            </w:r>
            <w:r w:rsidR="00EF0C5C">
              <w:rPr>
                <w:noProof/>
                <w:webHidden/>
              </w:rPr>
              <w:fldChar w:fldCharType="end"/>
            </w:r>
          </w:hyperlink>
        </w:p>
        <w:p w:rsidR="00EF0C5C" w:rsidRDefault="00BA2290">
          <w:pPr>
            <w:pStyle w:val="TDC1"/>
            <w:tabs>
              <w:tab w:val="left" w:pos="440"/>
              <w:tab w:val="right" w:leader="dot" w:pos="8494"/>
            </w:tabs>
            <w:rPr>
              <w:noProof/>
            </w:rPr>
          </w:pPr>
          <w:hyperlink w:anchor="_Toc486428629" w:history="1">
            <w:r w:rsidR="00EF0C5C" w:rsidRPr="00D007DD">
              <w:rPr>
                <w:rStyle w:val="Hipervnculo"/>
                <w:noProof/>
              </w:rPr>
              <w:t>6</w:t>
            </w:r>
            <w:r w:rsidR="00EF0C5C">
              <w:rPr>
                <w:noProof/>
              </w:rPr>
              <w:tab/>
            </w:r>
            <w:r w:rsidR="00EF0C5C" w:rsidRPr="00D007DD">
              <w:rPr>
                <w:rStyle w:val="Hipervnculo"/>
                <w:noProof/>
              </w:rPr>
              <w:t>Appendix</w:t>
            </w:r>
            <w:r w:rsidR="00EF0C5C">
              <w:rPr>
                <w:noProof/>
                <w:webHidden/>
              </w:rPr>
              <w:tab/>
            </w:r>
            <w:r w:rsidR="00EF0C5C">
              <w:rPr>
                <w:noProof/>
                <w:webHidden/>
              </w:rPr>
              <w:fldChar w:fldCharType="begin"/>
            </w:r>
            <w:r w:rsidR="00EF0C5C">
              <w:rPr>
                <w:noProof/>
                <w:webHidden/>
              </w:rPr>
              <w:instrText xml:space="preserve"> PAGEREF _Toc486428629 \h </w:instrText>
            </w:r>
            <w:r w:rsidR="00EF0C5C">
              <w:rPr>
                <w:noProof/>
                <w:webHidden/>
              </w:rPr>
            </w:r>
            <w:r w:rsidR="00EF0C5C">
              <w:rPr>
                <w:noProof/>
                <w:webHidden/>
              </w:rPr>
              <w:fldChar w:fldCharType="separate"/>
            </w:r>
            <w:r w:rsidR="00D25DBE">
              <w:rPr>
                <w:noProof/>
                <w:webHidden/>
              </w:rPr>
              <w:t>37</w:t>
            </w:r>
            <w:r w:rsidR="00EF0C5C">
              <w:rPr>
                <w:noProof/>
                <w:webHidden/>
              </w:rPr>
              <w:fldChar w:fldCharType="end"/>
            </w:r>
          </w:hyperlink>
        </w:p>
        <w:p w:rsidR="00EF0C5C" w:rsidRDefault="00BA2290">
          <w:pPr>
            <w:pStyle w:val="TDC2"/>
            <w:tabs>
              <w:tab w:val="left" w:pos="880"/>
              <w:tab w:val="right" w:leader="dot" w:pos="8494"/>
            </w:tabs>
            <w:rPr>
              <w:noProof/>
            </w:rPr>
          </w:pPr>
          <w:hyperlink w:anchor="_Toc486428630" w:history="1">
            <w:r w:rsidR="00EF0C5C" w:rsidRPr="00D007DD">
              <w:rPr>
                <w:rStyle w:val="Hipervnculo"/>
                <w:noProof/>
              </w:rPr>
              <w:t>6.1</w:t>
            </w:r>
            <w:r w:rsidR="00EF0C5C">
              <w:rPr>
                <w:noProof/>
              </w:rPr>
              <w:tab/>
            </w:r>
            <w:r w:rsidR="00EF0C5C" w:rsidRPr="00D007DD">
              <w:rPr>
                <w:rStyle w:val="Hipervnculo"/>
                <w:noProof/>
              </w:rPr>
              <w:t>Sample Scan Report</w:t>
            </w:r>
            <w:r w:rsidR="00EF0C5C">
              <w:rPr>
                <w:noProof/>
                <w:webHidden/>
              </w:rPr>
              <w:tab/>
            </w:r>
            <w:r w:rsidR="00EF0C5C">
              <w:rPr>
                <w:noProof/>
                <w:webHidden/>
              </w:rPr>
              <w:fldChar w:fldCharType="begin"/>
            </w:r>
            <w:r w:rsidR="00EF0C5C">
              <w:rPr>
                <w:noProof/>
                <w:webHidden/>
              </w:rPr>
              <w:instrText xml:space="preserve"> PAGEREF _Toc486428630 \h </w:instrText>
            </w:r>
            <w:r w:rsidR="00EF0C5C">
              <w:rPr>
                <w:noProof/>
                <w:webHidden/>
              </w:rPr>
            </w:r>
            <w:r w:rsidR="00EF0C5C">
              <w:rPr>
                <w:noProof/>
                <w:webHidden/>
              </w:rPr>
              <w:fldChar w:fldCharType="separate"/>
            </w:r>
            <w:r w:rsidR="00D25DBE">
              <w:rPr>
                <w:noProof/>
                <w:webHidden/>
              </w:rPr>
              <w:t>37</w:t>
            </w:r>
            <w:r w:rsidR="00EF0C5C">
              <w:rPr>
                <w:noProof/>
                <w:webHidden/>
              </w:rPr>
              <w:fldChar w:fldCharType="end"/>
            </w:r>
          </w:hyperlink>
        </w:p>
        <w:p w:rsidR="00EF0C5C" w:rsidRDefault="00BA2290">
          <w:pPr>
            <w:pStyle w:val="TDC1"/>
            <w:tabs>
              <w:tab w:val="left" w:pos="440"/>
              <w:tab w:val="right" w:leader="dot" w:pos="8494"/>
            </w:tabs>
            <w:rPr>
              <w:noProof/>
            </w:rPr>
          </w:pPr>
          <w:hyperlink w:anchor="_Toc486428631" w:history="1">
            <w:r w:rsidR="00EF0C5C" w:rsidRPr="00D007DD">
              <w:rPr>
                <w:rStyle w:val="Hipervnculo"/>
                <w:noProof/>
                <w:lang w:val="en-US"/>
              </w:rPr>
              <w:t>7</w:t>
            </w:r>
            <w:r w:rsidR="00EF0C5C">
              <w:rPr>
                <w:noProof/>
              </w:rPr>
              <w:tab/>
            </w:r>
            <w:r w:rsidR="00EF0C5C" w:rsidRPr="00D007DD">
              <w:rPr>
                <w:rStyle w:val="Hipervnculo"/>
                <w:noProof/>
                <w:lang w:val="en-US"/>
              </w:rPr>
              <w:t>Bibliography</w:t>
            </w:r>
            <w:r w:rsidR="00EF0C5C">
              <w:rPr>
                <w:noProof/>
                <w:webHidden/>
              </w:rPr>
              <w:tab/>
            </w:r>
            <w:r w:rsidR="00EF0C5C">
              <w:rPr>
                <w:noProof/>
                <w:webHidden/>
              </w:rPr>
              <w:fldChar w:fldCharType="begin"/>
            </w:r>
            <w:r w:rsidR="00EF0C5C">
              <w:rPr>
                <w:noProof/>
                <w:webHidden/>
              </w:rPr>
              <w:instrText xml:space="preserve"> PAGEREF _Toc486428631 \h </w:instrText>
            </w:r>
            <w:r w:rsidR="00EF0C5C">
              <w:rPr>
                <w:noProof/>
                <w:webHidden/>
              </w:rPr>
            </w:r>
            <w:r w:rsidR="00EF0C5C">
              <w:rPr>
                <w:noProof/>
                <w:webHidden/>
              </w:rPr>
              <w:fldChar w:fldCharType="separate"/>
            </w:r>
            <w:r w:rsidR="00D25DBE">
              <w:rPr>
                <w:noProof/>
                <w:webHidden/>
              </w:rPr>
              <w:t>49</w:t>
            </w:r>
            <w:r w:rsidR="00EF0C5C">
              <w:rPr>
                <w:noProof/>
                <w:webHidden/>
              </w:rPr>
              <w:fldChar w:fldCharType="end"/>
            </w:r>
          </w:hyperlink>
        </w:p>
        <w:p w:rsidR="00BA5233" w:rsidRDefault="00BA5233" w:rsidP="00611CD6">
          <w:pPr>
            <w:sectPr w:rsidR="00BA5233" w:rsidSect="000F6EA1">
              <w:footerReference w:type="default" r:id="rId11"/>
              <w:footerReference w:type="first" r:id="rId12"/>
              <w:pgSz w:w="11906" w:h="16838"/>
              <w:pgMar w:top="1417" w:right="1701" w:bottom="1417" w:left="1701" w:header="708" w:footer="708" w:gutter="0"/>
              <w:pgNumType w:start="0"/>
              <w:cols w:space="708"/>
              <w:titlePg/>
              <w:docGrid w:linePitch="360"/>
            </w:sectPr>
          </w:pPr>
          <w:r>
            <w:fldChar w:fldCharType="end"/>
          </w:r>
        </w:p>
      </w:sdtContent>
    </w:sdt>
    <w:p w:rsidR="00BA5233" w:rsidRPr="00CA027F" w:rsidRDefault="00BA5233" w:rsidP="00821877">
      <w:pPr>
        <w:pStyle w:val="Ttulo"/>
      </w:pPr>
      <w:r w:rsidRPr="00CA027F">
        <w:lastRenderedPageBreak/>
        <w:t>Figure Index</w:t>
      </w:r>
    </w:p>
    <w:p w:rsidR="00F37E6B" w:rsidRDefault="00BA5233">
      <w:pPr>
        <w:pStyle w:val="Tabladeilustraciones"/>
        <w:tabs>
          <w:tab w:val="right" w:leader="dot" w:pos="8494"/>
        </w:tabs>
        <w:rPr>
          <w:noProof/>
        </w:rPr>
      </w:pPr>
      <w:r>
        <w:fldChar w:fldCharType="begin"/>
      </w:r>
      <w:r w:rsidRPr="0021349A">
        <w:rPr>
          <w:lang w:val="en-US"/>
        </w:rPr>
        <w:instrText xml:space="preserve"> TOC \h \z \c "Ilustración" </w:instrText>
      </w:r>
      <w:r>
        <w:fldChar w:fldCharType="separate"/>
      </w:r>
      <w:hyperlink w:anchor="_Toc486428585" w:history="1">
        <w:r w:rsidR="00F37E6B" w:rsidRPr="00E60A02">
          <w:rPr>
            <w:rStyle w:val="Hipervnculo"/>
            <w:noProof/>
            <w:lang w:val="en-US"/>
          </w:rPr>
          <w:t>1 Global Web Application Attack Source Countries, Q1 2017</w:t>
        </w:r>
        <w:r w:rsidR="00F37E6B">
          <w:rPr>
            <w:noProof/>
            <w:webHidden/>
          </w:rPr>
          <w:tab/>
        </w:r>
        <w:r w:rsidR="00F37E6B">
          <w:rPr>
            <w:noProof/>
            <w:webHidden/>
          </w:rPr>
          <w:fldChar w:fldCharType="begin"/>
        </w:r>
        <w:r w:rsidR="00F37E6B">
          <w:rPr>
            <w:noProof/>
            <w:webHidden/>
          </w:rPr>
          <w:instrText xml:space="preserve"> PAGEREF _Toc486428585 \h </w:instrText>
        </w:r>
        <w:r w:rsidR="00F37E6B">
          <w:rPr>
            <w:noProof/>
            <w:webHidden/>
          </w:rPr>
        </w:r>
        <w:r w:rsidR="00F37E6B">
          <w:rPr>
            <w:noProof/>
            <w:webHidden/>
          </w:rPr>
          <w:fldChar w:fldCharType="separate"/>
        </w:r>
        <w:r w:rsidR="00D25DBE">
          <w:rPr>
            <w:noProof/>
            <w:webHidden/>
          </w:rPr>
          <w:t>4</w:t>
        </w:r>
        <w:r w:rsidR="00F37E6B">
          <w:rPr>
            <w:noProof/>
            <w:webHidden/>
          </w:rPr>
          <w:fldChar w:fldCharType="end"/>
        </w:r>
      </w:hyperlink>
    </w:p>
    <w:p w:rsidR="00F37E6B" w:rsidRDefault="00BA2290">
      <w:pPr>
        <w:pStyle w:val="Tabladeilustraciones"/>
        <w:tabs>
          <w:tab w:val="right" w:leader="dot" w:pos="8494"/>
        </w:tabs>
        <w:rPr>
          <w:noProof/>
        </w:rPr>
      </w:pPr>
      <w:hyperlink w:anchor="_Toc486428586" w:history="1">
        <w:r w:rsidR="00F37E6B" w:rsidRPr="00E60A02">
          <w:rPr>
            <w:rStyle w:val="Hipervnculo"/>
            <w:noProof/>
            <w:lang w:val="en-US"/>
          </w:rPr>
          <w:t>2 Top 10 Target Countries for Web Application Attacks, Q1 2017</w:t>
        </w:r>
        <w:r w:rsidR="00F37E6B">
          <w:rPr>
            <w:noProof/>
            <w:webHidden/>
          </w:rPr>
          <w:tab/>
        </w:r>
        <w:r w:rsidR="00F37E6B">
          <w:rPr>
            <w:noProof/>
            <w:webHidden/>
          </w:rPr>
          <w:fldChar w:fldCharType="begin"/>
        </w:r>
        <w:r w:rsidR="00F37E6B">
          <w:rPr>
            <w:noProof/>
            <w:webHidden/>
          </w:rPr>
          <w:instrText xml:space="preserve"> PAGEREF _Toc486428586 \h </w:instrText>
        </w:r>
        <w:r w:rsidR="00F37E6B">
          <w:rPr>
            <w:noProof/>
            <w:webHidden/>
          </w:rPr>
        </w:r>
        <w:r w:rsidR="00F37E6B">
          <w:rPr>
            <w:noProof/>
            <w:webHidden/>
          </w:rPr>
          <w:fldChar w:fldCharType="separate"/>
        </w:r>
        <w:r w:rsidR="00D25DBE">
          <w:rPr>
            <w:noProof/>
            <w:webHidden/>
          </w:rPr>
          <w:t>5</w:t>
        </w:r>
        <w:r w:rsidR="00F37E6B">
          <w:rPr>
            <w:noProof/>
            <w:webHidden/>
          </w:rPr>
          <w:fldChar w:fldCharType="end"/>
        </w:r>
      </w:hyperlink>
    </w:p>
    <w:p w:rsidR="00F37E6B" w:rsidRDefault="00BA2290">
      <w:pPr>
        <w:pStyle w:val="Tabladeilustraciones"/>
        <w:tabs>
          <w:tab w:val="right" w:leader="dot" w:pos="8494"/>
        </w:tabs>
        <w:rPr>
          <w:noProof/>
        </w:rPr>
      </w:pPr>
      <w:hyperlink w:anchor="_Toc486428587" w:history="1">
        <w:r w:rsidR="00F37E6B" w:rsidRPr="00E60A02">
          <w:rPr>
            <w:rStyle w:val="Hipervnculo"/>
            <w:noProof/>
            <w:lang w:val="en-US"/>
          </w:rPr>
          <w:t>3 Web Application Attack Frequency, Q1 2017</w:t>
        </w:r>
        <w:r w:rsidR="00F37E6B">
          <w:rPr>
            <w:noProof/>
            <w:webHidden/>
          </w:rPr>
          <w:tab/>
        </w:r>
        <w:r w:rsidR="00F37E6B">
          <w:rPr>
            <w:noProof/>
            <w:webHidden/>
          </w:rPr>
          <w:fldChar w:fldCharType="begin"/>
        </w:r>
        <w:r w:rsidR="00F37E6B">
          <w:rPr>
            <w:noProof/>
            <w:webHidden/>
          </w:rPr>
          <w:instrText xml:space="preserve"> PAGEREF _Toc486428587 \h </w:instrText>
        </w:r>
        <w:r w:rsidR="00F37E6B">
          <w:rPr>
            <w:noProof/>
            <w:webHidden/>
          </w:rPr>
        </w:r>
        <w:r w:rsidR="00F37E6B">
          <w:rPr>
            <w:noProof/>
            <w:webHidden/>
          </w:rPr>
          <w:fldChar w:fldCharType="separate"/>
        </w:r>
        <w:r w:rsidR="00D25DBE">
          <w:rPr>
            <w:noProof/>
            <w:webHidden/>
          </w:rPr>
          <w:t>6</w:t>
        </w:r>
        <w:r w:rsidR="00F37E6B">
          <w:rPr>
            <w:noProof/>
            <w:webHidden/>
          </w:rPr>
          <w:fldChar w:fldCharType="end"/>
        </w:r>
      </w:hyperlink>
    </w:p>
    <w:p w:rsidR="00F37E6B" w:rsidRDefault="00BA2290">
      <w:pPr>
        <w:pStyle w:val="Tabladeilustraciones"/>
        <w:tabs>
          <w:tab w:val="right" w:leader="dot" w:pos="8494"/>
        </w:tabs>
        <w:rPr>
          <w:noProof/>
        </w:rPr>
      </w:pPr>
      <w:hyperlink w:anchor="_Toc486428588" w:history="1">
        <w:r w:rsidR="00F37E6B" w:rsidRPr="00E60A02">
          <w:rPr>
            <w:rStyle w:val="Hipervnculo"/>
            <w:noProof/>
            <w:lang w:val="en-US"/>
          </w:rPr>
          <w:t>4 Standard Login Form</w:t>
        </w:r>
        <w:r w:rsidR="00F37E6B">
          <w:rPr>
            <w:noProof/>
            <w:webHidden/>
          </w:rPr>
          <w:tab/>
        </w:r>
        <w:r w:rsidR="00F37E6B">
          <w:rPr>
            <w:noProof/>
            <w:webHidden/>
          </w:rPr>
          <w:fldChar w:fldCharType="begin"/>
        </w:r>
        <w:r w:rsidR="00F37E6B">
          <w:rPr>
            <w:noProof/>
            <w:webHidden/>
          </w:rPr>
          <w:instrText xml:space="preserve"> PAGEREF _Toc486428588 \h </w:instrText>
        </w:r>
        <w:r w:rsidR="00F37E6B">
          <w:rPr>
            <w:noProof/>
            <w:webHidden/>
          </w:rPr>
        </w:r>
        <w:r w:rsidR="00F37E6B">
          <w:rPr>
            <w:noProof/>
            <w:webHidden/>
          </w:rPr>
          <w:fldChar w:fldCharType="separate"/>
        </w:r>
        <w:r w:rsidR="00D25DBE">
          <w:rPr>
            <w:noProof/>
            <w:webHidden/>
          </w:rPr>
          <w:t>13</w:t>
        </w:r>
        <w:r w:rsidR="00F37E6B">
          <w:rPr>
            <w:noProof/>
            <w:webHidden/>
          </w:rPr>
          <w:fldChar w:fldCharType="end"/>
        </w:r>
      </w:hyperlink>
    </w:p>
    <w:p w:rsidR="00F37E6B" w:rsidRDefault="00BA2290">
      <w:pPr>
        <w:pStyle w:val="Tabladeilustraciones"/>
        <w:tabs>
          <w:tab w:val="right" w:leader="dot" w:pos="8494"/>
        </w:tabs>
        <w:rPr>
          <w:noProof/>
        </w:rPr>
      </w:pPr>
      <w:hyperlink w:anchor="_Toc486428589" w:history="1">
        <w:r w:rsidR="00F37E6B" w:rsidRPr="00E60A02">
          <w:rPr>
            <w:rStyle w:val="Hipervnculo"/>
            <w:noProof/>
            <w:lang w:val="en-US"/>
          </w:rPr>
          <w:t>5 Bypassing a Login Form</w:t>
        </w:r>
        <w:r w:rsidR="00F37E6B">
          <w:rPr>
            <w:noProof/>
            <w:webHidden/>
          </w:rPr>
          <w:tab/>
        </w:r>
        <w:r w:rsidR="00F37E6B">
          <w:rPr>
            <w:noProof/>
            <w:webHidden/>
          </w:rPr>
          <w:fldChar w:fldCharType="begin"/>
        </w:r>
        <w:r w:rsidR="00F37E6B">
          <w:rPr>
            <w:noProof/>
            <w:webHidden/>
          </w:rPr>
          <w:instrText xml:space="preserve"> PAGEREF _Toc486428589 \h </w:instrText>
        </w:r>
        <w:r w:rsidR="00F37E6B">
          <w:rPr>
            <w:noProof/>
            <w:webHidden/>
          </w:rPr>
        </w:r>
        <w:r w:rsidR="00F37E6B">
          <w:rPr>
            <w:noProof/>
            <w:webHidden/>
          </w:rPr>
          <w:fldChar w:fldCharType="separate"/>
        </w:r>
        <w:r w:rsidR="00D25DBE">
          <w:rPr>
            <w:noProof/>
            <w:webHidden/>
          </w:rPr>
          <w:t>13</w:t>
        </w:r>
        <w:r w:rsidR="00F37E6B">
          <w:rPr>
            <w:noProof/>
            <w:webHidden/>
          </w:rPr>
          <w:fldChar w:fldCharType="end"/>
        </w:r>
      </w:hyperlink>
    </w:p>
    <w:p w:rsidR="00F37E6B" w:rsidRDefault="00BA2290">
      <w:pPr>
        <w:pStyle w:val="Tabladeilustraciones"/>
        <w:tabs>
          <w:tab w:val="right" w:leader="dot" w:pos="8494"/>
        </w:tabs>
        <w:rPr>
          <w:noProof/>
        </w:rPr>
      </w:pPr>
      <w:hyperlink w:anchor="_Toc486428590" w:history="1">
        <w:r w:rsidR="00F37E6B" w:rsidRPr="00E60A02">
          <w:rPr>
            <w:rStyle w:val="Hipervnculo"/>
            <w:noProof/>
            <w:lang w:val="en-US"/>
          </w:rPr>
          <w:t>6 Succesful Login Form Bypass</w:t>
        </w:r>
        <w:r w:rsidR="00F37E6B">
          <w:rPr>
            <w:noProof/>
            <w:webHidden/>
          </w:rPr>
          <w:tab/>
        </w:r>
        <w:r w:rsidR="00F37E6B">
          <w:rPr>
            <w:noProof/>
            <w:webHidden/>
          </w:rPr>
          <w:fldChar w:fldCharType="begin"/>
        </w:r>
        <w:r w:rsidR="00F37E6B">
          <w:rPr>
            <w:noProof/>
            <w:webHidden/>
          </w:rPr>
          <w:instrText xml:space="preserve"> PAGEREF _Toc486428590 \h </w:instrText>
        </w:r>
        <w:r w:rsidR="00F37E6B">
          <w:rPr>
            <w:noProof/>
            <w:webHidden/>
          </w:rPr>
        </w:r>
        <w:r w:rsidR="00F37E6B">
          <w:rPr>
            <w:noProof/>
            <w:webHidden/>
          </w:rPr>
          <w:fldChar w:fldCharType="separate"/>
        </w:r>
        <w:r w:rsidR="00D25DBE">
          <w:rPr>
            <w:noProof/>
            <w:webHidden/>
          </w:rPr>
          <w:t>13</w:t>
        </w:r>
        <w:r w:rsidR="00F37E6B">
          <w:rPr>
            <w:noProof/>
            <w:webHidden/>
          </w:rPr>
          <w:fldChar w:fldCharType="end"/>
        </w:r>
      </w:hyperlink>
    </w:p>
    <w:p w:rsidR="00F37E6B" w:rsidRDefault="00BA2290">
      <w:pPr>
        <w:pStyle w:val="Tabladeilustraciones"/>
        <w:tabs>
          <w:tab w:val="right" w:leader="dot" w:pos="8494"/>
        </w:tabs>
        <w:rPr>
          <w:noProof/>
        </w:rPr>
      </w:pPr>
      <w:hyperlink w:anchor="_Toc486428591" w:history="1">
        <w:r w:rsidR="00F37E6B" w:rsidRPr="00E60A02">
          <w:rPr>
            <w:rStyle w:val="Hipervnculo"/>
            <w:noProof/>
            <w:lang w:val="en-US"/>
          </w:rPr>
          <w:t>7 User Lookup Bypass</w:t>
        </w:r>
        <w:r w:rsidR="00F37E6B">
          <w:rPr>
            <w:noProof/>
            <w:webHidden/>
          </w:rPr>
          <w:tab/>
        </w:r>
        <w:r w:rsidR="00F37E6B">
          <w:rPr>
            <w:noProof/>
            <w:webHidden/>
          </w:rPr>
          <w:fldChar w:fldCharType="begin"/>
        </w:r>
        <w:r w:rsidR="00F37E6B">
          <w:rPr>
            <w:noProof/>
            <w:webHidden/>
          </w:rPr>
          <w:instrText xml:space="preserve"> PAGEREF _Toc486428591 \h </w:instrText>
        </w:r>
        <w:r w:rsidR="00F37E6B">
          <w:rPr>
            <w:noProof/>
            <w:webHidden/>
          </w:rPr>
        </w:r>
        <w:r w:rsidR="00F37E6B">
          <w:rPr>
            <w:noProof/>
            <w:webHidden/>
          </w:rPr>
          <w:fldChar w:fldCharType="separate"/>
        </w:r>
        <w:r w:rsidR="00D25DBE">
          <w:rPr>
            <w:noProof/>
            <w:webHidden/>
          </w:rPr>
          <w:t>14</w:t>
        </w:r>
        <w:r w:rsidR="00F37E6B">
          <w:rPr>
            <w:noProof/>
            <w:webHidden/>
          </w:rPr>
          <w:fldChar w:fldCharType="end"/>
        </w:r>
      </w:hyperlink>
    </w:p>
    <w:p w:rsidR="00F37E6B" w:rsidRDefault="00BA2290">
      <w:pPr>
        <w:pStyle w:val="Tabladeilustraciones"/>
        <w:tabs>
          <w:tab w:val="right" w:leader="dot" w:pos="8494"/>
        </w:tabs>
        <w:rPr>
          <w:noProof/>
        </w:rPr>
      </w:pPr>
      <w:hyperlink w:anchor="_Toc486428592" w:history="1">
        <w:r w:rsidR="00F37E6B" w:rsidRPr="00E60A02">
          <w:rPr>
            <w:rStyle w:val="Hipervnculo"/>
            <w:noProof/>
            <w:lang w:val="en-US"/>
          </w:rPr>
          <w:t>8 Cookie Manipulation</w:t>
        </w:r>
        <w:r w:rsidR="00F37E6B">
          <w:rPr>
            <w:noProof/>
            <w:webHidden/>
          </w:rPr>
          <w:tab/>
        </w:r>
        <w:r w:rsidR="00F37E6B">
          <w:rPr>
            <w:noProof/>
            <w:webHidden/>
          </w:rPr>
          <w:fldChar w:fldCharType="begin"/>
        </w:r>
        <w:r w:rsidR="00F37E6B">
          <w:rPr>
            <w:noProof/>
            <w:webHidden/>
          </w:rPr>
          <w:instrText xml:space="preserve"> PAGEREF _Toc486428592 \h </w:instrText>
        </w:r>
        <w:r w:rsidR="00F37E6B">
          <w:rPr>
            <w:noProof/>
            <w:webHidden/>
          </w:rPr>
        </w:r>
        <w:r w:rsidR="00F37E6B">
          <w:rPr>
            <w:noProof/>
            <w:webHidden/>
          </w:rPr>
          <w:fldChar w:fldCharType="separate"/>
        </w:r>
        <w:r w:rsidR="00D25DBE">
          <w:rPr>
            <w:noProof/>
            <w:webHidden/>
          </w:rPr>
          <w:t>15</w:t>
        </w:r>
        <w:r w:rsidR="00F37E6B">
          <w:rPr>
            <w:noProof/>
            <w:webHidden/>
          </w:rPr>
          <w:fldChar w:fldCharType="end"/>
        </w:r>
      </w:hyperlink>
    </w:p>
    <w:p w:rsidR="00F37E6B" w:rsidRDefault="00BA2290">
      <w:pPr>
        <w:pStyle w:val="Tabladeilustraciones"/>
        <w:tabs>
          <w:tab w:val="right" w:leader="dot" w:pos="8494"/>
        </w:tabs>
        <w:rPr>
          <w:noProof/>
        </w:rPr>
      </w:pPr>
      <w:hyperlink w:anchor="_Toc486428593" w:history="1">
        <w:r w:rsidR="00F37E6B" w:rsidRPr="00E60A02">
          <w:rPr>
            <w:rStyle w:val="Hipervnculo"/>
            <w:noProof/>
            <w:lang w:val="en-US"/>
          </w:rPr>
          <w:t>9 Login Error Example</w:t>
        </w:r>
        <w:r w:rsidR="00F37E6B">
          <w:rPr>
            <w:noProof/>
            <w:webHidden/>
          </w:rPr>
          <w:tab/>
        </w:r>
        <w:r w:rsidR="00F37E6B">
          <w:rPr>
            <w:noProof/>
            <w:webHidden/>
          </w:rPr>
          <w:fldChar w:fldCharType="begin"/>
        </w:r>
        <w:r w:rsidR="00F37E6B">
          <w:rPr>
            <w:noProof/>
            <w:webHidden/>
          </w:rPr>
          <w:instrText xml:space="preserve"> PAGEREF _Toc486428593 \h </w:instrText>
        </w:r>
        <w:r w:rsidR="00F37E6B">
          <w:rPr>
            <w:noProof/>
            <w:webHidden/>
          </w:rPr>
        </w:r>
        <w:r w:rsidR="00F37E6B">
          <w:rPr>
            <w:noProof/>
            <w:webHidden/>
          </w:rPr>
          <w:fldChar w:fldCharType="separate"/>
        </w:r>
        <w:r w:rsidR="00D25DBE">
          <w:rPr>
            <w:noProof/>
            <w:webHidden/>
          </w:rPr>
          <w:t>15</w:t>
        </w:r>
        <w:r w:rsidR="00F37E6B">
          <w:rPr>
            <w:noProof/>
            <w:webHidden/>
          </w:rPr>
          <w:fldChar w:fldCharType="end"/>
        </w:r>
      </w:hyperlink>
    </w:p>
    <w:p w:rsidR="00F37E6B" w:rsidRDefault="00BA2290">
      <w:pPr>
        <w:pStyle w:val="Tabladeilustraciones"/>
        <w:tabs>
          <w:tab w:val="right" w:leader="dot" w:pos="8494"/>
        </w:tabs>
        <w:rPr>
          <w:noProof/>
        </w:rPr>
      </w:pPr>
      <w:hyperlink w:anchor="_Toc486428594" w:history="1">
        <w:r w:rsidR="00F37E6B" w:rsidRPr="00E60A02">
          <w:rPr>
            <w:rStyle w:val="Hipervnculo"/>
            <w:noProof/>
            <w:lang w:val="en-US"/>
          </w:rPr>
          <w:t>10 Reflected XSS Example</w:t>
        </w:r>
        <w:r w:rsidR="00F37E6B">
          <w:rPr>
            <w:noProof/>
            <w:webHidden/>
          </w:rPr>
          <w:tab/>
        </w:r>
        <w:r w:rsidR="00F37E6B">
          <w:rPr>
            <w:noProof/>
            <w:webHidden/>
          </w:rPr>
          <w:fldChar w:fldCharType="begin"/>
        </w:r>
        <w:r w:rsidR="00F37E6B">
          <w:rPr>
            <w:noProof/>
            <w:webHidden/>
          </w:rPr>
          <w:instrText xml:space="preserve"> PAGEREF _Toc486428594 \h </w:instrText>
        </w:r>
        <w:r w:rsidR="00F37E6B">
          <w:rPr>
            <w:noProof/>
            <w:webHidden/>
          </w:rPr>
        </w:r>
        <w:r w:rsidR="00F37E6B">
          <w:rPr>
            <w:noProof/>
            <w:webHidden/>
          </w:rPr>
          <w:fldChar w:fldCharType="separate"/>
        </w:r>
        <w:r w:rsidR="00D25DBE">
          <w:rPr>
            <w:noProof/>
            <w:webHidden/>
          </w:rPr>
          <w:t>16</w:t>
        </w:r>
        <w:r w:rsidR="00F37E6B">
          <w:rPr>
            <w:noProof/>
            <w:webHidden/>
          </w:rPr>
          <w:fldChar w:fldCharType="end"/>
        </w:r>
      </w:hyperlink>
    </w:p>
    <w:p w:rsidR="00F37E6B" w:rsidRDefault="00BA2290">
      <w:pPr>
        <w:pStyle w:val="Tabladeilustraciones"/>
        <w:tabs>
          <w:tab w:val="right" w:leader="dot" w:pos="8494"/>
        </w:tabs>
        <w:rPr>
          <w:noProof/>
        </w:rPr>
      </w:pPr>
      <w:hyperlink w:anchor="_Toc486428595" w:history="1">
        <w:r w:rsidR="00F37E6B" w:rsidRPr="00E60A02">
          <w:rPr>
            <w:rStyle w:val="Hipervnculo"/>
            <w:noProof/>
            <w:lang w:val="en-US"/>
          </w:rPr>
          <w:t>11 Succesful Reflected XSS</w:t>
        </w:r>
        <w:r w:rsidR="00F37E6B">
          <w:rPr>
            <w:noProof/>
            <w:webHidden/>
          </w:rPr>
          <w:tab/>
        </w:r>
        <w:r w:rsidR="00F37E6B">
          <w:rPr>
            <w:noProof/>
            <w:webHidden/>
          </w:rPr>
          <w:fldChar w:fldCharType="begin"/>
        </w:r>
        <w:r w:rsidR="00F37E6B">
          <w:rPr>
            <w:noProof/>
            <w:webHidden/>
          </w:rPr>
          <w:instrText xml:space="preserve"> PAGEREF _Toc486428595 \h </w:instrText>
        </w:r>
        <w:r w:rsidR="00F37E6B">
          <w:rPr>
            <w:noProof/>
            <w:webHidden/>
          </w:rPr>
        </w:r>
        <w:r w:rsidR="00F37E6B">
          <w:rPr>
            <w:noProof/>
            <w:webHidden/>
          </w:rPr>
          <w:fldChar w:fldCharType="separate"/>
        </w:r>
        <w:r w:rsidR="00D25DBE">
          <w:rPr>
            <w:noProof/>
            <w:webHidden/>
          </w:rPr>
          <w:t>16</w:t>
        </w:r>
        <w:r w:rsidR="00F37E6B">
          <w:rPr>
            <w:noProof/>
            <w:webHidden/>
          </w:rPr>
          <w:fldChar w:fldCharType="end"/>
        </w:r>
      </w:hyperlink>
    </w:p>
    <w:p w:rsidR="00F37E6B" w:rsidRDefault="00BA2290">
      <w:pPr>
        <w:pStyle w:val="Tabladeilustraciones"/>
        <w:tabs>
          <w:tab w:val="right" w:leader="dot" w:pos="8494"/>
        </w:tabs>
        <w:rPr>
          <w:noProof/>
        </w:rPr>
      </w:pPr>
      <w:hyperlink w:anchor="_Toc486428596" w:history="1">
        <w:r w:rsidR="00F37E6B" w:rsidRPr="00E60A02">
          <w:rPr>
            <w:rStyle w:val="Hipervnculo"/>
            <w:noProof/>
            <w:lang w:val="en-US"/>
          </w:rPr>
          <w:t>12</w:t>
        </w:r>
        <w:r w:rsidR="00F37E6B" w:rsidRPr="00E60A02">
          <w:rPr>
            <w:rStyle w:val="Hipervnculo"/>
            <w:noProof/>
          </w:rPr>
          <w:t xml:space="preserve"> Stored XSS Example</w:t>
        </w:r>
        <w:r w:rsidR="00F37E6B">
          <w:rPr>
            <w:noProof/>
            <w:webHidden/>
          </w:rPr>
          <w:tab/>
        </w:r>
        <w:r w:rsidR="00F37E6B">
          <w:rPr>
            <w:noProof/>
            <w:webHidden/>
          </w:rPr>
          <w:fldChar w:fldCharType="begin"/>
        </w:r>
        <w:r w:rsidR="00F37E6B">
          <w:rPr>
            <w:noProof/>
            <w:webHidden/>
          </w:rPr>
          <w:instrText xml:space="preserve"> PAGEREF _Toc486428596 \h </w:instrText>
        </w:r>
        <w:r w:rsidR="00F37E6B">
          <w:rPr>
            <w:noProof/>
            <w:webHidden/>
          </w:rPr>
        </w:r>
        <w:r w:rsidR="00F37E6B">
          <w:rPr>
            <w:noProof/>
            <w:webHidden/>
          </w:rPr>
          <w:fldChar w:fldCharType="separate"/>
        </w:r>
        <w:r w:rsidR="00D25DBE">
          <w:rPr>
            <w:noProof/>
            <w:webHidden/>
          </w:rPr>
          <w:t>17</w:t>
        </w:r>
        <w:r w:rsidR="00F37E6B">
          <w:rPr>
            <w:noProof/>
            <w:webHidden/>
          </w:rPr>
          <w:fldChar w:fldCharType="end"/>
        </w:r>
      </w:hyperlink>
    </w:p>
    <w:p w:rsidR="00F37E6B" w:rsidRDefault="00BA2290">
      <w:pPr>
        <w:pStyle w:val="Tabladeilustraciones"/>
        <w:tabs>
          <w:tab w:val="right" w:leader="dot" w:pos="8494"/>
        </w:tabs>
        <w:rPr>
          <w:noProof/>
        </w:rPr>
      </w:pPr>
      <w:hyperlink w:anchor="_Toc486428597" w:history="1">
        <w:r w:rsidR="00F37E6B" w:rsidRPr="00E60A02">
          <w:rPr>
            <w:rStyle w:val="Hipervnculo"/>
            <w:noProof/>
            <w:lang w:val="en-US"/>
          </w:rPr>
          <w:t>13 Succesful Stored XSS</w:t>
        </w:r>
        <w:r w:rsidR="00F37E6B">
          <w:rPr>
            <w:noProof/>
            <w:webHidden/>
          </w:rPr>
          <w:tab/>
        </w:r>
        <w:r w:rsidR="00F37E6B">
          <w:rPr>
            <w:noProof/>
            <w:webHidden/>
          </w:rPr>
          <w:fldChar w:fldCharType="begin"/>
        </w:r>
        <w:r w:rsidR="00F37E6B">
          <w:rPr>
            <w:noProof/>
            <w:webHidden/>
          </w:rPr>
          <w:instrText xml:space="preserve"> PAGEREF _Toc486428597 \h </w:instrText>
        </w:r>
        <w:r w:rsidR="00F37E6B">
          <w:rPr>
            <w:noProof/>
            <w:webHidden/>
          </w:rPr>
        </w:r>
        <w:r w:rsidR="00F37E6B">
          <w:rPr>
            <w:noProof/>
            <w:webHidden/>
          </w:rPr>
          <w:fldChar w:fldCharType="separate"/>
        </w:r>
        <w:r w:rsidR="00D25DBE">
          <w:rPr>
            <w:noProof/>
            <w:webHidden/>
          </w:rPr>
          <w:t>17</w:t>
        </w:r>
        <w:r w:rsidR="00F37E6B">
          <w:rPr>
            <w:noProof/>
            <w:webHidden/>
          </w:rPr>
          <w:fldChar w:fldCharType="end"/>
        </w:r>
      </w:hyperlink>
    </w:p>
    <w:p w:rsidR="00F37E6B" w:rsidRDefault="00BA2290">
      <w:pPr>
        <w:pStyle w:val="Tabladeilustraciones"/>
        <w:tabs>
          <w:tab w:val="right" w:leader="dot" w:pos="8494"/>
        </w:tabs>
        <w:rPr>
          <w:noProof/>
        </w:rPr>
      </w:pPr>
      <w:hyperlink w:anchor="_Toc486428598" w:history="1">
        <w:r w:rsidR="00F37E6B" w:rsidRPr="00E60A02">
          <w:rPr>
            <w:rStyle w:val="Hipervnculo"/>
            <w:noProof/>
            <w:lang w:val="en-US"/>
          </w:rPr>
          <w:t>14 CSRF Example</w:t>
        </w:r>
        <w:r w:rsidR="00F37E6B">
          <w:rPr>
            <w:noProof/>
            <w:webHidden/>
          </w:rPr>
          <w:tab/>
        </w:r>
        <w:r w:rsidR="00F37E6B">
          <w:rPr>
            <w:noProof/>
            <w:webHidden/>
          </w:rPr>
          <w:fldChar w:fldCharType="begin"/>
        </w:r>
        <w:r w:rsidR="00F37E6B">
          <w:rPr>
            <w:noProof/>
            <w:webHidden/>
          </w:rPr>
          <w:instrText xml:space="preserve"> PAGEREF _Toc486428598 \h </w:instrText>
        </w:r>
        <w:r w:rsidR="00F37E6B">
          <w:rPr>
            <w:noProof/>
            <w:webHidden/>
          </w:rPr>
        </w:r>
        <w:r w:rsidR="00F37E6B">
          <w:rPr>
            <w:noProof/>
            <w:webHidden/>
          </w:rPr>
          <w:fldChar w:fldCharType="separate"/>
        </w:r>
        <w:r w:rsidR="00D25DBE">
          <w:rPr>
            <w:noProof/>
            <w:webHidden/>
          </w:rPr>
          <w:t>18</w:t>
        </w:r>
        <w:r w:rsidR="00F37E6B">
          <w:rPr>
            <w:noProof/>
            <w:webHidden/>
          </w:rPr>
          <w:fldChar w:fldCharType="end"/>
        </w:r>
      </w:hyperlink>
    </w:p>
    <w:p w:rsidR="00F37E6B" w:rsidRDefault="00BA2290">
      <w:pPr>
        <w:pStyle w:val="Tabladeilustraciones"/>
        <w:tabs>
          <w:tab w:val="right" w:leader="dot" w:pos="8494"/>
        </w:tabs>
        <w:rPr>
          <w:noProof/>
        </w:rPr>
      </w:pPr>
      <w:hyperlink w:anchor="_Toc486428599" w:history="1">
        <w:r w:rsidR="00F37E6B" w:rsidRPr="00E60A02">
          <w:rPr>
            <w:rStyle w:val="Hipervnculo"/>
            <w:noProof/>
            <w:lang w:val="en-US"/>
          </w:rPr>
          <w:t>15 API key configuration in OWASP ZAP</w:t>
        </w:r>
        <w:r w:rsidR="00F37E6B">
          <w:rPr>
            <w:noProof/>
            <w:webHidden/>
          </w:rPr>
          <w:tab/>
        </w:r>
        <w:r w:rsidR="00F37E6B">
          <w:rPr>
            <w:noProof/>
            <w:webHidden/>
          </w:rPr>
          <w:fldChar w:fldCharType="begin"/>
        </w:r>
        <w:r w:rsidR="00F37E6B">
          <w:rPr>
            <w:noProof/>
            <w:webHidden/>
          </w:rPr>
          <w:instrText xml:space="preserve"> PAGEREF _Toc486428599 \h </w:instrText>
        </w:r>
        <w:r w:rsidR="00F37E6B">
          <w:rPr>
            <w:noProof/>
            <w:webHidden/>
          </w:rPr>
        </w:r>
        <w:r w:rsidR="00F37E6B">
          <w:rPr>
            <w:noProof/>
            <w:webHidden/>
          </w:rPr>
          <w:fldChar w:fldCharType="separate"/>
        </w:r>
        <w:r w:rsidR="00D25DBE">
          <w:rPr>
            <w:noProof/>
            <w:webHidden/>
          </w:rPr>
          <w:t>29</w:t>
        </w:r>
        <w:r w:rsidR="00F37E6B">
          <w:rPr>
            <w:noProof/>
            <w:webHidden/>
          </w:rPr>
          <w:fldChar w:fldCharType="end"/>
        </w:r>
      </w:hyperlink>
    </w:p>
    <w:p w:rsidR="00F37E6B" w:rsidRDefault="00BA2290">
      <w:pPr>
        <w:pStyle w:val="Tabladeilustraciones"/>
        <w:tabs>
          <w:tab w:val="right" w:leader="dot" w:pos="8494"/>
        </w:tabs>
        <w:rPr>
          <w:noProof/>
        </w:rPr>
      </w:pPr>
      <w:hyperlink w:anchor="_Toc486428600" w:history="1">
        <w:r w:rsidR="00F37E6B" w:rsidRPr="00E60A02">
          <w:rPr>
            <w:rStyle w:val="Hipervnculo"/>
            <w:noProof/>
            <w:lang w:val="en-US"/>
          </w:rPr>
          <w:t>16 Configuration to enable VNC in Raspberry Pi</w:t>
        </w:r>
        <w:r w:rsidR="00F37E6B">
          <w:rPr>
            <w:noProof/>
            <w:webHidden/>
          </w:rPr>
          <w:tab/>
        </w:r>
        <w:r w:rsidR="00F37E6B">
          <w:rPr>
            <w:noProof/>
            <w:webHidden/>
          </w:rPr>
          <w:fldChar w:fldCharType="begin"/>
        </w:r>
        <w:r w:rsidR="00F37E6B">
          <w:rPr>
            <w:noProof/>
            <w:webHidden/>
          </w:rPr>
          <w:instrText xml:space="preserve"> PAGEREF _Toc486428600 \h </w:instrText>
        </w:r>
        <w:r w:rsidR="00F37E6B">
          <w:rPr>
            <w:noProof/>
            <w:webHidden/>
          </w:rPr>
        </w:r>
        <w:r w:rsidR="00F37E6B">
          <w:rPr>
            <w:noProof/>
            <w:webHidden/>
          </w:rPr>
          <w:fldChar w:fldCharType="separate"/>
        </w:r>
        <w:r w:rsidR="00D25DBE">
          <w:rPr>
            <w:noProof/>
            <w:webHidden/>
          </w:rPr>
          <w:t>30</w:t>
        </w:r>
        <w:r w:rsidR="00F37E6B">
          <w:rPr>
            <w:noProof/>
            <w:webHidden/>
          </w:rPr>
          <w:fldChar w:fldCharType="end"/>
        </w:r>
      </w:hyperlink>
    </w:p>
    <w:p w:rsidR="00F37E6B" w:rsidRDefault="00BA2290">
      <w:pPr>
        <w:pStyle w:val="Tabladeilustraciones"/>
        <w:tabs>
          <w:tab w:val="right" w:leader="dot" w:pos="8494"/>
        </w:tabs>
        <w:rPr>
          <w:noProof/>
        </w:rPr>
      </w:pPr>
      <w:hyperlink w:anchor="_Toc486428601" w:history="1">
        <w:r w:rsidR="00F37E6B" w:rsidRPr="00E60A02">
          <w:rPr>
            <w:rStyle w:val="Hipervnculo"/>
            <w:noProof/>
            <w:lang w:val="en-US"/>
          </w:rPr>
          <w:t>17 Locating the Raspberry Pi's IP address via "ip addr"</w:t>
        </w:r>
        <w:r w:rsidR="00F37E6B">
          <w:rPr>
            <w:noProof/>
            <w:webHidden/>
          </w:rPr>
          <w:tab/>
        </w:r>
        <w:r w:rsidR="00F37E6B">
          <w:rPr>
            <w:noProof/>
            <w:webHidden/>
          </w:rPr>
          <w:fldChar w:fldCharType="begin"/>
        </w:r>
        <w:r w:rsidR="00F37E6B">
          <w:rPr>
            <w:noProof/>
            <w:webHidden/>
          </w:rPr>
          <w:instrText xml:space="preserve"> PAGEREF _Toc486428601 \h </w:instrText>
        </w:r>
        <w:r w:rsidR="00F37E6B">
          <w:rPr>
            <w:noProof/>
            <w:webHidden/>
          </w:rPr>
        </w:r>
        <w:r w:rsidR="00F37E6B">
          <w:rPr>
            <w:noProof/>
            <w:webHidden/>
          </w:rPr>
          <w:fldChar w:fldCharType="separate"/>
        </w:r>
        <w:r w:rsidR="00D25DBE">
          <w:rPr>
            <w:noProof/>
            <w:webHidden/>
          </w:rPr>
          <w:t>30</w:t>
        </w:r>
        <w:r w:rsidR="00F37E6B">
          <w:rPr>
            <w:noProof/>
            <w:webHidden/>
          </w:rPr>
          <w:fldChar w:fldCharType="end"/>
        </w:r>
      </w:hyperlink>
    </w:p>
    <w:p w:rsidR="00F37E6B" w:rsidRDefault="00BA2290">
      <w:pPr>
        <w:pStyle w:val="Tabladeilustraciones"/>
        <w:tabs>
          <w:tab w:val="right" w:leader="dot" w:pos="8494"/>
        </w:tabs>
        <w:rPr>
          <w:noProof/>
        </w:rPr>
      </w:pPr>
      <w:hyperlink w:anchor="_Toc486428602" w:history="1">
        <w:r w:rsidR="00F37E6B" w:rsidRPr="00E60A02">
          <w:rPr>
            <w:rStyle w:val="Hipervnculo"/>
            <w:noProof/>
            <w:lang w:val="en-US"/>
          </w:rPr>
          <w:t>18 Security configuration for the VNC server</w:t>
        </w:r>
        <w:r w:rsidR="00F37E6B">
          <w:rPr>
            <w:noProof/>
            <w:webHidden/>
          </w:rPr>
          <w:tab/>
        </w:r>
        <w:r w:rsidR="00F37E6B">
          <w:rPr>
            <w:noProof/>
            <w:webHidden/>
          </w:rPr>
          <w:fldChar w:fldCharType="begin"/>
        </w:r>
        <w:r w:rsidR="00F37E6B">
          <w:rPr>
            <w:noProof/>
            <w:webHidden/>
          </w:rPr>
          <w:instrText xml:space="preserve"> PAGEREF _Toc486428602 \h </w:instrText>
        </w:r>
        <w:r w:rsidR="00F37E6B">
          <w:rPr>
            <w:noProof/>
            <w:webHidden/>
          </w:rPr>
        </w:r>
        <w:r w:rsidR="00F37E6B">
          <w:rPr>
            <w:noProof/>
            <w:webHidden/>
          </w:rPr>
          <w:fldChar w:fldCharType="separate"/>
        </w:r>
        <w:r w:rsidR="00D25DBE">
          <w:rPr>
            <w:noProof/>
            <w:webHidden/>
          </w:rPr>
          <w:t>31</w:t>
        </w:r>
        <w:r w:rsidR="00F37E6B">
          <w:rPr>
            <w:noProof/>
            <w:webHidden/>
          </w:rPr>
          <w:fldChar w:fldCharType="end"/>
        </w:r>
      </w:hyperlink>
    </w:p>
    <w:p w:rsidR="00F37E6B" w:rsidRDefault="00BA2290">
      <w:pPr>
        <w:pStyle w:val="Tabladeilustraciones"/>
        <w:tabs>
          <w:tab w:val="right" w:leader="dot" w:pos="8494"/>
        </w:tabs>
        <w:rPr>
          <w:noProof/>
        </w:rPr>
      </w:pPr>
      <w:hyperlink w:anchor="_Toc486428603" w:history="1">
        <w:r w:rsidR="00F37E6B" w:rsidRPr="00E60A02">
          <w:rPr>
            <w:rStyle w:val="Hipervnculo"/>
            <w:noProof/>
            <w:lang w:val="en-US"/>
          </w:rPr>
          <w:t>19 Configuration of the dhcpcd.conf file</w:t>
        </w:r>
        <w:r w:rsidR="00F37E6B">
          <w:rPr>
            <w:noProof/>
            <w:webHidden/>
          </w:rPr>
          <w:tab/>
        </w:r>
        <w:r w:rsidR="00F37E6B">
          <w:rPr>
            <w:noProof/>
            <w:webHidden/>
          </w:rPr>
          <w:fldChar w:fldCharType="begin"/>
        </w:r>
        <w:r w:rsidR="00F37E6B">
          <w:rPr>
            <w:noProof/>
            <w:webHidden/>
          </w:rPr>
          <w:instrText xml:space="preserve"> PAGEREF _Toc486428603 \h </w:instrText>
        </w:r>
        <w:r w:rsidR="00F37E6B">
          <w:rPr>
            <w:noProof/>
            <w:webHidden/>
          </w:rPr>
        </w:r>
        <w:r w:rsidR="00F37E6B">
          <w:rPr>
            <w:noProof/>
            <w:webHidden/>
          </w:rPr>
          <w:fldChar w:fldCharType="separate"/>
        </w:r>
        <w:r w:rsidR="00D25DBE">
          <w:rPr>
            <w:noProof/>
            <w:webHidden/>
          </w:rPr>
          <w:t>32</w:t>
        </w:r>
        <w:r w:rsidR="00F37E6B">
          <w:rPr>
            <w:noProof/>
            <w:webHidden/>
          </w:rPr>
          <w:fldChar w:fldCharType="end"/>
        </w:r>
      </w:hyperlink>
    </w:p>
    <w:p w:rsidR="00F37E6B" w:rsidRDefault="00BA2290">
      <w:pPr>
        <w:pStyle w:val="Tabladeilustraciones"/>
        <w:tabs>
          <w:tab w:val="right" w:leader="dot" w:pos="8494"/>
        </w:tabs>
        <w:rPr>
          <w:noProof/>
        </w:rPr>
      </w:pPr>
      <w:hyperlink w:anchor="_Toc486428604" w:history="1">
        <w:r w:rsidR="00F37E6B" w:rsidRPr="00E60A02">
          <w:rPr>
            <w:rStyle w:val="Hipervnculo"/>
            <w:noProof/>
            <w:lang w:val="en-US"/>
          </w:rPr>
          <w:t>20 GUI main screen</w:t>
        </w:r>
        <w:r w:rsidR="00F37E6B">
          <w:rPr>
            <w:noProof/>
            <w:webHidden/>
          </w:rPr>
          <w:tab/>
        </w:r>
        <w:r w:rsidR="00F37E6B">
          <w:rPr>
            <w:noProof/>
            <w:webHidden/>
          </w:rPr>
          <w:fldChar w:fldCharType="begin"/>
        </w:r>
        <w:r w:rsidR="00F37E6B">
          <w:rPr>
            <w:noProof/>
            <w:webHidden/>
          </w:rPr>
          <w:instrText xml:space="preserve"> PAGEREF _Toc486428604 \h </w:instrText>
        </w:r>
        <w:r w:rsidR="00F37E6B">
          <w:rPr>
            <w:noProof/>
            <w:webHidden/>
          </w:rPr>
        </w:r>
        <w:r w:rsidR="00F37E6B">
          <w:rPr>
            <w:noProof/>
            <w:webHidden/>
          </w:rPr>
          <w:fldChar w:fldCharType="separate"/>
        </w:r>
        <w:r w:rsidR="00D25DBE">
          <w:rPr>
            <w:noProof/>
            <w:webHidden/>
          </w:rPr>
          <w:t>33</w:t>
        </w:r>
        <w:r w:rsidR="00F37E6B">
          <w:rPr>
            <w:noProof/>
            <w:webHidden/>
          </w:rPr>
          <w:fldChar w:fldCharType="end"/>
        </w:r>
      </w:hyperlink>
    </w:p>
    <w:p w:rsidR="00F37E6B" w:rsidRDefault="00BA2290">
      <w:pPr>
        <w:pStyle w:val="Tabladeilustraciones"/>
        <w:tabs>
          <w:tab w:val="right" w:leader="dot" w:pos="8494"/>
        </w:tabs>
        <w:rPr>
          <w:noProof/>
        </w:rPr>
      </w:pPr>
      <w:hyperlink w:anchor="_Toc486428605" w:history="1">
        <w:r w:rsidR="00F37E6B" w:rsidRPr="00E60A02">
          <w:rPr>
            <w:rStyle w:val="Hipervnculo"/>
            <w:noProof/>
            <w:lang w:val="en-US"/>
          </w:rPr>
          <w:t>21 Sample scan shown on the GUI</w:t>
        </w:r>
        <w:r w:rsidR="00F37E6B">
          <w:rPr>
            <w:noProof/>
            <w:webHidden/>
          </w:rPr>
          <w:tab/>
        </w:r>
        <w:r w:rsidR="00F37E6B">
          <w:rPr>
            <w:noProof/>
            <w:webHidden/>
          </w:rPr>
          <w:fldChar w:fldCharType="begin"/>
        </w:r>
        <w:r w:rsidR="00F37E6B">
          <w:rPr>
            <w:noProof/>
            <w:webHidden/>
          </w:rPr>
          <w:instrText xml:space="preserve"> PAGEREF _Toc486428605 \h </w:instrText>
        </w:r>
        <w:r w:rsidR="00F37E6B">
          <w:rPr>
            <w:noProof/>
            <w:webHidden/>
          </w:rPr>
        </w:r>
        <w:r w:rsidR="00F37E6B">
          <w:rPr>
            <w:noProof/>
            <w:webHidden/>
          </w:rPr>
          <w:fldChar w:fldCharType="separate"/>
        </w:r>
        <w:r w:rsidR="00D25DBE">
          <w:rPr>
            <w:noProof/>
            <w:webHidden/>
          </w:rPr>
          <w:t>33</w:t>
        </w:r>
        <w:r w:rsidR="00F37E6B">
          <w:rPr>
            <w:noProof/>
            <w:webHidden/>
          </w:rPr>
          <w:fldChar w:fldCharType="end"/>
        </w:r>
      </w:hyperlink>
    </w:p>
    <w:p w:rsidR="00BA5233" w:rsidRPr="0078418B" w:rsidRDefault="00BA5233" w:rsidP="00E429F4">
      <w:pPr>
        <w:rPr>
          <w:lang w:val="en-US"/>
        </w:rPr>
        <w:sectPr w:rsidR="00BA5233" w:rsidRPr="0078418B" w:rsidSect="00E429F4">
          <w:pgSz w:w="11906" w:h="16838"/>
          <w:pgMar w:top="1417" w:right="1701" w:bottom="1417" w:left="1701" w:header="708" w:footer="708" w:gutter="0"/>
          <w:pgNumType w:start="0"/>
          <w:cols w:space="708"/>
          <w:titlePg/>
          <w:docGrid w:linePitch="360"/>
        </w:sectPr>
      </w:pPr>
      <w:r>
        <w:fldChar w:fldCharType="end"/>
      </w:r>
    </w:p>
    <w:p w:rsidR="00BA5233" w:rsidRDefault="00BA5233" w:rsidP="006046DC">
      <w:pPr>
        <w:rPr>
          <w:lang w:val="en-US"/>
        </w:rPr>
        <w:sectPr w:rsidR="00BA5233" w:rsidSect="00E926BE">
          <w:footerReference w:type="default" r:id="rId13"/>
          <w:type w:val="continuous"/>
          <w:pgSz w:w="11906" w:h="16838"/>
          <w:pgMar w:top="1417" w:right="1701" w:bottom="1417" w:left="1701" w:header="708" w:footer="708" w:gutter="0"/>
          <w:cols w:space="708"/>
          <w:docGrid w:linePitch="360"/>
        </w:sectPr>
      </w:pPr>
    </w:p>
    <w:p w:rsidR="00BA5233" w:rsidRPr="00AA2C7C" w:rsidRDefault="00BA5233" w:rsidP="00F37E6B">
      <w:pPr>
        <w:pStyle w:val="Ttulo1"/>
      </w:pPr>
      <w:bookmarkStart w:id="1" w:name="_Toc477453760"/>
      <w:bookmarkStart w:id="2" w:name="_Toc477455035"/>
      <w:bookmarkStart w:id="3" w:name="_Toc486428609"/>
      <w:r w:rsidRPr="00AA2C7C">
        <w:lastRenderedPageBreak/>
        <w:t>Introduction</w:t>
      </w:r>
      <w:bookmarkEnd w:id="1"/>
      <w:bookmarkEnd w:id="2"/>
      <w:bookmarkEnd w:id="3"/>
    </w:p>
    <w:p w:rsidR="00BA5233" w:rsidRDefault="00BA5233" w:rsidP="00F37E6B">
      <w:pPr>
        <w:pStyle w:val="Ttulo2"/>
      </w:pPr>
      <w:bookmarkStart w:id="4" w:name="_Toc477453761"/>
      <w:bookmarkStart w:id="5" w:name="_Toc477455036"/>
      <w:bookmarkStart w:id="6" w:name="_Toc486428610"/>
      <w:r>
        <w:t>Summary</w:t>
      </w:r>
      <w:bookmarkEnd w:id="4"/>
      <w:bookmarkEnd w:id="5"/>
      <w:bookmarkEnd w:id="6"/>
    </w:p>
    <w:p w:rsidR="00BA5233" w:rsidRDefault="00BA5233">
      <w:pPr>
        <w:rPr>
          <w:lang w:val="en-US"/>
        </w:rPr>
      </w:pPr>
      <w:r w:rsidRPr="000964F6">
        <w:rPr>
          <w:lang w:val="en-US"/>
        </w:rPr>
        <w:t xml:space="preserve">The aim of this </w:t>
      </w:r>
      <w:r>
        <w:rPr>
          <w:lang w:val="en-US"/>
        </w:rPr>
        <w:t>p</w:t>
      </w:r>
      <w:r w:rsidRPr="000964F6">
        <w:rPr>
          <w:lang w:val="en-US"/>
        </w:rPr>
        <w:t xml:space="preserve">roject </w:t>
      </w:r>
      <w:r>
        <w:rPr>
          <w:lang w:val="en-US"/>
        </w:rPr>
        <w:t>is</w:t>
      </w:r>
      <w:r w:rsidRPr="000964F6">
        <w:rPr>
          <w:lang w:val="en-US"/>
        </w:rPr>
        <w:t xml:space="preserve"> to develop</w:t>
      </w:r>
      <w:r>
        <w:rPr>
          <w:lang w:val="en-US"/>
        </w:rPr>
        <w:t xml:space="preserve"> a vulnerability scanner for web applications that can, in an automated fashion and with minimal user input, scan a web application and generate a report detailing any vulnerabilities found along with general recommendations to mitigate them.</w:t>
      </w:r>
    </w:p>
    <w:p w:rsidR="00BA5233" w:rsidRPr="000964F6" w:rsidRDefault="00BA5233">
      <w:pPr>
        <w:rPr>
          <w:lang w:val="en-US"/>
        </w:rPr>
      </w:pPr>
      <w:r>
        <w:rPr>
          <w:lang w:val="en-US"/>
        </w:rPr>
        <w:t>The program will be as minimalistic and easy to use as possible, so that a person without any technical know-how might be able to run it.</w:t>
      </w:r>
    </w:p>
    <w:p w:rsidR="00BA5233" w:rsidRPr="00DD21DC" w:rsidRDefault="00BA5233">
      <w:pPr>
        <w:rPr>
          <w:lang w:val="en-US"/>
        </w:rPr>
      </w:pPr>
    </w:p>
    <w:p w:rsidR="00BA5233" w:rsidRDefault="00BA5233" w:rsidP="00F37E6B">
      <w:pPr>
        <w:pStyle w:val="Ttulo2"/>
      </w:pPr>
      <w:bookmarkStart w:id="7" w:name="_Toc477453762"/>
      <w:bookmarkStart w:id="8" w:name="_Toc477455037"/>
      <w:bookmarkStart w:id="9" w:name="_Toc486428611"/>
      <w:r>
        <w:t>Motivation</w:t>
      </w:r>
      <w:bookmarkEnd w:id="7"/>
      <w:bookmarkEnd w:id="8"/>
      <w:bookmarkEnd w:id="9"/>
    </w:p>
    <w:p w:rsidR="00BA5233" w:rsidRDefault="00BA5233" w:rsidP="00F37E6B">
      <w:pPr>
        <w:rPr>
          <w:lang w:val="en-US"/>
        </w:rPr>
      </w:pPr>
      <w:r w:rsidRPr="000C6699">
        <w:rPr>
          <w:lang w:val="en-US"/>
        </w:rPr>
        <w:t>Penetration testing, or pen-testing, is a controlled attack on a system with the aim of finding vulnerabilities the way an attacker would, in order to neutralize them. While it is an effective method to find breaches, many companies forgo its use due to its high cost</w:t>
      </w:r>
      <w:r>
        <w:rPr>
          <w:lang w:val="en-US"/>
        </w:rPr>
        <w:t>, which might range from anything from $4,000 up to $20,000 (roughly from 3,500€ to 18,000€)</w:t>
      </w:r>
      <w:r>
        <w:rPr>
          <w:lang w:val="en-US"/>
        </w:rPr>
        <w:fldChar w:fldCharType="begin"/>
      </w:r>
      <w:r>
        <w:rPr>
          <w:lang w:val="en-US"/>
        </w:rPr>
        <w:instrText xml:space="preserve"> ADDIN ZOTERO_ITEM CSL_CITATION {"citationID":"iHFBy6lA","properties":{"formattedCitation":"[1]","plainCitation":"[1]"},"citationItems":[{"id":40,"uris":["http://zotero.org/users/local/p39YSkPy/items/3M6HXPPF"],"uri":["http://zotero.org/users/local/p39YSkPy/items/3M6HXPPF"],"itemData":{"id":40,"type":"webpage","title":"How Much Does a Pentest Cost?","container-title":"SecurityMetrics","abstract":"What is penetration testing? The most accurate way to know if you’re safe from a hacker is through live penetration testing, also called a pentest or ethical hack. As with any business service, the cost of a pen test varies quite a bit.","URL":"http://blog.securitymetrics.com/2015/04/penetration-test-cost.html","author":[{"family":"Glover","given":"Gary"}],"issued":{"date-parts":[["2015",4]]},"accessed":{"date-parts":[["2017",6,13]]}}}],"schema":"https://github.com/citation-style-language/schema/raw/master/csl-citation.json"} </w:instrText>
      </w:r>
      <w:r>
        <w:rPr>
          <w:lang w:val="en-US"/>
        </w:rPr>
        <w:fldChar w:fldCharType="separate"/>
      </w:r>
      <w:r w:rsidRPr="00767272">
        <w:rPr>
          <w:rFonts w:ascii="Calibri" w:hAnsi="Calibri"/>
          <w:lang w:val="en-US"/>
        </w:rPr>
        <w:t>[1]</w:t>
      </w:r>
      <w:r>
        <w:rPr>
          <w:lang w:val="en-US"/>
        </w:rPr>
        <w:fldChar w:fldCharType="end"/>
      </w:r>
      <w:r w:rsidRPr="000C6699">
        <w:rPr>
          <w:lang w:val="en-US"/>
        </w:rPr>
        <w:t>.</w:t>
      </w:r>
    </w:p>
    <w:p w:rsidR="00BA5233" w:rsidRDefault="00BA5233" w:rsidP="00F37E6B">
      <w:pPr>
        <w:rPr>
          <w:lang w:val="en-US"/>
        </w:rPr>
      </w:pPr>
      <w:r w:rsidRPr="000C6699">
        <w:rPr>
          <w:lang w:val="en-US"/>
        </w:rPr>
        <w:t>Studies state that nearly half of breaches exceeded $500,000</w:t>
      </w:r>
      <w:r>
        <w:rPr>
          <w:lang w:val="en-US"/>
        </w:rPr>
        <w:t xml:space="preserve"> (450,000€)</w:t>
      </w:r>
      <w:r w:rsidRPr="000C6699">
        <w:rPr>
          <w:lang w:val="en-US"/>
        </w:rPr>
        <w:t xml:space="preserve"> in losses in 2015. A survey sent to security professionals reveals that 24% of the respondents had experienced a data or system breach in the last year, and yet 8% of them never perform penetration testing</w:t>
      </w:r>
      <w:r>
        <w:rPr>
          <w:lang w:val="en-US"/>
        </w:rPr>
        <w:fldChar w:fldCharType="begin"/>
      </w:r>
      <w:r>
        <w:rPr>
          <w:lang w:val="en-US"/>
        </w:rPr>
        <w:instrText xml:space="preserve"> ADDIN ZOTERO_ITEM CSL_CITATION {"citationID":"a1gcm0qupm1","properties":{"formattedCitation":"[2]","plainCitation":"[2]"},"citationItems":[{"id":42,"uris":["http://zotero.org/users/local/p39YSkPy/items/ZINRS7JH"],"uri":["http://zotero.org/users/local/p39YSkPy/items/ZINRS7JH"],"itemData":{"id":42,"type":"webpage","title":"Web Applications Security Statistics Report 2015","container-title":"WhiteHat Security, Inc","URL":"https://info.whitehatsec.com/rs/whitehatsecurity/images/2015-Stats-Report.pdf","author":[{"family":"WhiteHat Security","given":""}],"issued":{"date-parts":[["2015"]]}}}],"schema":"https://github.com/citation-style-language/schema/raw/master/csl-citation.json"} </w:instrText>
      </w:r>
      <w:r>
        <w:rPr>
          <w:lang w:val="en-US"/>
        </w:rPr>
        <w:fldChar w:fldCharType="separate"/>
      </w:r>
      <w:r w:rsidRPr="00767272">
        <w:rPr>
          <w:rFonts w:ascii="Calibri" w:hAnsi="Calibri"/>
          <w:lang w:val="en-US"/>
        </w:rPr>
        <w:t>[2]</w:t>
      </w:r>
      <w:r>
        <w:rPr>
          <w:lang w:val="en-US"/>
        </w:rPr>
        <w:fldChar w:fldCharType="end"/>
      </w:r>
      <w:r w:rsidRPr="000C6699">
        <w:rPr>
          <w:lang w:val="en-US"/>
        </w:rPr>
        <w:t>.</w:t>
      </w:r>
    </w:p>
    <w:p w:rsidR="00BA5233" w:rsidRDefault="00BA5233" w:rsidP="00F37E6B">
      <w:pPr>
        <w:rPr>
          <w:lang w:val="en-US"/>
        </w:rPr>
      </w:pPr>
      <w:r>
        <w:rPr>
          <w:lang w:val="en-US"/>
        </w:rPr>
        <w:t>Thus, while penetration testing is certainly expensive, the losses incurred because of insecure web applications are far steeper. The relatively low budget spent in web application testing compared to other types of security practices might denote an insufficient awareness of the severity of breaches related to web applications.</w:t>
      </w:r>
    </w:p>
    <w:p w:rsidR="00BA5233" w:rsidRPr="000C6699" w:rsidRDefault="00BA5233" w:rsidP="00F37E6B">
      <w:pPr>
        <w:rPr>
          <w:lang w:val="en-US"/>
        </w:rPr>
      </w:pPr>
      <w:r>
        <w:rPr>
          <w:lang w:val="en-US"/>
        </w:rPr>
        <w:t>The purpose of this project is not so much to build an extensive high-end vulnerability scanner, but to raise awareness about the importance of proper security testing. If such a simple and inexpensive tool is able to detect vulnerabilities in a target web application, a skilled attacker with sophisticated tools might put it in jeopardy with much more ease.</w:t>
      </w:r>
    </w:p>
    <w:p w:rsidR="00BA5233" w:rsidRPr="000C6699" w:rsidRDefault="00BA5233">
      <w:pPr>
        <w:rPr>
          <w:lang w:val="en-US"/>
        </w:rPr>
      </w:pPr>
    </w:p>
    <w:p w:rsidR="00BA5233" w:rsidRDefault="00BA5233" w:rsidP="00F37E6B">
      <w:pPr>
        <w:pStyle w:val="Ttulo2"/>
      </w:pPr>
      <w:bookmarkStart w:id="10" w:name="_Toc477455038"/>
      <w:bookmarkStart w:id="11" w:name="_Toc486428612"/>
      <w:r>
        <w:t>Objectives</w:t>
      </w:r>
      <w:bookmarkEnd w:id="10"/>
      <w:bookmarkEnd w:id="11"/>
    </w:p>
    <w:p w:rsidR="00BA5233" w:rsidRPr="00D75421" w:rsidRDefault="00BA5233" w:rsidP="00F37E6B">
      <w:pPr>
        <w:rPr>
          <w:lang w:val="en-US"/>
        </w:rPr>
      </w:pPr>
      <w:r w:rsidRPr="00D75421">
        <w:rPr>
          <w:lang w:val="en-US"/>
        </w:rPr>
        <w:t>This project will automate a simple security audit and generate a report, with the assistance of</w:t>
      </w:r>
      <w:r>
        <w:rPr>
          <w:lang w:val="en-US"/>
        </w:rPr>
        <w:t xml:space="preserve"> the OWASP ZAP vulnerability scanner</w:t>
      </w:r>
      <w:r w:rsidRPr="00D75421">
        <w:rPr>
          <w:lang w:val="en-US"/>
        </w:rPr>
        <w:t>. The device will try different attacks or payloads</w:t>
      </w:r>
      <w:r>
        <w:rPr>
          <w:lang w:val="en-US"/>
        </w:rPr>
        <w:t xml:space="preserve"> in an automated fashion</w:t>
      </w:r>
      <w:r w:rsidRPr="00D75421">
        <w:rPr>
          <w:lang w:val="en-US"/>
        </w:rPr>
        <w:t xml:space="preserve"> to search for vulnerabilities in a target web application. Web applications are susceptible to diverse kinds of attacks, such as XSS (cross-site scripting) or SQL injection, and this makes them common targets for attackers. The findings will be saved into a portable document format</w:t>
      </w:r>
      <w:r>
        <w:rPr>
          <w:lang w:val="en-US"/>
        </w:rPr>
        <w:t xml:space="preserve"> (pdf) for later analysis</w:t>
      </w:r>
      <w:r w:rsidRPr="00D75421">
        <w:rPr>
          <w:lang w:val="en-US"/>
        </w:rPr>
        <w:t>.</w:t>
      </w:r>
    </w:p>
    <w:p w:rsidR="00BA5233" w:rsidRDefault="00BA5233" w:rsidP="00F37E6B">
      <w:pPr>
        <w:rPr>
          <w:lang w:val="en-US"/>
        </w:rPr>
      </w:pPr>
      <w:r w:rsidRPr="00D75421">
        <w:rPr>
          <w:lang w:val="en-US"/>
        </w:rPr>
        <w:lastRenderedPageBreak/>
        <w:t>While the results might not be comparable to those obtained by a manual pen-testing from a professional, it should be able to find at least common vulnerabilities, and for a very low price. If such a simple, inexpensive tool is capable of compromising a system, then it should become immediately evident that any malicious attacker would also be able exploit those vulnerabilities, and such a system should be deemed insecure and unreliable.</w:t>
      </w:r>
    </w:p>
    <w:p w:rsidR="00BA5233" w:rsidRPr="00D75421" w:rsidRDefault="00BA5233" w:rsidP="00F37E6B">
      <w:pPr>
        <w:rPr>
          <w:lang w:val="en-US"/>
        </w:rPr>
      </w:pPr>
      <w:r>
        <w:rPr>
          <w:lang w:val="en-US"/>
        </w:rPr>
        <w:t>Along with the report, the program will offer a set of general recommendations to secure a typical SME infrastructure against the sort of attacks performed by the program, based on the kinds of vulnerabilities found in the target.</w:t>
      </w:r>
    </w:p>
    <w:p w:rsidR="00BA5233" w:rsidRPr="00D75421" w:rsidRDefault="00BA5233" w:rsidP="00F37E6B">
      <w:pPr>
        <w:rPr>
          <w:lang w:val="en-US"/>
        </w:rPr>
      </w:pPr>
      <w:r w:rsidRPr="00D75421">
        <w:rPr>
          <w:lang w:val="en-US"/>
        </w:rPr>
        <w:t xml:space="preserve">This sort of device is not intended to actually solve the issues found, but merely inform about them. As such, </w:t>
      </w:r>
      <w:r>
        <w:rPr>
          <w:lang w:val="en-US"/>
        </w:rPr>
        <w:t>it is</w:t>
      </w:r>
      <w:r w:rsidRPr="00D75421">
        <w:rPr>
          <w:lang w:val="en-US"/>
        </w:rPr>
        <w:t xml:space="preserve"> designed in such a way that any salesperson should be able to use it without requiring previous technical knowledge.</w:t>
      </w:r>
    </w:p>
    <w:p w:rsidR="00BA5233" w:rsidRPr="00D75421" w:rsidRDefault="00BA5233" w:rsidP="00F37E6B">
      <w:pPr>
        <w:rPr>
          <w:lang w:val="en-US"/>
        </w:rPr>
      </w:pPr>
      <w:r w:rsidRPr="00D75421">
        <w:rPr>
          <w:lang w:val="en-US"/>
        </w:rPr>
        <w:t>This sort of simple vulnerability scan could be used to encourage companies to enlist the services of a professional pen-tester that could remediate the found issues, as well as any other problems that an automated scan is unable to detect, in order to avoid financial damage or theft of sensitive data.</w:t>
      </w:r>
    </w:p>
    <w:p w:rsidR="00BA5233" w:rsidRPr="00D75421" w:rsidRDefault="00BA5233" w:rsidP="00F37E6B">
      <w:pPr>
        <w:rPr>
          <w:lang w:val="en-US"/>
        </w:rPr>
      </w:pPr>
    </w:p>
    <w:p w:rsidR="00BA5233" w:rsidRDefault="00BA5233" w:rsidP="003C4462">
      <w:pPr>
        <w:rPr>
          <w:lang w:val="en-US"/>
        </w:rPr>
        <w:sectPr w:rsidR="00BA5233" w:rsidSect="003C4462">
          <w:headerReference w:type="default" r:id="rId14"/>
          <w:footerReference w:type="default" r:id="rId15"/>
          <w:pgSz w:w="11906" w:h="16838"/>
          <w:pgMar w:top="1417" w:right="1701" w:bottom="1417" w:left="1701" w:header="708" w:footer="708" w:gutter="0"/>
          <w:cols w:space="708"/>
          <w:docGrid w:linePitch="360"/>
        </w:sectPr>
      </w:pPr>
    </w:p>
    <w:p w:rsidR="000353D6" w:rsidRPr="000353D6" w:rsidRDefault="000353D6" w:rsidP="00F37E6B">
      <w:pPr>
        <w:pStyle w:val="Ttulo1"/>
        <w:rPr>
          <w:lang w:val="en-US"/>
        </w:rPr>
        <w:sectPr w:rsidR="000353D6" w:rsidRPr="000353D6" w:rsidSect="003C4462">
          <w:type w:val="continuous"/>
          <w:pgSz w:w="11906" w:h="16838"/>
          <w:pgMar w:top="1417" w:right="1701" w:bottom="1417" w:left="1701" w:header="708" w:footer="708" w:gutter="0"/>
          <w:cols w:space="708"/>
          <w:docGrid w:linePitch="360"/>
        </w:sectPr>
      </w:pPr>
      <w:bookmarkStart w:id="12" w:name="_Toc477453764"/>
      <w:bookmarkStart w:id="13" w:name="_Toc477455039"/>
    </w:p>
    <w:p w:rsidR="00BA5233" w:rsidRDefault="00BA5233" w:rsidP="00F37E6B">
      <w:pPr>
        <w:pStyle w:val="Ttulo1"/>
      </w:pPr>
      <w:bookmarkStart w:id="14" w:name="_Toc486428613"/>
      <w:r>
        <w:lastRenderedPageBreak/>
        <w:t>An</w:t>
      </w:r>
      <w:bookmarkEnd w:id="12"/>
      <w:bookmarkEnd w:id="13"/>
      <w:r>
        <w:t>tecedents</w:t>
      </w:r>
      <w:bookmarkEnd w:id="14"/>
    </w:p>
    <w:p w:rsidR="00BA5233" w:rsidRPr="00DD21DC" w:rsidRDefault="00BA5233" w:rsidP="00F37E6B">
      <w:pPr>
        <w:pStyle w:val="Ttulo2"/>
        <w:rPr>
          <w:lang w:val="en-US"/>
        </w:rPr>
      </w:pPr>
      <w:bookmarkStart w:id="15" w:name="_Toc486428614"/>
      <w:r w:rsidRPr="00DD21DC">
        <w:rPr>
          <w:lang w:val="en-US"/>
        </w:rPr>
        <w:t>Background</w:t>
      </w:r>
      <w:bookmarkEnd w:id="15"/>
    </w:p>
    <w:p w:rsidR="00BA5233" w:rsidRDefault="00BA5233" w:rsidP="00F37E6B">
      <w:pPr>
        <w:rPr>
          <w:lang w:val="en-US"/>
        </w:rPr>
      </w:pPr>
      <w:r>
        <w:rPr>
          <w:lang w:val="en-US"/>
        </w:rPr>
        <w:t>Computer security has always been a major concern in the field of technology. Humans first tried to purposely exploit vulnerabilities in networks back in the 60s, and then through the 70s, people would develop methods to make free phone calls by replicating the tone required to unlock the AT&amp;T’s phone network. Worms and viruses would first appear years later, created by modifying programs intended to help computers. In the coming decades, self-modifying viruses would be developed, and new methods for massive world-wide distribution would be conceived. Attacks would extend even to government and military computer systems</w:t>
      </w:r>
      <w:r>
        <w:rPr>
          <w:lang w:val="en-US"/>
        </w:rPr>
        <w:fldChar w:fldCharType="begin"/>
      </w:r>
      <w:r>
        <w:rPr>
          <w:lang w:val="en-US"/>
        </w:rPr>
        <w:instrText xml:space="preserve"> ADDIN ZOTERO_ITEM CSL_CITATION {"citationID":"k0MotcU0","properties":{"formattedCitation":"[3]","plainCitation":"[3]"},"citationItems":[{"id":32,"uris":["http://zotero.org/users/local/p39YSkPy/items/4KCD5GEH"],"uri":["http://zotero.org/users/local/p39YSkPy/items/4KCD5GEH"],"itemData":{"id":32,"type":"webpage","title":"Computer security threats: A brief history","container-title":"Dell","URL":"https://blog.dell.com/en-us/computer-security-threats-a-brief-history/","author":[{"family":"Brown","given":"Regan"}],"issued":{"date-parts":[["2014",8]]},"accessed":{"date-parts":[["2017",6,13]]}}}],"schema":"https://github.com/citation-style-language/schema/raw/master/csl-citation.json"} </w:instrText>
      </w:r>
      <w:r>
        <w:rPr>
          <w:lang w:val="en-US"/>
        </w:rPr>
        <w:fldChar w:fldCharType="separate"/>
      </w:r>
      <w:r w:rsidRPr="00767272">
        <w:rPr>
          <w:rFonts w:ascii="Calibri" w:hAnsi="Calibri"/>
          <w:lang w:val="en-US"/>
        </w:rPr>
        <w:t>[3]</w:t>
      </w:r>
      <w:r>
        <w:rPr>
          <w:lang w:val="en-US"/>
        </w:rPr>
        <w:fldChar w:fldCharType="end"/>
      </w:r>
      <w:r>
        <w:rPr>
          <w:lang w:val="en-US"/>
        </w:rPr>
        <w:fldChar w:fldCharType="begin"/>
      </w:r>
      <w:r>
        <w:rPr>
          <w:lang w:val="en-US"/>
        </w:rPr>
        <w:instrText xml:space="preserve"> ADDIN ZOTERO_ITEM CSL_CITATION {"citationID":"KTwh3hkp","properties":{"formattedCitation":"[4]","plainCitation":"[4]"},"citationItems":[{"id":34,"uris":["http://zotero.org/users/local/p39YSkPy/items/5J8RBD9D"],"uri":["http://zotero.org/users/local/p39YSkPy/items/5J8RBD9D"],"itemData":{"id":34,"type":"webpage","title":"Digital Dangers: A Brief History of Computer Security Threats","container-title":"Information Security Buzz","abstract":"A look at a brief history of computer security threats shows the evolution of cyber risks and hazards.","URL":"http://www.informationsecuritybuzz.com/articles/digital-dangers-brief-history-computer-security-threats/","shortTitle":"Digital Dangers","author":[{"family":"Delgado","given":"Rick"}],"issued":{"date-parts":[["2014",9]]},"accessed":{"date-parts":[["2017",6,13]]}}}],"schema":"https://github.com/citation-style-language/schema/raw/master/csl-citation.json"} </w:instrText>
      </w:r>
      <w:r>
        <w:rPr>
          <w:lang w:val="en-US"/>
        </w:rPr>
        <w:fldChar w:fldCharType="separate"/>
      </w:r>
      <w:r w:rsidRPr="00767272">
        <w:rPr>
          <w:rFonts w:ascii="Calibri" w:hAnsi="Calibri"/>
          <w:lang w:val="en-US"/>
        </w:rPr>
        <w:t>[4]</w:t>
      </w:r>
      <w:r>
        <w:rPr>
          <w:lang w:val="en-US"/>
        </w:rPr>
        <w:fldChar w:fldCharType="end"/>
      </w:r>
      <w:r>
        <w:rPr>
          <w:lang w:val="en-US"/>
        </w:rPr>
        <w:t>.</w:t>
      </w:r>
    </w:p>
    <w:p w:rsidR="00BA5233" w:rsidRDefault="00BA5233" w:rsidP="00F37E6B">
      <w:pPr>
        <w:rPr>
          <w:lang w:val="en-US"/>
        </w:rPr>
      </w:pPr>
      <w:r>
        <w:rPr>
          <w:lang w:val="en-US"/>
        </w:rPr>
        <w:t>In the mid-2000s, the quick growth of the Internet would only help increase the reach of virus infections thanks to emails and social media, and credit and debit cards would become some of the new targets for attacks</w:t>
      </w:r>
      <w:r>
        <w:rPr>
          <w:lang w:val="en-US"/>
        </w:rPr>
        <w:fldChar w:fldCharType="begin"/>
      </w:r>
      <w:r>
        <w:rPr>
          <w:lang w:val="en-US"/>
        </w:rPr>
        <w:instrText xml:space="preserve"> ADDIN ZOTERO_ITEM CSL_CITATION {"citationID":"affcl3uvob","properties":{"formattedCitation":"[5]","plainCitation":"[5]"},"citationItems":[{"id":36,"uris":["http://zotero.org/users/local/p39YSkPy/items/IVQ9RJK3"],"uri":["http://zotero.org/users/local/p39YSkPy/items/IVQ9RJK3"],"itemData":{"id":36,"type":"webpage","title":"Defining Moments in the History of Cyber-Security","container-title":"Infosecurity Magazine","abstract":"Defining Moments in the History of Cyber-Security and the Rise of Incident Response. Ted Julian identifies the milestone incidents from the past 25 years","URL":"https://www.infosecurity-magazine.com/opinions/the-history-of-cybersecurity/","author":[{"family":"Julian","given":"Ted"}],"issued":{"date-parts":[["2014",12]]},"accessed":{"date-parts":[["2017",6,13]]}}}],"schema":"https://github.com/citation-style-language/schema/raw/master/csl-citation.json"} </w:instrText>
      </w:r>
      <w:r>
        <w:rPr>
          <w:lang w:val="en-US"/>
        </w:rPr>
        <w:fldChar w:fldCharType="separate"/>
      </w:r>
      <w:r w:rsidRPr="00767272">
        <w:rPr>
          <w:rFonts w:ascii="Calibri" w:hAnsi="Calibri"/>
          <w:lang w:val="en-US"/>
        </w:rPr>
        <w:t>[5]</w:t>
      </w:r>
      <w:r>
        <w:rPr>
          <w:lang w:val="en-US"/>
        </w:rPr>
        <w:fldChar w:fldCharType="end"/>
      </w:r>
      <w:r>
        <w:rPr>
          <w:lang w:val="en-US"/>
        </w:rPr>
        <w:t>.</w:t>
      </w:r>
    </w:p>
    <w:p w:rsidR="00BA5233" w:rsidRDefault="00BA5233" w:rsidP="00F37E6B">
      <w:pPr>
        <w:rPr>
          <w:lang w:val="en-US"/>
        </w:rPr>
      </w:pPr>
      <w:r>
        <w:rPr>
          <w:lang w:val="en-US"/>
        </w:rPr>
        <w:t>Nowadays, with the advent of the Internet of Things and the growing globalization, the issue of computer security has only grown in importance</w:t>
      </w:r>
      <w:r>
        <w:rPr>
          <w:lang w:val="en-US"/>
        </w:rPr>
        <w:fldChar w:fldCharType="begin"/>
      </w:r>
      <w:r>
        <w:rPr>
          <w:lang w:val="en-US"/>
        </w:rPr>
        <w:instrText xml:space="preserve"> ADDIN ZOTERO_ITEM CSL_CITATION {"citationID":"a15ejvl1i3v","properties":{"formattedCitation":"[6]","plainCitation":"[6]"},"citationItems":[{"id":38,"uris":["http://zotero.org/users/local/p39YSkPy/items/CH26XMHZ"],"uri":["http://zotero.org/users/local/p39YSkPy/items/CH26XMHZ"],"itemData":{"id":38,"type":"webpage","title":"The Internet of Things: How Vulnerable Is It?","container-title":"The San Diego Union-Tribune","abstract":"There are an estimated 23 billion Internet-connected devices in homes and offices worldwide, and many have little or no security shield.","URL":"http://www.govtech.com/fs/The-Internet-of-Things-How-Vulnerable-Is-It.html","shortTitle":"The Internet of Things","author":[{"family":"Robbins","given":"Gaby"}],"issued":{"date-parts":[["2016",10]]},"accessed":{"date-parts":[["2017",6,13]]}}}],"schema":"https://github.com/citation-style-language/schema/raw/master/csl-citation.json"} </w:instrText>
      </w:r>
      <w:r>
        <w:rPr>
          <w:lang w:val="en-US"/>
        </w:rPr>
        <w:fldChar w:fldCharType="separate"/>
      </w:r>
      <w:r w:rsidRPr="00767272">
        <w:rPr>
          <w:rFonts w:ascii="Calibri" w:hAnsi="Calibri"/>
          <w:lang w:val="en-US"/>
        </w:rPr>
        <w:t>[6]</w:t>
      </w:r>
      <w:r>
        <w:rPr>
          <w:lang w:val="en-US"/>
        </w:rPr>
        <w:fldChar w:fldCharType="end"/>
      </w:r>
      <w:r>
        <w:rPr>
          <w:lang w:val="en-US"/>
        </w:rPr>
        <w:t>. Viruses, malware and many other varied threats and attacks can exploit vulnerabilities in a system, requiring appropriate defenses from users and companies in order to avoid information theft or financial harm. Web applications have become a prominent target for attacks due to the multiple vectors of attack that exist and the fact that they tend to hold sensitive or valuable information.</w:t>
      </w:r>
    </w:p>
    <w:p w:rsidR="00BA5233" w:rsidRDefault="00BA5233" w:rsidP="00F37E6B">
      <w:pPr>
        <w:rPr>
          <w:lang w:val="en-US"/>
        </w:rPr>
      </w:pPr>
      <w:r>
        <w:rPr>
          <w:lang w:val="en-US"/>
        </w:rPr>
        <w:t>The world has seen a 35% increase in total web application attacks in the first quarter of 2017 compared to 2016. As reference, the United States is both the most targeted country for web application attacks as well as their greater source. The United States accounted for roughly 34% of all web application attacks worldwide in the first quarter of 2017, up from 28% in the previous quarter. The list of most common sources for attacks after the United States consists of Netherlands, Brazil, China, Germany, France, United Kingdom, Russia, Ukraine, and Lithuania</w:t>
      </w:r>
      <w:r>
        <w:rPr>
          <w:lang w:val="en-US"/>
        </w:rPr>
        <w:fldChar w:fldCharType="begin"/>
      </w:r>
      <w:r>
        <w:rPr>
          <w:lang w:val="en-US"/>
        </w:rPr>
        <w:instrText xml:space="preserve"> ADDIN ZOTERO_ITEM CSL_CITATION {"citationID":"cwCuQqK3","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 as can be seen in the following figure:</w:t>
      </w:r>
    </w:p>
    <w:p w:rsidR="00BA5233" w:rsidRDefault="00BA5233" w:rsidP="00F37E6B">
      <w:pPr>
        <w:keepNext/>
        <w:jc w:val="center"/>
      </w:pPr>
      <w:r>
        <w:rPr>
          <w:noProof/>
        </w:rPr>
        <w:lastRenderedPageBreak/>
        <w:drawing>
          <wp:inline distT="0" distB="0" distL="0" distR="0" wp14:anchorId="6A414E74" wp14:editId="666BAFCD">
            <wp:extent cx="3314700" cy="5676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14700" cy="567690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6" w:name="_Toc486428585"/>
      <w:r w:rsidR="00D25DBE">
        <w:rPr>
          <w:noProof/>
          <w:lang w:val="en-US"/>
        </w:rPr>
        <w:t>1</w:t>
      </w:r>
      <w:r>
        <w:rPr>
          <w:lang w:val="en-US"/>
        </w:rPr>
        <w:fldChar w:fldCharType="end"/>
      </w:r>
      <w:r w:rsidRPr="009D4130">
        <w:rPr>
          <w:lang w:val="en-US"/>
        </w:rPr>
        <w:t xml:space="preserve"> Global Web Application Attack Source Countries, Q1 2017</w:t>
      </w:r>
      <w:bookmarkEnd w:id="16"/>
    </w:p>
    <w:p w:rsidR="00BA5233" w:rsidRPr="009D4130"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The Netherlands is the top source for web application attacks in Eurasia, as well as the 2</w:t>
      </w:r>
      <w:r w:rsidRPr="00342849">
        <w:rPr>
          <w:vertAlign w:val="superscript"/>
          <w:lang w:val="en-US"/>
        </w:rPr>
        <w:t>nd</w:t>
      </w:r>
      <w:r>
        <w:rPr>
          <w:lang w:val="en-US"/>
        </w:rPr>
        <w:t xml:space="preserve"> worldwide, which is noteworthy given its relatively small population density. In comparison, the United States has nearly twenty times the population but is responsible only for roughly three times the number of attacks than the Netherlands.</w:t>
      </w:r>
    </w:p>
    <w:p w:rsidR="00BA5233" w:rsidRDefault="00BA5233" w:rsidP="00F37E6B">
      <w:pPr>
        <w:rPr>
          <w:lang w:val="en-US"/>
        </w:rPr>
      </w:pPr>
      <w:r>
        <w:rPr>
          <w:lang w:val="en-US"/>
        </w:rPr>
        <w:t>As for the targets of the attacks, the United States leads the list as commented above, followed by Brazil, United Kingdom, Japan, Germany, Spain, Australia, India, Netherlands, and Singapore:</w:t>
      </w:r>
    </w:p>
    <w:p w:rsidR="00BA5233" w:rsidRDefault="00BA5233" w:rsidP="00F37E6B">
      <w:pPr>
        <w:keepNext/>
        <w:jc w:val="center"/>
      </w:pPr>
      <w:r>
        <w:rPr>
          <w:noProof/>
        </w:rPr>
        <w:lastRenderedPageBreak/>
        <w:drawing>
          <wp:inline distT="0" distB="0" distL="0" distR="0" wp14:anchorId="4C442862" wp14:editId="6DCE1A6E">
            <wp:extent cx="5400675" cy="13620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1362075"/>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7" w:name="_Toc486428586"/>
      <w:r w:rsidR="00D25DBE">
        <w:rPr>
          <w:noProof/>
          <w:lang w:val="en-US"/>
        </w:rPr>
        <w:t>2</w:t>
      </w:r>
      <w:r>
        <w:rPr>
          <w:lang w:val="en-US"/>
        </w:rPr>
        <w:fldChar w:fldCharType="end"/>
      </w:r>
      <w:r w:rsidRPr="00CD5EEA">
        <w:rPr>
          <w:lang w:val="en-US"/>
        </w:rPr>
        <w:t xml:space="preserve"> Top 10 Target Countries for Web Application Attacks, Q1 2017</w:t>
      </w:r>
      <w:bookmarkEnd w:id="17"/>
      <w:r>
        <w:rPr>
          <w:lang w:val="en-US"/>
        </w:rPr>
        <w:t xml:space="preserve"> </w:t>
      </w:r>
    </w:p>
    <w:p w:rsidR="00BA5233"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As can be seen in the graphic, the attacks targeting the United States account for a vast majority of all attacks (nearly 70%), with the United States receiving almost ten times the number of attacks of the country in second place (Brazil). Even then, the number of attacks targeting the United States is actually down 9% compared to the last quarter. Conversely, Brazil and the United Kingdom have seen an increase in attacks of a 46% and a 30% respectively compared to the last quarter.</w:t>
      </w:r>
    </w:p>
    <w:p w:rsidR="00BA5233" w:rsidRDefault="00BA5233" w:rsidP="00F37E6B">
      <w:pPr>
        <w:rPr>
          <w:lang w:val="en-US"/>
        </w:rPr>
      </w:pPr>
      <w:r>
        <w:rPr>
          <w:lang w:val="en-US"/>
        </w:rPr>
        <w:t>China and Canada, which appeared in this list in the last quarter, have been replaced by Spain and Singapore, both of which have been in this list in the past. These sudden swings may seem significant, but they are within the norms usually expected from such traffic.</w:t>
      </w:r>
    </w:p>
    <w:p w:rsidR="00BA5233" w:rsidRDefault="00BA5233" w:rsidP="00F37E6B">
      <w:pPr>
        <w:rPr>
          <w:lang w:val="en-US"/>
        </w:rPr>
      </w:pPr>
    </w:p>
    <w:p w:rsidR="00BA5233" w:rsidRDefault="00BA5233" w:rsidP="00F37E6B">
      <w:pPr>
        <w:pStyle w:val="Ttulo2"/>
        <w:rPr>
          <w:lang w:val="en-US"/>
        </w:rPr>
      </w:pPr>
      <w:bookmarkStart w:id="18" w:name="_Toc477447919"/>
      <w:bookmarkStart w:id="19" w:name="_Toc477453765"/>
      <w:bookmarkStart w:id="20" w:name="_Toc477455040"/>
      <w:bookmarkStart w:id="21" w:name="_Toc486428615"/>
      <w:r>
        <w:rPr>
          <w:lang w:val="en-US"/>
        </w:rPr>
        <w:t>Web Application Attacks</w:t>
      </w:r>
      <w:bookmarkEnd w:id="18"/>
      <w:bookmarkEnd w:id="19"/>
      <w:bookmarkEnd w:id="20"/>
      <w:bookmarkEnd w:id="21"/>
    </w:p>
    <w:p w:rsidR="00BA5233" w:rsidRDefault="00BA5233" w:rsidP="00F37E6B">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BA5233" w:rsidRDefault="00BA5233" w:rsidP="00F37E6B">
      <w:pPr>
        <w:rPr>
          <w:lang w:val="en-US"/>
        </w:rPr>
      </w:pPr>
      <w:r>
        <w:rPr>
          <w:lang w:val="en-US"/>
        </w:rPr>
        <w:t>According to the OWASP Top Ten Project</w:t>
      </w:r>
      <w:r>
        <w:rPr>
          <w:rStyle w:val="Refdenotaalpie"/>
          <w:lang w:val="en-US"/>
        </w:rPr>
        <w:footnoteReference w:id="2"/>
      </w:r>
      <w:r>
        <w:rPr>
          <w:lang w:val="en-US"/>
        </w:rPr>
        <w:t>,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unvalidated redirects and forwards.</w:t>
      </w:r>
      <w:r w:rsidR="00BF76A9">
        <w:rPr>
          <w:lang w:val="en-US"/>
        </w:rPr>
        <w:t xml:space="preserve"> A provisional list for late 2017 would remain mostly unchanged, adding insufficient attack protection and underprotected APIs</w:t>
      </w:r>
      <w:r w:rsidR="001C06ED">
        <w:rPr>
          <w:lang w:val="en-US"/>
        </w:rPr>
        <w:t xml:space="preserve"> to the lower end of the list while the top three positions remain unchanged</w:t>
      </w:r>
      <w:r w:rsidR="00BF76A9">
        <w:rPr>
          <w:lang w:val="en-US"/>
        </w:rPr>
        <w:t>.</w:t>
      </w:r>
    </w:p>
    <w:p w:rsidR="00BA5233" w:rsidRDefault="00BA5233" w:rsidP="00F37E6B">
      <w:pPr>
        <w:rPr>
          <w:lang w:val="en-US"/>
        </w:rPr>
      </w:pPr>
      <w:r>
        <w:rPr>
          <w:lang w:val="en-US"/>
        </w:rPr>
        <w:t>As reference, the web application attacks most frequently used during the first quarter of 2017 were SQL injection, local file inclusion, and cross-site scripting (XSS), followed by remote file inclusion and PHP injection</w:t>
      </w:r>
      <w:r>
        <w:rPr>
          <w:lang w:val="en-US"/>
        </w:rPr>
        <w:fldChar w:fldCharType="begin"/>
      </w:r>
      <w:r>
        <w:rPr>
          <w:lang w:val="en-US"/>
        </w:rPr>
        <w:instrText xml:space="preserve"> ADDIN ZOTERO_ITEM CSL_CITATION {"citationID":"a1or6odg9h0","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w:t>
      </w:r>
    </w:p>
    <w:p w:rsidR="00BA5233" w:rsidRDefault="00BA5233" w:rsidP="00F37E6B">
      <w:pPr>
        <w:keepNext/>
        <w:jc w:val="center"/>
      </w:pPr>
      <w:r>
        <w:rPr>
          <w:noProof/>
        </w:rPr>
        <w:lastRenderedPageBreak/>
        <w:drawing>
          <wp:inline distT="0" distB="0" distL="0" distR="0" wp14:anchorId="16D8DE35" wp14:editId="18D14E7B">
            <wp:extent cx="3248025" cy="25336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8025" cy="253365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22" w:name="_Toc486428587"/>
      <w:r w:rsidR="00D25DBE">
        <w:rPr>
          <w:noProof/>
          <w:lang w:val="en-US"/>
        </w:rPr>
        <w:t>3</w:t>
      </w:r>
      <w:r>
        <w:rPr>
          <w:lang w:val="en-US"/>
        </w:rPr>
        <w:fldChar w:fldCharType="end"/>
      </w:r>
      <w:r w:rsidRPr="00E44939">
        <w:rPr>
          <w:lang w:val="en-US"/>
        </w:rPr>
        <w:t xml:space="preserve"> Web Application Attack Frequency, Q1 2017</w:t>
      </w:r>
      <w:bookmarkEnd w:id="22"/>
    </w:p>
    <w:p w:rsidR="00BA5233" w:rsidRPr="00E44939"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The top three attack vectors have not changed from the last quarter. Their widespread use can be explained by the relative simplicity of their method (they are not as complex as other attack vectors) and their high efficiency. If a website does not actively protect against these vectors, more often than not it will be vulnerable to them.</w:t>
      </w:r>
    </w:p>
    <w:p w:rsidR="00BA5233" w:rsidRDefault="00BA5233" w:rsidP="00F37E6B">
      <w:pPr>
        <w:rPr>
          <w:lang w:val="en-US"/>
        </w:rPr>
      </w:pPr>
      <w:r>
        <w:rPr>
          <w:lang w:val="en-US"/>
        </w:rPr>
        <w:t>Some of the most common attacks will be briefly described in the following subsections for clarity, along with some other widespread attacks.</w:t>
      </w:r>
    </w:p>
    <w:p w:rsidR="00BA5233" w:rsidRPr="00656905" w:rsidRDefault="00BA5233" w:rsidP="00F37E6B">
      <w:pPr>
        <w:rPr>
          <w:lang w:val="en-US"/>
        </w:rPr>
      </w:pPr>
    </w:p>
    <w:p w:rsidR="00BA5233" w:rsidRPr="009F244A" w:rsidRDefault="00BA5233" w:rsidP="00F37E6B">
      <w:pPr>
        <w:pStyle w:val="Ttulo3"/>
        <w:rPr>
          <w:lang w:val="en-US"/>
        </w:rPr>
      </w:pPr>
      <w:bookmarkStart w:id="23" w:name="_Toc477447920"/>
      <w:r w:rsidRPr="009F244A">
        <w:rPr>
          <w:lang w:val="en-US"/>
        </w:rPr>
        <w:t>Injection</w:t>
      </w:r>
      <w:bookmarkEnd w:id="23"/>
    </w:p>
    <w:p w:rsidR="00BA5233" w:rsidRDefault="00BA5233" w:rsidP="00F37E6B">
      <w:pPr>
        <w:rPr>
          <w:lang w:val="en-US"/>
        </w:rPr>
      </w:pPr>
      <w:r>
        <w:rPr>
          <w:lang w:val="en-US"/>
        </w:rPr>
        <w:t>Code injection consists on sending untrusted data to an interpreter (SQL, OS, LDAP) as part of a command or query. This might trick the interpreter into executing an arbitrary command in order to access or alter data without proper authorization.</w:t>
      </w:r>
    </w:p>
    <w:p w:rsidR="00BA5233" w:rsidRDefault="00BA5233" w:rsidP="00F37E6B">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BA5233" w:rsidRDefault="00BA5233" w:rsidP="00F37E6B">
      <w:pPr>
        <w:rPr>
          <w:lang w:val="en-US"/>
        </w:rPr>
      </w:pPr>
    </w:p>
    <w:p w:rsidR="00BA5233" w:rsidRPr="00852538" w:rsidRDefault="00BA5233" w:rsidP="00F37E6B">
      <w:pPr>
        <w:pStyle w:val="Subttulo"/>
        <w:rPr>
          <w:lang w:val="en-US"/>
        </w:rPr>
      </w:pPr>
      <w:r w:rsidRPr="00852538">
        <w:rPr>
          <w:lang w:val="en-US"/>
        </w:rPr>
        <w:t>-SQL Injection:</w:t>
      </w:r>
    </w:p>
    <w:p w:rsidR="00BA5233" w:rsidRPr="00852538" w:rsidRDefault="00BA5233" w:rsidP="00F37E6B">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Blind SQL Injection:</w:t>
      </w:r>
    </w:p>
    <w:p w:rsidR="00BA5233" w:rsidRPr="00852538" w:rsidRDefault="00BA5233" w:rsidP="00F37E6B">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XPath Injection / Blind XPath Injection:</w:t>
      </w:r>
    </w:p>
    <w:p w:rsidR="00BA5233" w:rsidRPr="00852538" w:rsidRDefault="00BA5233" w:rsidP="00F37E6B">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Code Injection:</w:t>
      </w:r>
    </w:p>
    <w:p w:rsidR="00BA5233" w:rsidRPr="00852538" w:rsidRDefault="00BA5233" w:rsidP="00F37E6B">
      <w:pPr>
        <w:rPr>
          <w:lang w:val="en-US"/>
        </w:rPr>
      </w:pPr>
      <w:r w:rsidRPr="00852538">
        <w:rPr>
          <w:lang w:val="en-US"/>
        </w:rPr>
        <w:t>This attack injects code to be directly interpreted by the application, such as PHP code. It exploits a lack of proper input/output data validation.</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Command Injection:</w:t>
      </w:r>
    </w:p>
    <w:p w:rsidR="00BA5233" w:rsidRPr="00B46323" w:rsidRDefault="00BA5233" w:rsidP="00F37E6B">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BA5233" w:rsidRDefault="00BA5233" w:rsidP="00F37E6B">
      <w:pPr>
        <w:rPr>
          <w:lang w:val="en-US"/>
        </w:rPr>
      </w:pPr>
    </w:p>
    <w:p w:rsidR="00BA5233" w:rsidRPr="009F244A" w:rsidRDefault="00BA5233" w:rsidP="00F37E6B">
      <w:pPr>
        <w:pStyle w:val="Ttulo3"/>
        <w:rPr>
          <w:lang w:val="en-US"/>
        </w:rPr>
      </w:pPr>
      <w:bookmarkStart w:id="24" w:name="_Toc477447921"/>
      <w:r w:rsidRPr="009F244A">
        <w:rPr>
          <w:lang w:val="en-US"/>
        </w:rPr>
        <w:t>Broken Authentication and Session Management</w:t>
      </w:r>
      <w:bookmarkEnd w:id="24"/>
    </w:p>
    <w:p w:rsidR="00BA5233" w:rsidRDefault="00BA5233" w:rsidP="00F37E6B">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BA5233" w:rsidRPr="00C72DB8" w:rsidRDefault="00BA5233" w:rsidP="00F37E6B">
      <w:pPr>
        <w:rPr>
          <w:lang w:val="en-US"/>
        </w:rPr>
      </w:pPr>
    </w:p>
    <w:p w:rsidR="00BA5233" w:rsidRPr="009F244A" w:rsidRDefault="00BA5233" w:rsidP="00F37E6B">
      <w:pPr>
        <w:pStyle w:val="Ttulo3"/>
        <w:rPr>
          <w:lang w:val="en-US"/>
        </w:rPr>
      </w:pPr>
      <w:bookmarkStart w:id="25" w:name="_Toc477447922"/>
      <w:r w:rsidRPr="009F244A">
        <w:rPr>
          <w:lang w:val="en-US"/>
        </w:rPr>
        <w:t>Cross-Site Scripting (XSS)</w:t>
      </w:r>
      <w:bookmarkEnd w:id="25"/>
    </w:p>
    <w:p w:rsidR="00BA5233" w:rsidRDefault="00BA5233" w:rsidP="00F37E6B">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BA5233" w:rsidRDefault="00BA5233" w:rsidP="00F37E6B">
      <w:pPr>
        <w:rPr>
          <w:lang w:val="en-US"/>
        </w:rPr>
      </w:pPr>
    </w:p>
    <w:p w:rsidR="00BA5233" w:rsidRDefault="00BA5233" w:rsidP="00F37E6B">
      <w:pPr>
        <w:pStyle w:val="Subttulo"/>
        <w:rPr>
          <w:lang w:val="en-US"/>
        </w:rPr>
      </w:pPr>
      <w:r>
        <w:rPr>
          <w:lang w:val="en-US"/>
        </w:rPr>
        <w:t>-Stored XSS Attacks</w:t>
      </w:r>
    </w:p>
    <w:p w:rsidR="00BA5233" w:rsidRDefault="00BA5233" w:rsidP="00F37E6B">
      <w:pPr>
        <w:rPr>
          <w:lang w:val="en-US"/>
        </w:rPr>
      </w:pPr>
      <w:r>
        <w:rPr>
          <w:lang w:val="en-US"/>
        </w:rPr>
        <w:lastRenderedPageBreak/>
        <w:t>Also known as Persistent or Type-I XSS. The script is injected directly into a database, message forum or similar, in a way that it is permanently stored on the target server. When a user requests the stored information, that user will also inadvertently retrieve the malicious script.</w:t>
      </w:r>
    </w:p>
    <w:p w:rsidR="00BA5233" w:rsidRDefault="00BA5233" w:rsidP="00F37E6B">
      <w:pPr>
        <w:rPr>
          <w:lang w:val="en-US"/>
        </w:rPr>
      </w:pPr>
    </w:p>
    <w:p w:rsidR="00BA5233" w:rsidRDefault="00BA5233" w:rsidP="00F37E6B">
      <w:pPr>
        <w:pStyle w:val="Subttulo"/>
        <w:rPr>
          <w:lang w:val="en-US"/>
        </w:rPr>
      </w:pPr>
      <w:r>
        <w:rPr>
          <w:lang w:val="en-US"/>
        </w:rPr>
        <w:t>-Reflected XSS Attacks</w:t>
      </w:r>
    </w:p>
    <w:p w:rsidR="00BA5233" w:rsidRPr="008501A6" w:rsidRDefault="00BA5233" w:rsidP="00F37E6B">
      <w:pPr>
        <w:rPr>
          <w:lang w:val="en-US"/>
        </w:rPr>
      </w:pPr>
      <w:r>
        <w:rPr>
          <w:lang w:val="en-US"/>
        </w:rPr>
        <w:t xml:space="preserve">Also known as Non-Persistent or Type-II XSS. The script is sent to the server as part of the input of a request. A vulnerable server might then include the script in the output, such as in an error message or search result. Social engineering is </w:t>
      </w:r>
      <w:r w:rsidR="008411DA">
        <w:rPr>
          <w:lang w:val="en-US"/>
        </w:rPr>
        <w:t xml:space="preserve">then </w:t>
      </w:r>
      <w:r>
        <w:rPr>
          <w:lang w:val="en-US"/>
        </w:rPr>
        <w:t>used to lure the victims into clicking a link or submitting a specific form in such a way that the injected script is reflected back to them as an output.</w:t>
      </w:r>
    </w:p>
    <w:p w:rsidR="00BA5233" w:rsidRDefault="00BA5233" w:rsidP="00F37E6B">
      <w:pPr>
        <w:rPr>
          <w:lang w:val="en-US"/>
        </w:rPr>
      </w:pPr>
    </w:p>
    <w:p w:rsidR="00BA5233" w:rsidRPr="009F244A" w:rsidRDefault="00BA5233" w:rsidP="00F37E6B">
      <w:pPr>
        <w:pStyle w:val="Ttulo3"/>
        <w:rPr>
          <w:lang w:val="en-US"/>
        </w:rPr>
      </w:pPr>
      <w:bookmarkStart w:id="26" w:name="_Toc477447923"/>
      <w:r w:rsidRPr="009F244A">
        <w:rPr>
          <w:lang w:val="en-US"/>
        </w:rPr>
        <w:t>Insecure Direct Object References</w:t>
      </w:r>
      <w:bookmarkEnd w:id="26"/>
    </w:p>
    <w:p w:rsidR="00BA5233" w:rsidRDefault="00BA5233" w:rsidP="00F37E6B">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BA5233" w:rsidRDefault="00BA5233" w:rsidP="00F37E6B">
      <w:pPr>
        <w:rPr>
          <w:lang w:val="en-US"/>
        </w:rPr>
      </w:pPr>
    </w:p>
    <w:p w:rsidR="00BA5233" w:rsidRPr="009F244A" w:rsidRDefault="00BA5233" w:rsidP="00F37E6B">
      <w:pPr>
        <w:pStyle w:val="Ttulo3"/>
        <w:rPr>
          <w:lang w:val="en-US"/>
        </w:rPr>
      </w:pPr>
      <w:bookmarkStart w:id="27" w:name="_Toc477447924"/>
      <w:r w:rsidRPr="009F244A">
        <w:rPr>
          <w:lang w:val="en-US"/>
        </w:rPr>
        <w:t>Cross-Site Request Forgery (CSRF)</w:t>
      </w:r>
      <w:bookmarkEnd w:id="27"/>
    </w:p>
    <w:p w:rsidR="00BA5233" w:rsidRDefault="00BA5233" w:rsidP="00F37E6B">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BA5233" w:rsidRDefault="00BA5233" w:rsidP="00F37E6B">
      <w:pPr>
        <w:rPr>
          <w:lang w:val="en-US"/>
        </w:rPr>
      </w:pPr>
    </w:p>
    <w:p w:rsidR="00BA5233" w:rsidRPr="009F244A" w:rsidRDefault="00BA5233" w:rsidP="00F37E6B">
      <w:pPr>
        <w:pStyle w:val="Ttulo3"/>
        <w:rPr>
          <w:lang w:val="en-US"/>
        </w:rPr>
      </w:pPr>
      <w:bookmarkStart w:id="28" w:name="_Toc477447925"/>
      <w:r w:rsidRPr="009F244A">
        <w:rPr>
          <w:lang w:val="en-US"/>
        </w:rPr>
        <w:t>Clickjacking</w:t>
      </w:r>
      <w:bookmarkEnd w:id="28"/>
    </w:p>
    <w:p w:rsidR="00BA5233" w:rsidRPr="00A8734C" w:rsidRDefault="00BA5233" w:rsidP="00F37E6B">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BA5233" w:rsidRDefault="00BA5233" w:rsidP="00F37E6B">
      <w:pPr>
        <w:rPr>
          <w:lang w:val="en-US"/>
        </w:rPr>
      </w:pPr>
    </w:p>
    <w:p w:rsidR="00BA5233" w:rsidRPr="009F244A" w:rsidRDefault="00BA5233" w:rsidP="00F37E6B">
      <w:pPr>
        <w:pStyle w:val="Ttulo3"/>
        <w:rPr>
          <w:lang w:val="en-US"/>
        </w:rPr>
      </w:pPr>
      <w:bookmarkStart w:id="29" w:name="_Toc477447926"/>
      <w:r w:rsidRPr="009F244A">
        <w:rPr>
          <w:lang w:val="en-US"/>
        </w:rPr>
        <w:t>Denial of Service (DoS)</w:t>
      </w:r>
      <w:bookmarkEnd w:id="29"/>
    </w:p>
    <w:p w:rsidR="00BA5233" w:rsidRPr="00E02AD0" w:rsidRDefault="00BA5233" w:rsidP="00F37E6B">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BA5233" w:rsidRDefault="00BA5233" w:rsidP="00F37E6B">
      <w:pPr>
        <w:rPr>
          <w:lang w:val="en-US"/>
        </w:rPr>
      </w:pPr>
    </w:p>
    <w:p w:rsidR="00BA5233" w:rsidRPr="009F244A" w:rsidRDefault="00BA5233" w:rsidP="00F37E6B">
      <w:pPr>
        <w:pStyle w:val="Ttulo3"/>
        <w:rPr>
          <w:lang w:val="en-US"/>
        </w:rPr>
      </w:pPr>
      <w:bookmarkStart w:id="30" w:name="_Toc477447927"/>
      <w:r w:rsidRPr="009F244A">
        <w:rPr>
          <w:lang w:val="en-US"/>
        </w:rPr>
        <w:lastRenderedPageBreak/>
        <w:t>Man-in-the-middle</w:t>
      </w:r>
      <w:bookmarkEnd w:id="30"/>
    </w:p>
    <w:p w:rsidR="00BA5233" w:rsidRPr="00DB4EC3" w:rsidRDefault="00BA5233" w:rsidP="00F37E6B">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BA5233" w:rsidRDefault="00BA5233" w:rsidP="00F37E6B">
      <w:pPr>
        <w:rPr>
          <w:lang w:val="en-US"/>
        </w:rPr>
      </w:pPr>
    </w:p>
    <w:p w:rsidR="00BA5233" w:rsidRPr="009F244A" w:rsidRDefault="00BA5233" w:rsidP="00F37E6B">
      <w:pPr>
        <w:pStyle w:val="Ttulo3"/>
        <w:rPr>
          <w:lang w:val="en-US"/>
        </w:rPr>
      </w:pPr>
      <w:bookmarkStart w:id="31" w:name="_Toc477447928"/>
      <w:r w:rsidRPr="009F244A">
        <w:rPr>
          <w:lang w:val="en-US"/>
        </w:rPr>
        <w:t>Man-in-the-browser</w:t>
      </w:r>
      <w:bookmarkEnd w:id="31"/>
    </w:p>
    <w:p w:rsidR="00BA5233" w:rsidRPr="00DF4B58" w:rsidRDefault="00BA5233" w:rsidP="00F37E6B">
      <w:pPr>
        <w:rPr>
          <w:lang w:val="en-US"/>
        </w:rPr>
      </w:pPr>
      <w:r>
        <w:rPr>
          <w:lang w:val="en-US"/>
        </w:rPr>
        <w:t>This attack follows the same approach as the man-in-the-middle attack, but it makes use of a Trojan Horse as an interceptor between the browser and its security mechanisms. It bypasses authentication factors.</w:t>
      </w:r>
    </w:p>
    <w:p w:rsidR="00BA5233" w:rsidRDefault="00BA5233" w:rsidP="00F37E6B">
      <w:pPr>
        <w:rPr>
          <w:lang w:val="en-US"/>
        </w:rPr>
      </w:pPr>
    </w:p>
    <w:p w:rsidR="00BA5233" w:rsidRPr="009F244A" w:rsidRDefault="00BA5233" w:rsidP="00F37E6B">
      <w:pPr>
        <w:pStyle w:val="Ttulo3"/>
        <w:rPr>
          <w:lang w:val="en-US"/>
        </w:rPr>
      </w:pPr>
      <w:bookmarkStart w:id="32" w:name="_Toc477447929"/>
      <w:r w:rsidRPr="009F244A">
        <w:rPr>
          <w:lang w:val="en-US"/>
        </w:rPr>
        <w:t>Brute Force Attack</w:t>
      </w:r>
      <w:bookmarkEnd w:id="32"/>
    </w:p>
    <w:p w:rsidR="00BA5233" w:rsidRDefault="00BA5233" w:rsidP="00F37E6B">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BA5233" w:rsidRDefault="00BA5233" w:rsidP="00F37E6B">
      <w:pPr>
        <w:rPr>
          <w:lang w:val="en-US"/>
        </w:rPr>
      </w:pPr>
    </w:p>
    <w:p w:rsidR="00BA5233" w:rsidRPr="00712DC0" w:rsidRDefault="00BA5233" w:rsidP="00F37E6B">
      <w:pPr>
        <w:pStyle w:val="Ttulo3"/>
        <w:rPr>
          <w:lang w:val="en-US"/>
        </w:rPr>
      </w:pPr>
      <w:bookmarkStart w:id="33" w:name="_Toc477447930"/>
      <w:r w:rsidRPr="00712DC0">
        <w:rPr>
          <w:lang w:val="en-US"/>
        </w:rPr>
        <w:t>Social Engineering</w:t>
      </w:r>
      <w:bookmarkEnd w:id="33"/>
    </w:p>
    <w:p w:rsidR="00BA5233" w:rsidRDefault="00BA5233" w:rsidP="00F37E6B">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8]","plainCitation":"[8]"},"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D633D0">
        <w:rPr>
          <w:rFonts w:ascii="Calibri" w:hAnsi="Calibri"/>
          <w:lang w:val="en-US"/>
        </w:rPr>
        <w:t>[8]</w:t>
      </w:r>
      <w:r>
        <w:rPr>
          <w:lang w:val="en-US"/>
        </w:rPr>
        <w:fldChar w:fldCharType="end"/>
      </w:r>
      <w:r>
        <w:rPr>
          <w:lang w:val="en-US"/>
        </w:rPr>
        <w:t>. It could be divided into multiple categories:</w:t>
      </w:r>
    </w:p>
    <w:p w:rsidR="00BA5233" w:rsidRDefault="00BA5233" w:rsidP="00F37E6B">
      <w:pPr>
        <w:rPr>
          <w:lang w:val="en-US"/>
        </w:rPr>
      </w:pPr>
    </w:p>
    <w:p w:rsidR="00BA5233" w:rsidRDefault="00BA5233" w:rsidP="00F37E6B">
      <w:pPr>
        <w:pStyle w:val="Subttulo"/>
        <w:rPr>
          <w:lang w:val="en-US"/>
        </w:rPr>
      </w:pPr>
      <w:r>
        <w:rPr>
          <w:lang w:val="en-US"/>
        </w:rPr>
        <w:t>-Baiting:</w:t>
      </w:r>
    </w:p>
    <w:p w:rsidR="00BA5233" w:rsidRDefault="00BA5233" w:rsidP="00F37E6B">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BA5233" w:rsidRDefault="00BA5233" w:rsidP="00F37E6B">
      <w:pPr>
        <w:rPr>
          <w:lang w:val="en-US"/>
        </w:rPr>
      </w:pPr>
    </w:p>
    <w:p w:rsidR="00BA5233" w:rsidRDefault="00BA5233" w:rsidP="00F37E6B">
      <w:pPr>
        <w:pStyle w:val="Subttulo"/>
        <w:rPr>
          <w:lang w:val="en-US"/>
        </w:rPr>
      </w:pPr>
      <w:r>
        <w:rPr>
          <w:lang w:val="en-US"/>
        </w:rPr>
        <w:t>-Phishing:</w:t>
      </w:r>
    </w:p>
    <w:p w:rsidR="00BA5233" w:rsidRDefault="00BA5233" w:rsidP="00F37E6B">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BA5233" w:rsidRDefault="00BA5233" w:rsidP="00F37E6B">
      <w:pPr>
        <w:rPr>
          <w:lang w:val="en-US"/>
        </w:rPr>
      </w:pPr>
    </w:p>
    <w:p w:rsidR="00BA5233" w:rsidRDefault="00BA5233" w:rsidP="00F37E6B">
      <w:pPr>
        <w:pStyle w:val="Subttulo"/>
        <w:rPr>
          <w:lang w:val="en-US"/>
        </w:rPr>
      </w:pPr>
      <w:r>
        <w:rPr>
          <w:lang w:val="en-US"/>
        </w:rPr>
        <w:t>-Pretexting:</w:t>
      </w:r>
    </w:p>
    <w:p w:rsidR="00BA5233" w:rsidRDefault="00BA5233" w:rsidP="00F37E6B">
      <w:pPr>
        <w:rPr>
          <w:lang w:val="en-US"/>
        </w:rPr>
      </w:pPr>
      <w:r>
        <w:rPr>
          <w:lang w:val="en-US"/>
        </w:rPr>
        <w:lastRenderedPageBreak/>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BA5233" w:rsidRDefault="00BA5233" w:rsidP="00F37E6B">
      <w:pPr>
        <w:rPr>
          <w:lang w:val="en-US"/>
        </w:rPr>
      </w:pPr>
    </w:p>
    <w:p w:rsidR="00BA5233" w:rsidRDefault="00BA5233" w:rsidP="00F37E6B">
      <w:pPr>
        <w:pStyle w:val="Subttulo"/>
        <w:rPr>
          <w:lang w:val="en-US"/>
        </w:rPr>
      </w:pPr>
      <w:r>
        <w:rPr>
          <w:lang w:val="en-US"/>
        </w:rPr>
        <w:t>-Scareware:</w:t>
      </w:r>
    </w:p>
    <w:p w:rsidR="00BA5233" w:rsidRPr="003476B9" w:rsidRDefault="00BA5233" w:rsidP="00F37E6B">
      <w:pPr>
        <w:rPr>
          <w:lang w:val="en-US"/>
        </w:rPr>
      </w:pPr>
      <w:r>
        <w:rPr>
          <w:lang w:val="en-US"/>
        </w:rPr>
        <w:t xml:space="preserve">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w:t>
      </w:r>
      <w:r w:rsidR="0036228C">
        <w:rPr>
          <w:lang w:val="en-US"/>
        </w:rPr>
        <w:t xml:space="preserve">supposed </w:t>
      </w:r>
      <w:r>
        <w:rPr>
          <w:lang w:val="en-US"/>
        </w:rPr>
        <w:t>problems.</w:t>
      </w:r>
    </w:p>
    <w:p w:rsidR="00BA5233" w:rsidRDefault="00BA5233" w:rsidP="00F37E6B">
      <w:pPr>
        <w:rPr>
          <w:lang w:val="en-US"/>
        </w:rPr>
      </w:pPr>
    </w:p>
    <w:p w:rsidR="00BA5233" w:rsidRDefault="00BA5233" w:rsidP="00F37E6B">
      <w:pPr>
        <w:pStyle w:val="Ttulo2"/>
        <w:rPr>
          <w:lang w:val="en-US"/>
        </w:rPr>
      </w:pPr>
      <w:bookmarkStart w:id="34" w:name="_Toc477447931"/>
      <w:bookmarkStart w:id="35" w:name="_Toc486428616"/>
      <w:r>
        <w:rPr>
          <w:lang w:val="en-US"/>
        </w:rPr>
        <w:t>Attack Prevention</w:t>
      </w:r>
      <w:bookmarkEnd w:id="34"/>
      <w:bookmarkEnd w:id="35"/>
    </w:p>
    <w:p w:rsidR="00BA5233" w:rsidRPr="009F244A" w:rsidRDefault="00BA5233" w:rsidP="00F37E6B">
      <w:pPr>
        <w:pStyle w:val="Ttulo3"/>
        <w:rPr>
          <w:lang w:val="en-US"/>
        </w:rPr>
      </w:pPr>
      <w:bookmarkStart w:id="36" w:name="_Toc477447932"/>
      <w:r w:rsidRPr="009F244A">
        <w:rPr>
          <w:lang w:val="en-US"/>
        </w:rPr>
        <w:t>Injection</w:t>
      </w:r>
      <w:bookmarkEnd w:id="36"/>
    </w:p>
    <w:p w:rsidR="00BA5233" w:rsidRDefault="00BA5233" w:rsidP="00F37E6B">
      <w:pPr>
        <w:rPr>
          <w:lang w:val="en-US"/>
        </w:rPr>
      </w:pPr>
      <w:r>
        <w:rPr>
          <w:lang w:val="en-US"/>
        </w:rPr>
        <w:t>Preventing injection attacks requires the interpreter to be able to make a distinction between untrusted data and actual commands and queries, which can be achieved by one of many ways.</w:t>
      </w:r>
    </w:p>
    <w:p w:rsidR="00BA5233" w:rsidRDefault="00BA5233" w:rsidP="00F37E6B">
      <w:pPr>
        <w:rPr>
          <w:lang w:val="en-US"/>
        </w:rPr>
      </w:pPr>
      <w:r>
        <w:rPr>
          <w:lang w:val="en-US"/>
        </w:rPr>
        <w:t>The most obvious solution would be to forgo use of the interpreter altogether and instead use a safe API (Application Programming Interface), or at least an API that provides a parameterized interface.</w:t>
      </w:r>
    </w:p>
    <w:p w:rsidR="00BA5233" w:rsidRDefault="00BA5233" w:rsidP="00F37E6B">
      <w:pPr>
        <w:rPr>
          <w:lang w:val="en-US"/>
        </w:rPr>
      </w:pPr>
      <w:r>
        <w:rPr>
          <w:lang w:val="en-US"/>
        </w:rPr>
        <w:t>If APIs can’t be used for this purpose, injection can be prevented using an interpreter and making careful use of escaping routines. Injection attacks will usually involve injecting special characters that are normally not found in legitimate queries (such as ‘&lt;’ or ‘&gt;’), so checking for these special characters might help differentiate between an actual user query and a potential script from an attacker. By escaping these special characters (using the escape syntax for that particular interpreter) or sanitizing the input, it should be possible to block those kinds of attacks.</w:t>
      </w:r>
    </w:p>
    <w:p w:rsidR="00BA5233" w:rsidRPr="00B46323" w:rsidRDefault="00BA5233" w:rsidP="00F37E6B">
      <w:pPr>
        <w:rPr>
          <w:lang w:val="en-US"/>
        </w:rPr>
      </w:pPr>
      <w:r>
        <w:rPr>
          <w:lang w:val="en-US"/>
        </w:rPr>
        <w:t>Another possibility is white list validation, which only takes in data structured in a particular way, such as properly formatted dates or e-mail addresses, and disregards the rest of the input.</w:t>
      </w:r>
    </w:p>
    <w:p w:rsidR="00BA5233" w:rsidRDefault="00BA5233" w:rsidP="00F37E6B">
      <w:pPr>
        <w:rPr>
          <w:lang w:val="en-US"/>
        </w:rPr>
      </w:pPr>
    </w:p>
    <w:p w:rsidR="00BA5233" w:rsidRPr="009F244A" w:rsidRDefault="00BA5233" w:rsidP="00F37E6B">
      <w:pPr>
        <w:pStyle w:val="Ttulo3"/>
        <w:rPr>
          <w:lang w:val="en-US"/>
        </w:rPr>
      </w:pPr>
      <w:bookmarkStart w:id="37" w:name="_Toc477447933"/>
      <w:r w:rsidRPr="009F244A">
        <w:rPr>
          <w:lang w:val="en-US"/>
        </w:rPr>
        <w:t>Broken Authentication and Session Management</w:t>
      </w:r>
      <w:bookmarkEnd w:id="37"/>
    </w:p>
    <w:p w:rsidR="00BA5233" w:rsidRDefault="00BA5233" w:rsidP="00F37E6B">
      <w:pPr>
        <w:rPr>
          <w:lang w:val="en-US"/>
        </w:rPr>
      </w:pPr>
      <w:r>
        <w:rPr>
          <w:lang w:val="en-US"/>
        </w:rPr>
        <w:t>The most important advice for an organization is to make sure that their developers have a single set of strong authentication and session management controls. It’s also important to prevent XSS flaws that could be abused to steal session IDs.</w:t>
      </w:r>
    </w:p>
    <w:p w:rsidR="00BA5233" w:rsidRDefault="00BA5233" w:rsidP="00F37E6B">
      <w:pPr>
        <w:rPr>
          <w:lang w:val="en-US"/>
        </w:rPr>
      </w:pPr>
      <w:r>
        <w:rPr>
          <w:lang w:val="en-US"/>
        </w:rPr>
        <w:t>Authentication credentials should always be hashed or encrypted when stored, and should not be sent over unencrypted connections. Special care must be taken with account management functions such as password recovery, for they could be abused to guess or overwrite credentials.</w:t>
      </w:r>
    </w:p>
    <w:p w:rsidR="00BA5233" w:rsidRDefault="00BA5233" w:rsidP="00F37E6B">
      <w:pPr>
        <w:rPr>
          <w:lang w:val="en-US"/>
        </w:rPr>
      </w:pPr>
      <w:r>
        <w:rPr>
          <w:lang w:val="en-US"/>
        </w:rPr>
        <w:lastRenderedPageBreak/>
        <w:t>Session IDs are especially vulnerable. They shouldn’t appear in the URL, they should timeout, and they should be rotated after a successful login.</w:t>
      </w:r>
      <w:r w:rsidRPr="00647530">
        <w:rPr>
          <w:lang w:val="en-US"/>
        </w:rPr>
        <w:t xml:space="preserve"> </w:t>
      </w:r>
      <w:r>
        <w:rPr>
          <w:lang w:val="en-US"/>
        </w:rPr>
        <w:t>Also, it’s important that any used authentication tokens are properly invalidated during logout.</w:t>
      </w:r>
    </w:p>
    <w:p w:rsidR="00BA5233" w:rsidRPr="00C72DB8" w:rsidRDefault="00BA5233" w:rsidP="00F37E6B">
      <w:pPr>
        <w:rPr>
          <w:lang w:val="en-US"/>
        </w:rPr>
      </w:pPr>
    </w:p>
    <w:p w:rsidR="00BA5233" w:rsidRPr="009F244A" w:rsidRDefault="00BA5233" w:rsidP="00F37E6B">
      <w:pPr>
        <w:pStyle w:val="Ttulo3"/>
        <w:rPr>
          <w:lang w:val="en-US"/>
        </w:rPr>
      </w:pPr>
      <w:bookmarkStart w:id="38" w:name="_Toc477447934"/>
      <w:r w:rsidRPr="009F244A">
        <w:rPr>
          <w:lang w:val="en-US"/>
        </w:rPr>
        <w:t>Cross-Site Scripting (XSS)</w:t>
      </w:r>
      <w:bookmarkEnd w:id="38"/>
    </w:p>
    <w:p w:rsidR="00BA5233" w:rsidRDefault="00BA5233" w:rsidP="00F37E6B">
      <w:pPr>
        <w:rPr>
          <w:lang w:val="en-US"/>
        </w:rPr>
      </w:pPr>
      <w:r>
        <w:rPr>
          <w:lang w:val="en-US"/>
        </w:rPr>
        <w:t>Preventing cross-site scripting requires separating legitimate browser content from untrusted data. The simplest method, effective against both reflected and stored XSS, is to filter data according to its HTML context (body, attribute, URL) and escape any data deemed untrusted.</w:t>
      </w:r>
    </w:p>
    <w:p w:rsidR="00BA5233" w:rsidRDefault="00BA5233" w:rsidP="00F37E6B">
      <w:pPr>
        <w:rPr>
          <w:lang w:val="en-US"/>
        </w:rPr>
      </w:pPr>
      <w:r>
        <w:rPr>
          <w:lang w:val="en-US"/>
        </w:rPr>
        <w:t>Similar to injection, white list server-side input validation can also be used, allowing only data that follows a specific format, such as length ranges or valid characters, and disregards everything else.</w:t>
      </w:r>
    </w:p>
    <w:p w:rsidR="00BA5233" w:rsidRDefault="00BA5233" w:rsidP="00F37E6B">
      <w:pPr>
        <w:rPr>
          <w:lang w:val="en-US"/>
        </w:rPr>
      </w:pPr>
      <w:r>
        <w:rPr>
          <w:lang w:val="en-US"/>
        </w:rPr>
        <w:t>Content Security Policy (CSP) can be used to restrict from which location and what type of resources is the client browser allowed to load, so it could be used to defend against XSS across an entire webpage.</w:t>
      </w:r>
    </w:p>
    <w:p w:rsidR="00BA5233" w:rsidRDefault="00BA5233" w:rsidP="00F37E6B">
      <w:pPr>
        <w:rPr>
          <w:lang w:val="en-US"/>
        </w:rPr>
      </w:pPr>
    </w:p>
    <w:p w:rsidR="00BA5233" w:rsidRPr="009F244A" w:rsidRDefault="00BA5233" w:rsidP="00F37E6B">
      <w:pPr>
        <w:pStyle w:val="Ttulo3"/>
        <w:rPr>
          <w:lang w:val="en-US"/>
        </w:rPr>
      </w:pPr>
      <w:bookmarkStart w:id="39" w:name="_Toc477447935"/>
      <w:r w:rsidRPr="009F244A">
        <w:rPr>
          <w:lang w:val="en-US"/>
        </w:rPr>
        <w:t>Insecure Direct Object References</w:t>
      </w:r>
      <w:bookmarkEnd w:id="39"/>
    </w:p>
    <w:p w:rsidR="00BA5233" w:rsidRDefault="00BA5233" w:rsidP="00F37E6B">
      <w:pPr>
        <w:rPr>
          <w:lang w:val="en-US"/>
        </w:rPr>
      </w:pPr>
      <w:r>
        <w:rPr>
          <w:lang w:val="en-US"/>
        </w:rPr>
        <w:t>The simplest defense against insecure direct object references is to establish an appropriate check access control. Whenever an object or service is requested, the application should perform an access control check to confirm whether the user is authorized for the requested object.</w:t>
      </w:r>
    </w:p>
    <w:p w:rsidR="00BA5233" w:rsidRDefault="00BA5233" w:rsidP="00F37E6B">
      <w:pPr>
        <w:rPr>
          <w:lang w:val="en-US"/>
        </w:rPr>
      </w:pPr>
      <w:r>
        <w:rPr>
          <w:lang w:val="en-US"/>
        </w:rPr>
        <w:t>Another method is to use an indirect reference map, which would be used for mapping from a set of internal object references to a set of indirect references. This way, the user would only have access to these per-user specific indirect references, which would be sent to the database to retrieve the actual request (the internal object reference), such as a filename or database key.</w:t>
      </w:r>
    </w:p>
    <w:p w:rsidR="00BA5233" w:rsidRDefault="00BA5233" w:rsidP="00F37E6B">
      <w:pPr>
        <w:rPr>
          <w:lang w:val="en-US"/>
        </w:rPr>
      </w:pPr>
    </w:p>
    <w:p w:rsidR="00BA5233" w:rsidRPr="009F244A" w:rsidRDefault="00BA5233" w:rsidP="00F37E6B">
      <w:pPr>
        <w:pStyle w:val="Ttulo3"/>
        <w:rPr>
          <w:lang w:val="en-US"/>
        </w:rPr>
      </w:pPr>
      <w:bookmarkStart w:id="40" w:name="_Toc477447936"/>
      <w:r w:rsidRPr="009F244A">
        <w:rPr>
          <w:lang w:val="en-US"/>
        </w:rPr>
        <w:t>Cross-Site Request Forgery (CSRF)</w:t>
      </w:r>
      <w:bookmarkEnd w:id="40"/>
    </w:p>
    <w:p w:rsidR="00BA5233" w:rsidRDefault="00BA5233" w:rsidP="00F37E6B">
      <w:pPr>
        <w:rPr>
          <w:lang w:val="en-US"/>
        </w:rPr>
      </w:pPr>
      <w:r>
        <w:rPr>
          <w:lang w:val="en-US"/>
        </w:rPr>
        <w:t>The most effective way to protect against CSRF is to include an unpredictable token in each HTTP request, so that the attacker would be unable to execute a CSRF without knowledge of this token. This token should be unique per session and should preferably be included in a hidden field, so that it is sent in the body of the HTTP request and not in the URL.</w:t>
      </w:r>
    </w:p>
    <w:p w:rsidR="00BA5233" w:rsidRPr="00E252AC" w:rsidRDefault="00BA5233" w:rsidP="00F37E6B">
      <w:pPr>
        <w:rPr>
          <w:lang w:val="en-US"/>
        </w:rPr>
      </w:pPr>
      <w:r>
        <w:rPr>
          <w:lang w:val="en-US"/>
        </w:rPr>
        <w:t xml:space="preserve">Another solution is to require the user to confirm all their transactions. This can be achieved by asking them to </w:t>
      </w:r>
      <w:r w:rsidRPr="00906883">
        <w:rPr>
          <w:lang w:val="en-US"/>
        </w:rPr>
        <w:t>reauthenticate</w:t>
      </w:r>
      <w:r>
        <w:rPr>
          <w:lang w:val="en-US"/>
        </w:rPr>
        <w:t xml:space="preserve"> or requesting proof that they are an actual user (such as by a CAPTCHA).</w:t>
      </w:r>
    </w:p>
    <w:p w:rsidR="00BA5233" w:rsidRDefault="00BA5233" w:rsidP="00F37E6B">
      <w:pPr>
        <w:rPr>
          <w:lang w:val="en-US"/>
        </w:rPr>
      </w:pPr>
    </w:p>
    <w:p w:rsidR="00BA5233" w:rsidRDefault="00BA5233" w:rsidP="00F37E6B">
      <w:pPr>
        <w:pStyle w:val="Ttulo2"/>
        <w:rPr>
          <w:lang w:val="en-US"/>
        </w:rPr>
      </w:pPr>
      <w:bookmarkStart w:id="41" w:name="_Toc477447937"/>
      <w:bookmarkStart w:id="42" w:name="_Toc477455041"/>
      <w:bookmarkStart w:id="43" w:name="_Toc486428617"/>
      <w:r>
        <w:rPr>
          <w:lang w:val="en-US"/>
        </w:rPr>
        <w:lastRenderedPageBreak/>
        <w:t>Manual Testing</w:t>
      </w:r>
      <w:bookmarkEnd w:id="41"/>
      <w:bookmarkEnd w:id="42"/>
      <w:bookmarkEnd w:id="43"/>
    </w:p>
    <w:p w:rsidR="00BA5233" w:rsidRPr="00714983" w:rsidRDefault="00BA5233" w:rsidP="00F37E6B">
      <w:pPr>
        <w:pStyle w:val="Ttulo3"/>
        <w:rPr>
          <w:lang w:val="en-US"/>
        </w:rPr>
      </w:pPr>
      <w:bookmarkStart w:id="44" w:name="_Toc477447938"/>
      <w:r w:rsidRPr="00714983">
        <w:rPr>
          <w:lang w:val="en-US"/>
        </w:rPr>
        <w:t>Introduction</w:t>
      </w:r>
      <w:bookmarkEnd w:id="44"/>
    </w:p>
    <w:p w:rsidR="00BA5233" w:rsidRDefault="00BA5233" w:rsidP="00F37E6B">
      <w:pPr>
        <w:rPr>
          <w:lang w:val="en-US"/>
        </w:rPr>
      </w:pPr>
      <w:r>
        <w:rPr>
          <w:lang w:val="en-US"/>
        </w:rPr>
        <w:t>Before the testing process can be automated, it is necessary to have an understanding of how to manually uncover vulnerabilities. In order to achieve this, a few basic testing examples will be described. They will all be carried out without the assistance of pen-testing tools, using a purposely vulnerable web server.</w:t>
      </w:r>
    </w:p>
    <w:p w:rsidR="00BA5233" w:rsidRDefault="00BA5233" w:rsidP="00F37E6B">
      <w:pPr>
        <w:rPr>
          <w:lang w:val="en-US"/>
        </w:rPr>
      </w:pPr>
      <w:r>
        <w:rPr>
          <w:lang w:val="en-US"/>
        </w:rPr>
        <w:t>For the purposes of these examples, a virtual machine hosting an Ubuntu 16.04 system will be used, but the basic procedure is applicable to other systems. The used vulnerable web server will be OWASP Mutillidae 2.6.43.</w:t>
      </w:r>
      <w:r>
        <w:rPr>
          <w:rStyle w:val="Refdenotaalpie"/>
          <w:lang w:val="en-US"/>
        </w:rPr>
        <w:footnoteReference w:id="3"/>
      </w:r>
      <w:r>
        <w:rPr>
          <w:lang w:val="en-US"/>
        </w:rPr>
        <w:t xml:space="preserve"> It should be noted that the vulnerabilities found within this server are genuine, and should never be deployed outside a virtual machine.</w:t>
      </w:r>
    </w:p>
    <w:p w:rsidR="00BA5233" w:rsidRDefault="00BA5233" w:rsidP="00F37E6B">
      <w:pPr>
        <w:rPr>
          <w:lang w:val="en-US"/>
        </w:rPr>
      </w:pPr>
    </w:p>
    <w:p w:rsidR="00BA5233" w:rsidRPr="00AF2240" w:rsidRDefault="00BA5233" w:rsidP="00F37E6B">
      <w:pPr>
        <w:pStyle w:val="Ttulo3"/>
        <w:rPr>
          <w:lang w:val="en-US"/>
        </w:rPr>
      </w:pPr>
      <w:bookmarkStart w:id="45" w:name="_Toc477447939"/>
      <w:r>
        <w:rPr>
          <w:lang w:val="en-US"/>
        </w:rPr>
        <w:t>Injection</w:t>
      </w:r>
      <w:bookmarkEnd w:id="45"/>
    </w:p>
    <w:p w:rsidR="00BA5233" w:rsidRDefault="00BA5233" w:rsidP="00F37E6B">
      <w:pPr>
        <w:rPr>
          <w:lang w:val="en-US"/>
        </w:rPr>
      </w:pPr>
      <w:r>
        <w:rPr>
          <w:lang w:val="en-US"/>
        </w:rPr>
        <w:t>An injection attack requires a field that accepts input data, and manipulating it in order to create an arbitrary query or command. The syntax will change depending on the interpreter. Error messages can help find what type of database the application uses, since many developers allow their applications to display error messages by default.</w:t>
      </w:r>
    </w:p>
    <w:p w:rsidR="00BA5233" w:rsidRPr="004B390C" w:rsidRDefault="00BA5233" w:rsidP="00F37E6B">
      <w:pPr>
        <w:rPr>
          <w:lang w:val="en-US"/>
        </w:rPr>
      </w:pPr>
      <w:r>
        <w:rPr>
          <w:lang w:val="en-US"/>
        </w:rPr>
        <w:t>For example, let’s assume the server stores credentials in a MySQL table with this format:</w:t>
      </w:r>
    </w:p>
    <w:tbl>
      <w:tblPr>
        <w:tblStyle w:val="Tablaconcuadrcula"/>
        <w:tblW w:w="0" w:type="auto"/>
        <w:jc w:val="center"/>
        <w:tblLook w:val="04A0" w:firstRow="1" w:lastRow="0" w:firstColumn="1" w:lastColumn="0" w:noHBand="0" w:noVBand="1"/>
      </w:tblPr>
      <w:tblGrid>
        <w:gridCol w:w="534"/>
        <w:gridCol w:w="4055"/>
        <w:gridCol w:w="4055"/>
      </w:tblGrid>
      <w:tr w:rsidR="00BA5233" w:rsidTr="00F37E6B">
        <w:trPr>
          <w:jc w:val="center"/>
        </w:trPr>
        <w:tc>
          <w:tcPr>
            <w:tcW w:w="534" w:type="dxa"/>
            <w:vAlign w:val="center"/>
          </w:tcPr>
          <w:p w:rsidR="00BA5233" w:rsidRPr="007800C2" w:rsidRDefault="00BA5233" w:rsidP="00F37E6B">
            <w:pPr>
              <w:jc w:val="center"/>
              <w:rPr>
                <w:b/>
                <w:lang w:val="en-US"/>
              </w:rPr>
            </w:pPr>
          </w:p>
        </w:tc>
        <w:tc>
          <w:tcPr>
            <w:tcW w:w="4055" w:type="dxa"/>
            <w:vAlign w:val="center"/>
          </w:tcPr>
          <w:p w:rsidR="00BA5233" w:rsidRPr="007800C2" w:rsidRDefault="00BA5233" w:rsidP="00F37E6B">
            <w:pPr>
              <w:jc w:val="center"/>
              <w:rPr>
                <w:b/>
                <w:lang w:val="en-US"/>
              </w:rPr>
            </w:pPr>
            <w:r w:rsidRPr="007800C2">
              <w:rPr>
                <w:b/>
                <w:lang w:val="en-US"/>
              </w:rPr>
              <w:t>Username</w:t>
            </w:r>
          </w:p>
        </w:tc>
        <w:tc>
          <w:tcPr>
            <w:tcW w:w="4055" w:type="dxa"/>
            <w:vAlign w:val="center"/>
          </w:tcPr>
          <w:p w:rsidR="00BA5233" w:rsidRPr="007800C2" w:rsidRDefault="00BA5233" w:rsidP="00F37E6B">
            <w:pPr>
              <w:jc w:val="center"/>
              <w:rPr>
                <w:b/>
                <w:lang w:val="en-US"/>
              </w:rPr>
            </w:pPr>
            <w:r w:rsidRPr="007800C2">
              <w:rPr>
                <w:b/>
                <w:lang w:val="en-US"/>
              </w:rPr>
              <w:t>Password</w:t>
            </w:r>
          </w:p>
        </w:tc>
      </w:tr>
      <w:tr w:rsidR="00BA5233" w:rsidTr="00F37E6B">
        <w:trPr>
          <w:jc w:val="center"/>
        </w:trPr>
        <w:tc>
          <w:tcPr>
            <w:tcW w:w="534" w:type="dxa"/>
            <w:vAlign w:val="center"/>
          </w:tcPr>
          <w:p w:rsidR="00BA5233" w:rsidRPr="007800C2" w:rsidRDefault="00BA5233" w:rsidP="00F37E6B">
            <w:pPr>
              <w:jc w:val="center"/>
              <w:rPr>
                <w:b/>
                <w:lang w:val="en-US"/>
              </w:rPr>
            </w:pPr>
            <w:r w:rsidRPr="007800C2">
              <w:rPr>
                <w:b/>
                <w:lang w:val="en-US"/>
              </w:rPr>
              <w:t>1</w:t>
            </w:r>
          </w:p>
        </w:tc>
        <w:tc>
          <w:tcPr>
            <w:tcW w:w="4055" w:type="dxa"/>
            <w:vAlign w:val="center"/>
          </w:tcPr>
          <w:p w:rsidR="00BA5233" w:rsidRDefault="00BA5233" w:rsidP="00F37E6B">
            <w:pPr>
              <w:jc w:val="center"/>
              <w:rPr>
                <w:lang w:val="en-US"/>
              </w:rPr>
            </w:pPr>
            <w:r>
              <w:rPr>
                <w:lang w:val="en-US"/>
              </w:rPr>
              <w:t>User1</w:t>
            </w:r>
          </w:p>
        </w:tc>
        <w:tc>
          <w:tcPr>
            <w:tcW w:w="4055" w:type="dxa"/>
            <w:vAlign w:val="center"/>
          </w:tcPr>
          <w:p w:rsidR="00BA5233" w:rsidRDefault="00BA5233" w:rsidP="00F37E6B">
            <w:pPr>
              <w:jc w:val="center"/>
              <w:rPr>
                <w:lang w:val="en-US"/>
              </w:rPr>
            </w:pPr>
            <w:r>
              <w:rPr>
                <w:lang w:val="en-US"/>
              </w:rPr>
              <w:t>Pass1</w:t>
            </w:r>
          </w:p>
        </w:tc>
      </w:tr>
      <w:tr w:rsidR="00BA5233" w:rsidTr="00F37E6B">
        <w:trPr>
          <w:jc w:val="center"/>
        </w:trPr>
        <w:tc>
          <w:tcPr>
            <w:tcW w:w="534" w:type="dxa"/>
            <w:vAlign w:val="center"/>
          </w:tcPr>
          <w:p w:rsidR="00BA5233" w:rsidRPr="007800C2" w:rsidRDefault="00BA5233" w:rsidP="00F37E6B">
            <w:pPr>
              <w:jc w:val="center"/>
              <w:rPr>
                <w:b/>
                <w:lang w:val="en-US"/>
              </w:rPr>
            </w:pPr>
            <w:r w:rsidRPr="007800C2">
              <w:rPr>
                <w:b/>
                <w:lang w:val="en-US"/>
              </w:rPr>
              <w:t>2</w:t>
            </w:r>
          </w:p>
        </w:tc>
        <w:tc>
          <w:tcPr>
            <w:tcW w:w="4055" w:type="dxa"/>
            <w:vAlign w:val="center"/>
          </w:tcPr>
          <w:p w:rsidR="00BA5233" w:rsidRDefault="00BA5233" w:rsidP="00F37E6B">
            <w:pPr>
              <w:jc w:val="center"/>
              <w:rPr>
                <w:lang w:val="en-US"/>
              </w:rPr>
            </w:pPr>
            <w:r>
              <w:rPr>
                <w:lang w:val="en-US"/>
              </w:rPr>
              <w:t>User2</w:t>
            </w:r>
          </w:p>
        </w:tc>
        <w:tc>
          <w:tcPr>
            <w:tcW w:w="4055" w:type="dxa"/>
            <w:vAlign w:val="center"/>
          </w:tcPr>
          <w:p w:rsidR="00BA5233" w:rsidRDefault="00BA5233" w:rsidP="00F37E6B">
            <w:pPr>
              <w:jc w:val="center"/>
              <w:rPr>
                <w:lang w:val="en-US"/>
              </w:rPr>
            </w:pPr>
            <w:r>
              <w:rPr>
                <w:lang w:val="en-US"/>
              </w:rPr>
              <w:t>Pass2</w:t>
            </w:r>
          </w:p>
        </w:tc>
      </w:tr>
      <w:tr w:rsidR="00BA5233" w:rsidTr="00F37E6B">
        <w:trPr>
          <w:jc w:val="center"/>
        </w:trPr>
        <w:tc>
          <w:tcPr>
            <w:tcW w:w="534" w:type="dxa"/>
            <w:vAlign w:val="center"/>
          </w:tcPr>
          <w:p w:rsidR="00BA5233" w:rsidRPr="007800C2" w:rsidRDefault="00BA5233" w:rsidP="00F37E6B">
            <w:pPr>
              <w:jc w:val="center"/>
              <w:rPr>
                <w:b/>
                <w:lang w:val="en-US"/>
              </w:rPr>
            </w:pPr>
            <w:r>
              <w:rPr>
                <w:b/>
                <w:lang w:val="en-US"/>
              </w:rPr>
              <w:t>3</w:t>
            </w:r>
          </w:p>
        </w:tc>
        <w:tc>
          <w:tcPr>
            <w:tcW w:w="4055" w:type="dxa"/>
            <w:vAlign w:val="center"/>
          </w:tcPr>
          <w:p w:rsidR="00BA5233" w:rsidRDefault="00BA5233" w:rsidP="00F37E6B">
            <w:pPr>
              <w:jc w:val="center"/>
              <w:rPr>
                <w:lang w:val="en-US"/>
              </w:rPr>
            </w:pPr>
            <w:r>
              <w:rPr>
                <w:lang w:val="en-US"/>
              </w:rPr>
              <w:t>User3</w:t>
            </w:r>
          </w:p>
        </w:tc>
        <w:tc>
          <w:tcPr>
            <w:tcW w:w="4055" w:type="dxa"/>
            <w:vAlign w:val="center"/>
          </w:tcPr>
          <w:p w:rsidR="00BA5233" w:rsidRDefault="00BA5233" w:rsidP="00F37E6B">
            <w:pPr>
              <w:keepNext/>
              <w:jc w:val="center"/>
              <w:rPr>
                <w:lang w:val="en-US"/>
              </w:rPr>
            </w:pPr>
            <w:r>
              <w:rPr>
                <w:lang w:val="en-US"/>
              </w:rPr>
              <w:t>Pass3</w:t>
            </w:r>
          </w:p>
        </w:tc>
      </w:tr>
    </w:tbl>
    <w:p w:rsidR="00BA5233" w:rsidRDefault="00BA5233" w:rsidP="00F37E6B">
      <w:pPr>
        <w:rPr>
          <w:lang w:val="en-US"/>
        </w:rPr>
      </w:pPr>
      <w:r>
        <w:rPr>
          <w:lang w:val="en-US"/>
        </w:rPr>
        <w:t>The table might contain any number of additional columns, and the passwords might or might not be encrypted or hashed. In order to retrieve information, the server will use MySQL queries to access the required information. For instance, inputting the username “admin” and the password “adminpass” might construct a query such as:</w:t>
      </w:r>
    </w:p>
    <w:p w:rsidR="00BA5233" w:rsidRPr="00522C22" w:rsidRDefault="00BA5233" w:rsidP="00F37E6B">
      <w:pPr>
        <w:rPr>
          <w:lang w:val="en-US"/>
        </w:rPr>
      </w:pPr>
      <w:r>
        <w:t>﻿</w:t>
      </w: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AND</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password</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pass'</w:t>
      </w:r>
    </w:p>
    <w:p w:rsidR="00BA5233" w:rsidRDefault="00BA5233" w:rsidP="00F37E6B">
      <w:pPr>
        <w:rPr>
          <w:lang w:val="en-US"/>
        </w:rPr>
      </w:pPr>
      <w:r>
        <w:rPr>
          <w:lang w:val="en-US"/>
        </w:rPr>
        <w:t>This will search through the ‘accounts’ table in the database for any row where both the username and the password correspond to the inputted data. The query is thus dynamically constructed, taking user input and sending it to the function as arguments. If the input is not sanitized, it’s possible to abuse this to force the server to execute an arbitrary query. An example of this might be a login page.</w:t>
      </w:r>
    </w:p>
    <w:p w:rsidR="00BA5233" w:rsidRDefault="00BA5233" w:rsidP="00F37E6B">
      <w:pPr>
        <w:keepNext/>
        <w:jc w:val="center"/>
      </w:pPr>
      <w:r>
        <w:rPr>
          <w:noProof/>
        </w:rPr>
        <w:lastRenderedPageBreak/>
        <w:drawing>
          <wp:inline distT="0" distB="0" distL="0" distR="0" wp14:anchorId="30BC7324" wp14:editId="4899F73B">
            <wp:extent cx="2590800" cy="131839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44444" t="57075" r="25750" b="11859"/>
                    <a:stretch/>
                  </pic:blipFill>
                  <pic:spPr bwMode="auto">
                    <a:xfrm>
                      <a:off x="0" y="0"/>
                      <a:ext cx="2590496" cy="1318240"/>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6" w:name="_Toc477445712"/>
      <w:bookmarkStart w:id="47" w:name="_Toc477446434"/>
      <w:bookmarkStart w:id="48" w:name="_Toc477448115"/>
      <w:bookmarkStart w:id="49" w:name="_Toc477448254"/>
      <w:bookmarkStart w:id="50" w:name="_Toc486428588"/>
      <w:r w:rsidR="00D25DBE">
        <w:rPr>
          <w:noProof/>
          <w:lang w:val="en-US"/>
        </w:rPr>
        <w:t>4</w:t>
      </w:r>
      <w:r>
        <w:rPr>
          <w:lang w:val="en-US"/>
        </w:rPr>
        <w:fldChar w:fldCharType="end"/>
      </w:r>
      <w:r w:rsidRPr="003C42D1">
        <w:rPr>
          <w:noProof/>
          <w:lang w:val="en-US"/>
        </w:rPr>
        <w:t xml:space="preserve"> Standard Login Form</w:t>
      </w:r>
      <w:bookmarkEnd w:id="46"/>
      <w:bookmarkEnd w:id="47"/>
      <w:bookmarkEnd w:id="48"/>
      <w:bookmarkEnd w:id="49"/>
      <w:bookmarkEnd w:id="50"/>
    </w:p>
    <w:p w:rsidR="00BA5233" w:rsidRDefault="00BA5233" w:rsidP="00F37E6B">
      <w:pPr>
        <w:rPr>
          <w:lang w:val="en-US"/>
        </w:rPr>
      </w:pPr>
      <w:r>
        <w:rPr>
          <w:lang w:val="en-US"/>
        </w:rPr>
        <w:t>For instance, let’s assume that an attacker wants to log in as ‘admin’ without knowing the password. Since the input is passed on as arguments to the MySQL query, this would allow the attacker to modify the query. Knowing that comments in MySQL are inserted with a double hyphen (--) followed by a space, the attacker might input this in the username field:</w:t>
      </w:r>
    </w:p>
    <w:p w:rsidR="00BA5233" w:rsidRDefault="00BA5233" w:rsidP="00F37E6B">
      <w:pPr>
        <w:keepNext/>
        <w:jc w:val="center"/>
      </w:pPr>
      <w:r>
        <w:rPr>
          <w:noProof/>
        </w:rPr>
        <w:drawing>
          <wp:inline distT="0" distB="0" distL="0" distR="0" wp14:anchorId="55AE7364" wp14:editId="208D9ED1">
            <wp:extent cx="2762250" cy="143357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44974" t="48767" r="27160" b="21612"/>
                    <a:stretch/>
                  </pic:blipFill>
                  <pic:spPr bwMode="auto">
                    <a:xfrm>
                      <a:off x="0" y="0"/>
                      <a:ext cx="2762939" cy="1433931"/>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1" w:name="_Toc477445713"/>
      <w:bookmarkStart w:id="52" w:name="_Toc477446435"/>
      <w:bookmarkStart w:id="53" w:name="_Toc477448116"/>
      <w:bookmarkStart w:id="54" w:name="_Toc477448255"/>
      <w:bookmarkStart w:id="55" w:name="_Toc486428589"/>
      <w:r w:rsidR="00D25DBE">
        <w:rPr>
          <w:noProof/>
          <w:lang w:val="en-US"/>
        </w:rPr>
        <w:t>5</w:t>
      </w:r>
      <w:r>
        <w:rPr>
          <w:lang w:val="en-US"/>
        </w:rPr>
        <w:fldChar w:fldCharType="end"/>
      </w:r>
      <w:r w:rsidRPr="003C42D1">
        <w:rPr>
          <w:lang w:val="en-US"/>
        </w:rPr>
        <w:t xml:space="preserve"> Bypassing a Login Form</w:t>
      </w:r>
      <w:bookmarkEnd w:id="51"/>
      <w:bookmarkEnd w:id="52"/>
      <w:bookmarkEnd w:id="53"/>
      <w:bookmarkEnd w:id="54"/>
      <w:bookmarkEnd w:id="55"/>
    </w:p>
    <w:p w:rsidR="00BA5233" w:rsidRDefault="00BA5233" w:rsidP="00F37E6B">
      <w:pPr>
        <w:rPr>
          <w:lang w:val="en-US"/>
        </w:rPr>
      </w:pPr>
      <w:r>
        <w:rPr>
          <w:lang w:val="en-US"/>
        </w:rPr>
        <w:t>This will construct the following query:</w:t>
      </w:r>
    </w:p>
    <w:p w:rsidR="00BA5233" w:rsidRDefault="00BA5233" w:rsidP="00F37E6B">
      <w:pPr>
        <w:rPr>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i/>
          <w:iCs/>
          <w:color w:val="008000"/>
          <w:sz w:val="20"/>
          <w:szCs w:val="20"/>
          <w:lang w:val="en-US"/>
        </w:rPr>
        <w:t>-- ' AND password=''</w:t>
      </w:r>
      <w:r w:rsidRPr="00522C22">
        <w:rPr>
          <w:rFonts w:ascii="Courier New" w:hAnsi="Courier New" w:cs="Courier New"/>
          <w:sz w:val="20"/>
          <w:szCs w:val="20"/>
          <w:lang w:val="en-US"/>
        </w:rPr>
        <w:t xml:space="preserve"> </w:t>
      </w:r>
      <w:r>
        <w:rPr>
          <w:lang w:val="en-US"/>
        </w:rPr>
        <w:t>Since everything behind the double hyphen is commented out, this query is equivalent to:</w:t>
      </w:r>
    </w:p>
    <w:p w:rsidR="00BA5233" w:rsidRPr="00522C22" w:rsidRDefault="00BA5233" w:rsidP="00F37E6B">
      <w:pPr>
        <w:rPr>
          <w:rFonts w:ascii="Courier New" w:hAnsi="Courier New" w:cs="Courier New"/>
          <w:sz w:val="20"/>
          <w:szCs w:val="20"/>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xml:space="preserve"> </w:t>
      </w:r>
    </w:p>
    <w:p w:rsidR="00BA5233" w:rsidRDefault="00BA5233" w:rsidP="00F37E6B">
      <w:pPr>
        <w:rPr>
          <w:lang w:val="en-US"/>
        </w:rPr>
      </w:pPr>
      <w:r>
        <w:rPr>
          <w:lang w:val="en-US"/>
        </w:rPr>
        <w:t>This query will return the row with the username ‘admin’, regardless of the password, allowing an attacker to bypass authentication.</w:t>
      </w:r>
    </w:p>
    <w:p w:rsidR="00BA5233" w:rsidRDefault="00BA5233" w:rsidP="00F37E6B">
      <w:pPr>
        <w:keepNext/>
        <w:jc w:val="center"/>
      </w:pPr>
      <w:r>
        <w:rPr>
          <w:noProof/>
        </w:rPr>
        <w:drawing>
          <wp:inline distT="0" distB="0" distL="0" distR="0" wp14:anchorId="74128972" wp14:editId="062FCC3C">
            <wp:extent cx="1676683" cy="6000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50088" t="57075" r="33157" b="30643"/>
                    <a:stretch/>
                  </pic:blipFill>
                  <pic:spPr bwMode="auto">
                    <a:xfrm>
                      <a:off x="0" y="0"/>
                      <a:ext cx="1676487" cy="600005"/>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6" w:name="_Toc477445714"/>
      <w:bookmarkStart w:id="57" w:name="_Toc477446436"/>
      <w:bookmarkStart w:id="58" w:name="_Toc477448117"/>
      <w:bookmarkStart w:id="59" w:name="_Toc477448256"/>
      <w:bookmarkStart w:id="60" w:name="_Toc486428590"/>
      <w:r w:rsidR="00D25DBE">
        <w:rPr>
          <w:noProof/>
          <w:lang w:val="en-US"/>
        </w:rPr>
        <w:t>6</w:t>
      </w:r>
      <w:r>
        <w:rPr>
          <w:lang w:val="en-US"/>
        </w:rPr>
        <w:fldChar w:fldCharType="end"/>
      </w:r>
      <w:r w:rsidRPr="003C42D1">
        <w:rPr>
          <w:lang w:val="en-US"/>
        </w:rPr>
        <w:t xml:space="preserve"> Succesful Login Form Bypass</w:t>
      </w:r>
      <w:bookmarkEnd w:id="56"/>
      <w:bookmarkEnd w:id="57"/>
      <w:bookmarkEnd w:id="58"/>
      <w:bookmarkEnd w:id="59"/>
      <w:bookmarkEnd w:id="60"/>
    </w:p>
    <w:p w:rsidR="00BA5233" w:rsidRDefault="00BA5233" w:rsidP="00F37E6B">
      <w:pPr>
        <w:rPr>
          <w:lang w:val="en-US"/>
        </w:rPr>
      </w:pPr>
      <w:r>
        <w:rPr>
          <w:lang w:val="en-US"/>
        </w:rPr>
        <w:t>Expanding on this, it would be possible to force the server to dump the whole database by constructing a query that returns true for every row. For example, in a user lookup page, this input:</w:t>
      </w:r>
    </w:p>
    <w:p w:rsidR="00BA5233" w:rsidRDefault="00BA5233" w:rsidP="00F37E6B">
      <w:pPr>
        <w:keepNext/>
        <w:jc w:val="center"/>
      </w:pPr>
      <w:r>
        <w:rPr>
          <w:noProof/>
        </w:rPr>
        <w:lastRenderedPageBreak/>
        <w:drawing>
          <wp:inline distT="0" distB="0" distL="0" distR="0" wp14:anchorId="72BAC9F9" wp14:editId="02E34DCC">
            <wp:extent cx="3004576" cy="14478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41622" t="45877" r="24339" b="20528"/>
                    <a:stretch/>
                  </pic:blipFill>
                  <pic:spPr bwMode="auto">
                    <a:xfrm>
                      <a:off x="0" y="0"/>
                      <a:ext cx="3004930" cy="1447970"/>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1" w:name="_Toc477445715"/>
      <w:bookmarkStart w:id="62" w:name="_Toc477446437"/>
      <w:bookmarkStart w:id="63" w:name="_Toc477448118"/>
      <w:bookmarkStart w:id="64" w:name="_Toc477448257"/>
      <w:bookmarkStart w:id="65" w:name="_Toc486428591"/>
      <w:r w:rsidR="00D25DBE">
        <w:rPr>
          <w:noProof/>
          <w:lang w:val="en-US"/>
        </w:rPr>
        <w:t>7</w:t>
      </w:r>
      <w:r>
        <w:rPr>
          <w:lang w:val="en-US"/>
        </w:rPr>
        <w:fldChar w:fldCharType="end"/>
      </w:r>
      <w:r w:rsidRPr="003C42D1">
        <w:rPr>
          <w:lang w:val="en-US"/>
        </w:rPr>
        <w:t xml:space="preserve"> User Lookup Bypass</w:t>
      </w:r>
      <w:bookmarkEnd w:id="61"/>
      <w:bookmarkEnd w:id="62"/>
      <w:bookmarkEnd w:id="63"/>
      <w:bookmarkEnd w:id="64"/>
      <w:bookmarkEnd w:id="65"/>
    </w:p>
    <w:p w:rsidR="00BA5233" w:rsidRDefault="00BA5233" w:rsidP="00F37E6B">
      <w:pPr>
        <w:rPr>
          <w:lang w:val="en-US"/>
        </w:rPr>
      </w:pPr>
      <w:r>
        <w:rPr>
          <w:lang w:val="en-US"/>
        </w:rPr>
        <w:t>Would construct this query:</w:t>
      </w:r>
    </w:p>
    <w:p w:rsidR="00BA5233" w:rsidRDefault="00BA5233" w:rsidP="00F37E6B">
      <w:pPr>
        <w:rPr>
          <w:rFonts w:ascii="Courier New" w:hAnsi="Courier New" w:cs="Courier New"/>
          <w:sz w:val="20"/>
          <w:szCs w:val="20"/>
          <w:lang w:val="en-US"/>
        </w:rPr>
      </w:pPr>
      <w:r w:rsidRPr="005771CC">
        <w:rPr>
          <w:rFonts w:ascii="Courier New" w:hAnsi="Courier New" w:cs="Courier New"/>
          <w:color w:val="0000FF"/>
          <w:sz w:val="20"/>
          <w:szCs w:val="20"/>
          <w:lang w:val="en-US"/>
        </w:rPr>
        <w:t>SELECT</w:t>
      </w:r>
      <w:r w:rsidRPr="005771CC">
        <w:rPr>
          <w:rFonts w:ascii="Courier New" w:hAnsi="Courier New" w:cs="Courier New"/>
          <w:sz w:val="20"/>
          <w:szCs w:val="20"/>
          <w:lang w:val="en-US"/>
        </w:rPr>
        <w:t> </w:t>
      </w:r>
      <w:r w:rsidRPr="005771CC">
        <w:rPr>
          <w:rFonts w:ascii="Courier New" w:hAnsi="Courier New" w:cs="Courier New"/>
          <w:color w:val="C0C0C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FROM</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accounts</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WHERE</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username</w:t>
      </w:r>
      <w:r w:rsidRPr="005771CC">
        <w:rPr>
          <w:rFonts w:ascii="Courier New" w:hAnsi="Courier New" w:cs="Courier New"/>
          <w:color w:val="C0C0C0"/>
          <w:sz w:val="20"/>
          <w:szCs w:val="20"/>
          <w:lang w:val="en-US"/>
        </w:rPr>
        <w:t>=</w:t>
      </w:r>
      <w:r w:rsidRPr="005771CC">
        <w:rPr>
          <w:rFonts w:ascii="Courier New" w:hAnsi="Courier New" w:cs="Courier New"/>
          <w:color w:val="FF000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OR</w:t>
      </w:r>
      <w:r w:rsidRPr="005771CC">
        <w:rPr>
          <w:rFonts w:ascii="Courier New" w:hAnsi="Courier New" w:cs="Courier New"/>
          <w:sz w:val="20"/>
          <w:szCs w:val="20"/>
          <w:lang w:val="en-US"/>
        </w:rPr>
        <w:t> </w:t>
      </w:r>
      <w:r w:rsidRPr="005771CC">
        <w:rPr>
          <w:rFonts w:ascii="Courier New" w:hAnsi="Courier New" w:cs="Courier New"/>
          <w:color w:val="000000"/>
          <w:sz w:val="20"/>
          <w:szCs w:val="20"/>
          <w:lang w:val="en-US"/>
        </w:rPr>
        <w:t>1</w:t>
      </w:r>
      <w:r w:rsidRPr="005771CC">
        <w:rPr>
          <w:rFonts w:ascii="Courier New" w:hAnsi="Courier New" w:cs="Courier New"/>
          <w:color w:val="C0C0C0"/>
          <w:sz w:val="20"/>
          <w:szCs w:val="20"/>
          <w:lang w:val="en-US"/>
        </w:rPr>
        <w:t>=</w:t>
      </w:r>
      <w:r w:rsidRPr="005771CC">
        <w:rPr>
          <w:rFonts w:ascii="Courier New" w:hAnsi="Courier New" w:cs="Courier New"/>
          <w:color w:val="000000"/>
          <w:sz w:val="20"/>
          <w:szCs w:val="20"/>
          <w:lang w:val="en-US"/>
        </w:rPr>
        <w:t>1</w:t>
      </w:r>
      <w:r w:rsidRPr="005771CC">
        <w:rPr>
          <w:rFonts w:ascii="Courier New" w:hAnsi="Courier New" w:cs="Courier New"/>
          <w:sz w:val="20"/>
          <w:szCs w:val="20"/>
          <w:lang w:val="en-US"/>
        </w:rPr>
        <w:t> </w:t>
      </w:r>
      <w:r w:rsidRPr="005771CC">
        <w:rPr>
          <w:rFonts w:ascii="Courier New" w:hAnsi="Courier New" w:cs="Courier New"/>
          <w:i/>
          <w:iCs/>
          <w:color w:val="008000"/>
          <w:sz w:val="20"/>
          <w:szCs w:val="20"/>
          <w:lang w:val="en-US"/>
        </w:rPr>
        <w:t>-- ' AND password='adminpass'</w:t>
      </w:r>
      <w:r w:rsidRPr="005771CC">
        <w:rPr>
          <w:rFonts w:ascii="Courier New" w:hAnsi="Courier New" w:cs="Courier New"/>
          <w:sz w:val="20"/>
          <w:szCs w:val="20"/>
          <w:lang w:val="en-US"/>
        </w:rPr>
        <w:t xml:space="preserve"> </w:t>
      </w:r>
    </w:p>
    <w:p w:rsidR="00BA5233" w:rsidRDefault="00BA5233" w:rsidP="00F37E6B">
      <w:pPr>
        <w:rPr>
          <w:lang w:val="en-US"/>
        </w:rPr>
      </w:pPr>
      <w:r>
        <w:rPr>
          <w:lang w:val="en-US"/>
        </w:rPr>
        <w:t>Ignoring the commented out part, this query will return every row where either of the two conditions evaluate to true. By inputting a trivial second condition that will always be true (such as 1=1), this query will return every row in the database, dumping the credentials of every user.</w:t>
      </w:r>
    </w:p>
    <w:p w:rsidR="00BA5233" w:rsidRDefault="00BA5233" w:rsidP="00F37E6B">
      <w:pPr>
        <w:rPr>
          <w:lang w:val="en-US"/>
        </w:rPr>
      </w:pPr>
      <w:r>
        <w:rPr>
          <w:lang w:val="en-US"/>
        </w:rPr>
        <w:t>While these examples have been done in MySQL, the methodology is identical for other different interpreters, varying only in the syntax used to construct queries.</w:t>
      </w:r>
    </w:p>
    <w:p w:rsidR="00BA5233" w:rsidRDefault="00BA5233" w:rsidP="00F37E6B">
      <w:pPr>
        <w:rPr>
          <w:lang w:val="en-US"/>
        </w:rPr>
      </w:pPr>
    </w:p>
    <w:p w:rsidR="00BA5233" w:rsidRPr="009F244A" w:rsidRDefault="00BA5233" w:rsidP="00F37E6B">
      <w:pPr>
        <w:pStyle w:val="Ttulo3"/>
        <w:rPr>
          <w:lang w:val="en-US"/>
        </w:rPr>
      </w:pPr>
      <w:bookmarkStart w:id="66" w:name="_Toc477447940"/>
      <w:r w:rsidRPr="009F244A">
        <w:rPr>
          <w:lang w:val="en-US"/>
        </w:rPr>
        <w:t>Broken Authentication and Session Management</w:t>
      </w:r>
      <w:bookmarkEnd w:id="66"/>
    </w:p>
    <w:p w:rsidR="00BA5233" w:rsidRDefault="00BA5233" w:rsidP="00F37E6B">
      <w:pPr>
        <w:rPr>
          <w:lang w:val="en-US"/>
        </w:rPr>
      </w:pPr>
      <w:r>
        <w:rPr>
          <w:lang w:val="en-US"/>
        </w:rPr>
        <w:t>There are multiple ways to hijack sessions depending on how the particular target web application is configured. As mentioned before, in an insecure page injection can be used to extract password lists or even bypass authentication altogether, but there are other ways to achieve this.</w:t>
      </w:r>
    </w:p>
    <w:p w:rsidR="00BA5233" w:rsidRDefault="00BA5233" w:rsidP="00F37E6B">
      <w:pPr>
        <w:rPr>
          <w:lang w:val="en-US"/>
        </w:rPr>
      </w:pPr>
      <w:r>
        <w:rPr>
          <w:lang w:val="en-US"/>
        </w:rPr>
        <w:t>Depending on how a page works with cookies, they could be exploited to obtain administrative privileges or impersonate another user. There are many ways to edit cookies. For the purposes of this example, the ‘Cookies Manager+’ add-on for Mozilla Firefox will be used. First, it is necessary to understand how the target web application manages cookies. An easy way to begin is to actually register as a normal user, in order to make the web application generate a genuine session cookie.</w:t>
      </w:r>
    </w:p>
    <w:p w:rsidR="00BA5233" w:rsidRDefault="00BA5233" w:rsidP="00F37E6B">
      <w:pPr>
        <w:keepNext/>
        <w:jc w:val="center"/>
      </w:pPr>
      <w:r>
        <w:rPr>
          <w:noProof/>
        </w:rPr>
        <w:lastRenderedPageBreak/>
        <w:drawing>
          <wp:inline distT="0" distB="0" distL="0" distR="0" wp14:anchorId="652C33A5" wp14:editId="6BC6250C">
            <wp:extent cx="3286125" cy="238696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30788" t="21674" r="25749" b="13665"/>
                    <a:stretch/>
                  </pic:blipFill>
                  <pic:spPr bwMode="auto">
                    <a:xfrm>
                      <a:off x="0" y="0"/>
                      <a:ext cx="3289635" cy="2389514"/>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7" w:name="_Toc477445716"/>
      <w:bookmarkStart w:id="68" w:name="_Toc477446438"/>
      <w:bookmarkStart w:id="69" w:name="_Toc477448119"/>
      <w:bookmarkStart w:id="70" w:name="_Toc477448258"/>
      <w:bookmarkStart w:id="71" w:name="_Toc486428592"/>
      <w:r w:rsidR="00D25DBE">
        <w:rPr>
          <w:noProof/>
          <w:lang w:val="en-US"/>
        </w:rPr>
        <w:t>8</w:t>
      </w:r>
      <w:r>
        <w:rPr>
          <w:lang w:val="en-US"/>
        </w:rPr>
        <w:fldChar w:fldCharType="end"/>
      </w:r>
      <w:r w:rsidRPr="003C42D1">
        <w:rPr>
          <w:lang w:val="en-US"/>
        </w:rPr>
        <w:t xml:space="preserve"> Cookie Manipulation</w:t>
      </w:r>
      <w:bookmarkEnd w:id="67"/>
      <w:bookmarkEnd w:id="68"/>
      <w:bookmarkEnd w:id="69"/>
      <w:bookmarkEnd w:id="70"/>
      <w:bookmarkEnd w:id="71"/>
    </w:p>
    <w:p w:rsidR="00BA5233" w:rsidRDefault="00BA5233" w:rsidP="00F37E6B">
      <w:pPr>
        <w:rPr>
          <w:lang w:val="en-US"/>
        </w:rPr>
      </w:pPr>
      <w:r>
        <w:rPr>
          <w:lang w:val="en-US"/>
        </w:rPr>
        <w:t>Analyzing the newly generated cookies can give insight on how to proceed. For this particular example, registering as a new user has created two new cookies, ‘uid’ and ‘username’, corresponding to the user’s id and the username. In most cases the relationship between the cookies and the session will not be as obvious, so it might be necessary to create more than one account to compare the cookies and see how they relate to their respective sessions. For this example, trial and error shows that changing ‘uid’ to 1 and ‘username’ to admin is equivalent to logging in as the web’s administrator.</w:t>
      </w:r>
    </w:p>
    <w:p w:rsidR="00BA5233" w:rsidRDefault="00BA5233" w:rsidP="00F37E6B">
      <w:pPr>
        <w:rPr>
          <w:lang w:val="en-US"/>
        </w:rPr>
      </w:pPr>
    </w:p>
    <w:p w:rsidR="00BA5233" w:rsidRPr="009F244A" w:rsidRDefault="00BA5233" w:rsidP="00F37E6B">
      <w:pPr>
        <w:pStyle w:val="Ttulo3"/>
        <w:rPr>
          <w:lang w:val="en-US"/>
        </w:rPr>
      </w:pPr>
      <w:bookmarkStart w:id="72" w:name="_Toc477447941"/>
      <w:r w:rsidRPr="009F244A">
        <w:rPr>
          <w:lang w:val="en-US"/>
        </w:rPr>
        <w:t>Cross-Site Scripting (XSS)</w:t>
      </w:r>
      <w:bookmarkEnd w:id="72"/>
    </w:p>
    <w:p w:rsidR="00BA5233" w:rsidRDefault="00BA5233" w:rsidP="00F37E6B">
      <w:pPr>
        <w:rPr>
          <w:lang w:val="en-US"/>
        </w:rPr>
      </w:pPr>
      <w:r>
        <w:rPr>
          <w:lang w:val="en-US"/>
        </w:rPr>
        <w:t>Much like injection, cross-site scripting attacks make use of fields that allow the user to input data and then display it back in the output without proper encoding. Two variations exist, reflected XSS and stored XSS.</w:t>
      </w:r>
    </w:p>
    <w:p w:rsidR="00BA5233" w:rsidRDefault="00BA5233" w:rsidP="00F37E6B">
      <w:pPr>
        <w:rPr>
          <w:lang w:val="en-US"/>
        </w:rPr>
      </w:pPr>
      <w:r>
        <w:rPr>
          <w:lang w:val="en-US"/>
        </w:rPr>
        <w:t>Reflected cross-site scripting is transient and is not stored within the server. Any page that directly outputs the user input without sanitizing it is vulnerable. For example, let’s assume a user lookup page takes in a username and a password and then displays the username back without sanitizing it. For instance, inputting ‘qwerty’ would return:</w:t>
      </w:r>
    </w:p>
    <w:p w:rsidR="00BA5233" w:rsidRDefault="00BA5233" w:rsidP="00F37E6B">
      <w:pPr>
        <w:keepNext/>
        <w:jc w:val="center"/>
      </w:pPr>
      <w:r>
        <w:rPr>
          <w:noProof/>
        </w:rPr>
        <w:drawing>
          <wp:inline distT="0" distB="0" distL="0" distR="0" wp14:anchorId="2B88219D" wp14:editId="207E5F3A">
            <wp:extent cx="5505450" cy="1541975"/>
            <wp:effectExtent l="0" t="0" r="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20811" t="42873" r="4056" b="14026"/>
                    <a:stretch/>
                  </pic:blipFill>
                  <pic:spPr bwMode="auto">
                    <a:xfrm>
                      <a:off x="0" y="0"/>
                      <a:ext cx="5508524" cy="154283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3" w:name="_Toc477445717"/>
      <w:bookmarkStart w:id="74" w:name="_Toc477446439"/>
      <w:bookmarkStart w:id="75" w:name="_Toc477448120"/>
      <w:bookmarkStart w:id="76" w:name="_Toc477448259"/>
      <w:bookmarkStart w:id="77" w:name="_Toc486428593"/>
      <w:r w:rsidR="00D25DBE">
        <w:rPr>
          <w:noProof/>
          <w:lang w:val="en-US"/>
        </w:rPr>
        <w:t>9</w:t>
      </w:r>
      <w:r>
        <w:rPr>
          <w:lang w:val="en-US"/>
        </w:rPr>
        <w:fldChar w:fldCharType="end"/>
      </w:r>
      <w:r w:rsidRPr="003C42D1">
        <w:rPr>
          <w:lang w:val="en-US"/>
        </w:rPr>
        <w:t xml:space="preserve"> Login Error Example</w:t>
      </w:r>
      <w:bookmarkEnd w:id="73"/>
      <w:bookmarkEnd w:id="74"/>
      <w:bookmarkEnd w:id="75"/>
      <w:bookmarkEnd w:id="76"/>
      <w:bookmarkEnd w:id="77"/>
    </w:p>
    <w:p w:rsidR="00BA5233" w:rsidRDefault="00BA5233" w:rsidP="00F37E6B">
      <w:pPr>
        <w:rPr>
          <w:lang w:val="en-US"/>
        </w:rPr>
      </w:pPr>
      <w:r>
        <w:rPr>
          <w:lang w:val="en-US"/>
        </w:rPr>
        <w:t>If the developer is careless and passes on the parameters directly through the URL, the URL might look like this:</w:t>
      </w:r>
    </w:p>
    <w:p w:rsidR="00BA5233" w:rsidRPr="001E523E" w:rsidRDefault="00BA5233" w:rsidP="00F37E6B">
      <w:pPr>
        <w:rPr>
          <w:i/>
          <w:lang w:val="en-US"/>
        </w:rPr>
      </w:pPr>
      <w:r w:rsidRPr="001E523E">
        <w:rPr>
          <w:i/>
          <w:lang w:val="en-US"/>
        </w:rPr>
        <w:lastRenderedPageBreak/>
        <w:t>…/mutillidae/index.php?page=user-info.php&amp;</w:t>
      </w:r>
      <w:r w:rsidRPr="001E523E">
        <w:rPr>
          <w:b/>
          <w:i/>
          <w:lang w:val="en-US"/>
        </w:rPr>
        <w:t>username=qwerty</w:t>
      </w:r>
      <w:r w:rsidRPr="001E523E">
        <w:rPr>
          <w:i/>
          <w:lang w:val="en-US"/>
        </w:rPr>
        <w:t xml:space="preserve">&amp;password=123&amp;user-info-php-submit-button=View+Account+Details </w:t>
      </w:r>
    </w:p>
    <w:p w:rsidR="00BA5233" w:rsidRDefault="00BA5233" w:rsidP="00F37E6B">
      <w:pPr>
        <w:rPr>
          <w:lang w:val="en-US"/>
        </w:rPr>
      </w:pPr>
      <w:r>
        <w:rPr>
          <w:lang w:val="en-US"/>
        </w:rPr>
        <w:t>If that is the case, it would be possible to input a malicious script in the username field in order to generate a malicious link that will execute that script when accessed. The attacker could then make use of social engineering to trick a victim into clicking such a link and executing the script. A very simple example of this could be a script that displays a warning message:</w:t>
      </w:r>
    </w:p>
    <w:p w:rsidR="00BA5233" w:rsidRDefault="00BA5233" w:rsidP="00F37E6B">
      <w:pPr>
        <w:keepNext/>
        <w:jc w:val="center"/>
      </w:pPr>
      <w:r>
        <w:rPr>
          <w:noProof/>
        </w:rPr>
        <w:drawing>
          <wp:inline distT="0" distB="0" distL="0" distR="0" wp14:anchorId="2B17E9B8" wp14:editId="4F6E13C8">
            <wp:extent cx="3181350" cy="1481263"/>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41623" t="51657" r="25044" b="16554"/>
                    <a:stretch/>
                  </pic:blipFill>
                  <pic:spPr bwMode="auto">
                    <a:xfrm>
                      <a:off x="0" y="0"/>
                      <a:ext cx="3180975" cy="1481089"/>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8" w:name="_Toc477445718"/>
      <w:bookmarkStart w:id="79" w:name="_Toc477446440"/>
      <w:bookmarkStart w:id="80" w:name="_Toc477448121"/>
      <w:bookmarkStart w:id="81" w:name="_Toc477448260"/>
      <w:bookmarkStart w:id="82" w:name="_Toc486428594"/>
      <w:r w:rsidR="00D25DBE">
        <w:rPr>
          <w:noProof/>
          <w:lang w:val="en-US"/>
        </w:rPr>
        <w:t>10</w:t>
      </w:r>
      <w:r>
        <w:rPr>
          <w:lang w:val="en-US"/>
        </w:rPr>
        <w:fldChar w:fldCharType="end"/>
      </w:r>
      <w:r w:rsidRPr="003C42D1">
        <w:rPr>
          <w:lang w:val="en-US"/>
        </w:rPr>
        <w:t xml:space="preserve"> Reflected XSS Example</w:t>
      </w:r>
      <w:bookmarkEnd w:id="78"/>
      <w:bookmarkEnd w:id="79"/>
      <w:bookmarkEnd w:id="80"/>
      <w:bookmarkEnd w:id="81"/>
      <w:bookmarkEnd w:id="82"/>
    </w:p>
    <w:p w:rsidR="00BA5233" w:rsidRPr="001E523E" w:rsidRDefault="00BA5233" w:rsidP="00F37E6B">
      <w:pPr>
        <w:rPr>
          <w:lang w:val="en-US"/>
        </w:rPr>
      </w:pPr>
      <w:r>
        <w:rPr>
          <w:lang w:val="en-US"/>
        </w:rPr>
        <w:t xml:space="preserve">This would generate the URL: </w:t>
      </w:r>
      <w:r w:rsidRPr="001E523E">
        <w:rPr>
          <w:i/>
          <w:lang w:val="en-US"/>
        </w:rPr>
        <w:t>…/mutillidae/index.php?page=user-info.php&amp;</w:t>
      </w:r>
      <w:r w:rsidRPr="001E523E">
        <w:rPr>
          <w:b/>
          <w:i/>
          <w:lang w:val="en-US"/>
        </w:rPr>
        <w:t>username=%3Cscript%3Ealert%28%22XSS%22%29%3B%3C%2Fscript%3E</w:t>
      </w:r>
      <w:r w:rsidRPr="001E523E">
        <w:rPr>
          <w:i/>
          <w:lang w:val="en-US"/>
        </w:rPr>
        <w:t>&amp;password=&amp;user-info-php-submit-button=View+Account+Details</w:t>
      </w:r>
      <w:r>
        <w:rPr>
          <w:lang w:val="en-US"/>
        </w:rPr>
        <w:t>. The apparent garbling in the URL happens because all non-alphanumeric characters are substituted by their equivalent ASCII codes (such as ‘&lt;’ becoming %3C). Upon accessing this URL, the script is executed and the warning message is displayed.</w:t>
      </w:r>
    </w:p>
    <w:p w:rsidR="00BA5233" w:rsidRDefault="00BA5233" w:rsidP="00F37E6B">
      <w:pPr>
        <w:keepNext/>
        <w:jc w:val="center"/>
      </w:pPr>
      <w:r>
        <w:rPr>
          <w:noProof/>
        </w:rPr>
        <w:drawing>
          <wp:inline distT="0" distB="0" distL="0" distR="0" wp14:anchorId="4CF9B4A0" wp14:editId="22933738">
            <wp:extent cx="1676400" cy="107199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41370" t="32576" r="36406" b="38316"/>
                    <a:stretch/>
                  </pic:blipFill>
                  <pic:spPr bwMode="auto">
                    <a:xfrm>
                      <a:off x="0" y="0"/>
                      <a:ext cx="1679617" cy="1074053"/>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3" w:name="_Toc477445719"/>
      <w:bookmarkStart w:id="84" w:name="_Toc477446441"/>
      <w:bookmarkStart w:id="85" w:name="_Toc477448122"/>
      <w:bookmarkStart w:id="86" w:name="_Toc477448261"/>
      <w:bookmarkStart w:id="87" w:name="_Toc486428595"/>
      <w:r w:rsidR="00D25DBE">
        <w:rPr>
          <w:noProof/>
          <w:lang w:val="en-US"/>
        </w:rPr>
        <w:t>11</w:t>
      </w:r>
      <w:r>
        <w:rPr>
          <w:lang w:val="en-US"/>
        </w:rPr>
        <w:fldChar w:fldCharType="end"/>
      </w:r>
      <w:r w:rsidRPr="003C42D1">
        <w:rPr>
          <w:lang w:val="en-US"/>
        </w:rPr>
        <w:t xml:space="preserve"> Succesful Reflected XSS</w:t>
      </w:r>
      <w:bookmarkEnd w:id="83"/>
      <w:bookmarkEnd w:id="84"/>
      <w:bookmarkEnd w:id="85"/>
      <w:bookmarkEnd w:id="86"/>
      <w:bookmarkEnd w:id="87"/>
    </w:p>
    <w:p w:rsidR="00BA5233" w:rsidRDefault="00BA5233" w:rsidP="00F37E6B">
      <w:pPr>
        <w:rPr>
          <w:lang w:val="en-US"/>
        </w:rPr>
      </w:pPr>
      <w:r>
        <w:rPr>
          <w:lang w:val="en-US"/>
        </w:rPr>
        <w:t>While this particular example is benign, an attacker could force the execution of any arbitrary script of their choice using this method.</w:t>
      </w:r>
    </w:p>
    <w:p w:rsidR="00BA5233" w:rsidRDefault="00BA5233" w:rsidP="00F37E6B">
      <w:pPr>
        <w:rPr>
          <w:lang w:val="en-US"/>
        </w:rPr>
      </w:pPr>
      <w:r>
        <w:rPr>
          <w:lang w:val="en-US"/>
        </w:rPr>
        <w:t>Stored cross-site scripting differs from the reflected variant in that it doesn’t need to target a specific victim. Instead, as its name implies, the script is directly stored in the server and executed whenever any user accesses that page or performs a specific action. Pages vulnerable to stored XSS include all those that allow users to input data that is stored in the server without sanitizing it first. Common examples are forums, blogs or guestbooks.</w:t>
      </w:r>
    </w:p>
    <w:p w:rsidR="00BA5233" w:rsidRPr="00D7326F" w:rsidRDefault="00BA5233" w:rsidP="00F37E6B">
      <w:pPr>
        <w:rPr>
          <w:lang w:val="en-US"/>
        </w:rPr>
      </w:pPr>
      <w:r>
        <w:rPr>
          <w:lang w:val="en-US"/>
        </w:rPr>
        <w:t>An example could be a blog that allows users to leave comments that are then displayed to every other visitor. If the inputted comment was a malicious script, every visitor would accidentally execute it upon visiting the page.</w:t>
      </w:r>
    </w:p>
    <w:p w:rsidR="00BA5233" w:rsidRDefault="00BA5233" w:rsidP="00F37E6B">
      <w:pPr>
        <w:keepNext/>
        <w:jc w:val="center"/>
      </w:pPr>
      <w:r>
        <w:rPr>
          <w:noProof/>
        </w:rPr>
        <w:lastRenderedPageBreak/>
        <w:drawing>
          <wp:inline distT="0" distB="0" distL="0" distR="0" wp14:anchorId="04BA11B3" wp14:editId="7145B5E6">
            <wp:extent cx="4429125" cy="212316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9039" t="32166" r="22315" b="29889"/>
                    <a:stretch/>
                  </pic:blipFill>
                  <pic:spPr bwMode="auto">
                    <a:xfrm>
                      <a:off x="0" y="0"/>
                      <a:ext cx="4434003" cy="212550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8" w:name="_Toc477445720"/>
      <w:bookmarkStart w:id="89" w:name="_Toc477446442"/>
      <w:bookmarkStart w:id="90" w:name="_Toc477448123"/>
      <w:bookmarkStart w:id="91" w:name="_Toc477448262"/>
      <w:bookmarkStart w:id="92" w:name="_Toc486428596"/>
      <w:r w:rsidR="00D25DBE">
        <w:rPr>
          <w:noProof/>
          <w:lang w:val="en-US"/>
        </w:rPr>
        <w:t>12</w:t>
      </w:r>
      <w:r>
        <w:rPr>
          <w:lang w:val="en-US"/>
        </w:rPr>
        <w:fldChar w:fldCharType="end"/>
      </w:r>
      <w:r>
        <w:t xml:space="preserve"> Stored XSS Example</w:t>
      </w:r>
      <w:bookmarkEnd w:id="88"/>
      <w:bookmarkEnd w:id="89"/>
      <w:bookmarkEnd w:id="90"/>
      <w:bookmarkEnd w:id="91"/>
      <w:bookmarkEnd w:id="92"/>
    </w:p>
    <w:p w:rsidR="00BA5233" w:rsidRDefault="00BA5233" w:rsidP="00F37E6B">
      <w:pPr>
        <w:jc w:val="center"/>
        <w:rPr>
          <w:lang w:val="en-US"/>
        </w:rPr>
      </w:pPr>
      <w:r>
        <w:rPr>
          <w:noProof/>
        </w:rPr>
        <w:drawing>
          <wp:inline distT="0" distB="0" distL="0" distR="0" wp14:anchorId="1A602966" wp14:editId="7620F6A8">
            <wp:extent cx="1752600" cy="111405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1093" t="32150" r="36155" b="38229"/>
                    <a:stretch/>
                  </pic:blipFill>
                  <pic:spPr bwMode="auto">
                    <a:xfrm>
                      <a:off x="0" y="0"/>
                      <a:ext cx="1752395" cy="1113925"/>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keepNext/>
        <w:jc w:val="center"/>
      </w:pPr>
      <w:r>
        <w:rPr>
          <w:noProof/>
        </w:rPr>
        <w:drawing>
          <wp:inline distT="0" distB="0" distL="0" distR="0" wp14:anchorId="69A38B9B" wp14:editId="422FADD3">
            <wp:extent cx="5305425" cy="857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20812" t="75137" r="3880" b="-62"/>
                    <a:stretch/>
                  </pic:blipFill>
                  <pic:spPr bwMode="auto">
                    <a:xfrm>
                      <a:off x="0" y="0"/>
                      <a:ext cx="5306825" cy="857543"/>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93" w:name="_Toc477445721"/>
      <w:bookmarkStart w:id="94" w:name="_Toc477446443"/>
      <w:bookmarkStart w:id="95" w:name="_Toc477448124"/>
      <w:bookmarkStart w:id="96" w:name="_Toc477448263"/>
      <w:bookmarkStart w:id="97" w:name="_Toc486428597"/>
      <w:r w:rsidR="00D25DBE">
        <w:rPr>
          <w:noProof/>
          <w:lang w:val="en-US"/>
        </w:rPr>
        <w:t>13</w:t>
      </w:r>
      <w:r>
        <w:rPr>
          <w:lang w:val="en-US"/>
        </w:rPr>
        <w:fldChar w:fldCharType="end"/>
      </w:r>
      <w:r w:rsidRPr="003C42D1">
        <w:rPr>
          <w:lang w:val="en-US"/>
        </w:rPr>
        <w:t xml:space="preserve"> Succesful Stored XSS</w:t>
      </w:r>
      <w:bookmarkEnd w:id="93"/>
      <w:bookmarkEnd w:id="94"/>
      <w:bookmarkEnd w:id="95"/>
      <w:bookmarkEnd w:id="96"/>
      <w:bookmarkEnd w:id="97"/>
    </w:p>
    <w:p w:rsidR="00BA5233" w:rsidRDefault="00BA5233" w:rsidP="00F37E6B">
      <w:pPr>
        <w:rPr>
          <w:lang w:val="en-US"/>
        </w:rPr>
      </w:pPr>
      <w:r>
        <w:rPr>
          <w:lang w:val="en-US"/>
        </w:rPr>
        <w:t>This entry would be added as a permanent comment, and in most cases it would look no different than a normal comment, but it would execute the script whenever a user visits the page. Subtler scripts could execute without the user noticing anything wrong. The only way to solve this would be for the webmaster to delete the malicious entry from the server. In particularly pernicious cases with self-replicating scripts, the only solution might be to restore the database to a previous backup or reset it altogether.</w:t>
      </w:r>
    </w:p>
    <w:p w:rsidR="00BA5233" w:rsidRDefault="00BA5233" w:rsidP="00F37E6B">
      <w:pPr>
        <w:rPr>
          <w:lang w:val="en-US"/>
        </w:rPr>
      </w:pPr>
    </w:p>
    <w:p w:rsidR="00BA5233" w:rsidRPr="009F244A" w:rsidRDefault="00BA5233" w:rsidP="00F37E6B">
      <w:pPr>
        <w:pStyle w:val="Ttulo3"/>
        <w:rPr>
          <w:lang w:val="en-US"/>
        </w:rPr>
      </w:pPr>
      <w:bookmarkStart w:id="98" w:name="_Toc477447942"/>
      <w:r w:rsidRPr="009F244A">
        <w:rPr>
          <w:lang w:val="en-US"/>
        </w:rPr>
        <w:t>Insecure Direct Object References</w:t>
      </w:r>
      <w:bookmarkEnd w:id="98"/>
    </w:p>
    <w:p w:rsidR="00BA5233" w:rsidRDefault="00BA5233" w:rsidP="00F37E6B">
      <w:pPr>
        <w:rPr>
          <w:lang w:val="en-US"/>
        </w:rPr>
      </w:pPr>
      <w:r>
        <w:rPr>
          <w:lang w:val="en-US"/>
        </w:rPr>
        <w:t>Insecure direct object references will take place whenever an application tries to access a resource using the resource itself as the reference to look up for. Through trial and error, it could then be possible to gain access to a confidential file without having the required privileges.</w:t>
      </w:r>
    </w:p>
    <w:p w:rsidR="00BA5233" w:rsidRPr="00B96F9B" w:rsidRDefault="00BA5233" w:rsidP="00F37E6B">
      <w:pPr>
        <w:rPr>
          <w:lang w:val="en-US"/>
        </w:rPr>
      </w:pPr>
      <w:r>
        <w:rPr>
          <w:lang w:val="en-US"/>
        </w:rPr>
        <w:t xml:space="preserve">If the web application has a folder called ‘passwords’ </w:t>
      </w:r>
      <w:r w:rsidRPr="00B96F9B">
        <w:rPr>
          <w:lang w:val="en-US"/>
        </w:rPr>
        <w:t xml:space="preserve">that contains a text file of the name ‘accounts.txt’, it could be possible to access it directly through the URL </w:t>
      </w:r>
      <w:r w:rsidRPr="00B96F9B">
        <w:rPr>
          <w:i/>
          <w:lang w:val="en-US"/>
        </w:rPr>
        <w:t>/passwords/accounts.txt</w:t>
      </w:r>
      <w:r w:rsidRPr="00B96F9B">
        <w:rPr>
          <w:lang w:val="en-US"/>
        </w:rPr>
        <w:t xml:space="preserve"> ,even if the text file itself isn’t accessible through normal means</w:t>
      </w:r>
      <w:r>
        <w:rPr>
          <w:lang w:val="en-US"/>
        </w:rPr>
        <w:t xml:space="preserve"> in the webpage</w:t>
      </w:r>
      <w:r w:rsidRPr="00B96F9B">
        <w:rPr>
          <w:lang w:val="en-US"/>
        </w:rPr>
        <w:t>.</w:t>
      </w:r>
      <w:r>
        <w:rPr>
          <w:lang w:val="en-US"/>
        </w:rPr>
        <w:t xml:space="preserve"> Another example would be a page that shows the user’s account directly </w:t>
      </w:r>
      <w:r>
        <w:rPr>
          <w:lang w:val="en-US"/>
        </w:rPr>
        <w:lastRenderedPageBreak/>
        <w:t xml:space="preserve">through the URL as a parameter, allowing attackers to just modify that parameter to access any account, such as </w:t>
      </w:r>
      <w:r w:rsidRPr="004235BC">
        <w:rPr>
          <w:i/>
          <w:lang w:val="en-US"/>
        </w:rPr>
        <w:t>/userInfo?account=</w:t>
      </w:r>
      <w:r w:rsidRPr="00AE3662">
        <w:rPr>
          <w:b/>
          <w:i/>
          <w:lang w:val="en-US"/>
        </w:rPr>
        <w:t>admin</w:t>
      </w:r>
      <w:r>
        <w:rPr>
          <w:lang w:val="en-US"/>
        </w:rPr>
        <w:t>.</w:t>
      </w:r>
    </w:p>
    <w:p w:rsidR="00BA5233" w:rsidRDefault="00BA5233" w:rsidP="00F37E6B">
      <w:pPr>
        <w:rPr>
          <w:lang w:val="en-US"/>
        </w:rPr>
      </w:pPr>
    </w:p>
    <w:p w:rsidR="00BA5233" w:rsidRPr="009F244A" w:rsidRDefault="00BA5233" w:rsidP="00F37E6B">
      <w:pPr>
        <w:pStyle w:val="Ttulo3"/>
        <w:rPr>
          <w:lang w:val="en-US"/>
        </w:rPr>
      </w:pPr>
      <w:bookmarkStart w:id="99" w:name="_Toc477447943"/>
      <w:r w:rsidRPr="009F244A">
        <w:rPr>
          <w:lang w:val="en-US"/>
        </w:rPr>
        <w:t>Cross-Site Request Forgery (CSRF)</w:t>
      </w:r>
      <w:bookmarkEnd w:id="99"/>
    </w:p>
    <w:p w:rsidR="00BA5233" w:rsidRDefault="00BA5233" w:rsidP="00F37E6B">
      <w:pPr>
        <w:rPr>
          <w:lang w:val="en-US"/>
        </w:rPr>
      </w:pPr>
      <w:r>
        <w:rPr>
          <w:lang w:val="en-US"/>
        </w:rPr>
        <w:t>Before this kind of attack can take place, the target must be authenticated. Then, the attacker runs a script into the target’s browser to forge a request. The website has no way to know that the request isn’t genuine, since it comes from the user’s browser.</w:t>
      </w:r>
    </w:p>
    <w:p w:rsidR="00BA5233" w:rsidRDefault="00BA5233" w:rsidP="00F37E6B">
      <w:pPr>
        <w:rPr>
          <w:lang w:val="en-US"/>
        </w:rPr>
      </w:pPr>
      <w:r>
        <w:rPr>
          <w:lang w:val="en-US"/>
        </w:rPr>
        <w:t>Cross-site request forgery can happen in multiple ways, and can be combined with many of the previous attacks. The final objective is to make the target’s browser execute a script, and this can be achieved by many different ways such as sending an URL or XSS.</w:t>
      </w:r>
    </w:p>
    <w:p w:rsidR="00BA5233" w:rsidRDefault="00BA5233" w:rsidP="00F37E6B">
      <w:pPr>
        <w:rPr>
          <w:lang w:val="en-US"/>
        </w:rPr>
      </w:pPr>
      <w:r>
        <w:rPr>
          <w:lang w:val="en-US"/>
        </w:rPr>
        <w:t>As an example, in a forum or comment page that doesn’t sanitize input an attacker might use cross-site scripting to post an entry with the following HTML code that forces any visitor to logout:</w:t>
      </w:r>
    </w:p>
    <w:p w:rsidR="00BA5233" w:rsidRDefault="00BA5233" w:rsidP="00F37E6B">
      <w:pPr>
        <w:keepNext/>
        <w:jc w:val="center"/>
      </w:pPr>
      <w:r>
        <w:rPr>
          <w:noProof/>
        </w:rPr>
        <w:drawing>
          <wp:inline distT="0" distB="0" distL="0" distR="0" wp14:anchorId="3A2C3C70" wp14:editId="4E1764C9">
            <wp:extent cx="3495675" cy="1779908"/>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9506" t="33234" r="22046" b="26669"/>
                    <a:stretch/>
                  </pic:blipFill>
                  <pic:spPr bwMode="auto">
                    <a:xfrm>
                      <a:off x="0" y="0"/>
                      <a:ext cx="3495265" cy="1779699"/>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00" w:name="_Toc477445722"/>
      <w:bookmarkStart w:id="101" w:name="_Toc477446444"/>
      <w:bookmarkStart w:id="102" w:name="_Toc477448125"/>
      <w:bookmarkStart w:id="103" w:name="_Toc477448264"/>
      <w:bookmarkStart w:id="104" w:name="_Toc486428598"/>
      <w:r w:rsidR="00D25DBE">
        <w:rPr>
          <w:noProof/>
          <w:lang w:val="en-US"/>
        </w:rPr>
        <w:t>14</w:t>
      </w:r>
      <w:r>
        <w:rPr>
          <w:lang w:val="en-US"/>
        </w:rPr>
        <w:fldChar w:fldCharType="end"/>
      </w:r>
      <w:r w:rsidRPr="00035E23">
        <w:rPr>
          <w:lang w:val="en-US"/>
        </w:rPr>
        <w:t xml:space="preserve"> CSRF Example</w:t>
      </w:r>
      <w:bookmarkEnd w:id="100"/>
      <w:bookmarkEnd w:id="101"/>
      <w:bookmarkEnd w:id="102"/>
      <w:bookmarkEnd w:id="103"/>
      <w:bookmarkEnd w:id="104"/>
    </w:p>
    <w:p w:rsidR="00BA5233" w:rsidRPr="00E40A30" w:rsidRDefault="00BA5233" w:rsidP="00F37E6B">
      <w:pPr>
        <w:rPr>
          <w:lang w:val="en-US"/>
        </w:rPr>
      </w:pPr>
      <w:r>
        <w:rPr>
          <w:lang w:val="en-US"/>
        </w:rPr>
        <w:t>These kinds of attacks are not effective if the user isn’t authenticated beforehand. Other possible approaches for attacks could include forcing a user to make a purchase or sending money to the attacker’s account.</w:t>
      </w:r>
    </w:p>
    <w:p w:rsidR="00BA5233" w:rsidRPr="00B755E5" w:rsidRDefault="00BA5233" w:rsidP="00F37E6B">
      <w:pPr>
        <w:rPr>
          <w:lang w:val="en-US"/>
        </w:rPr>
      </w:pP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0353D6" w:rsidRPr="00151186" w:rsidRDefault="000353D6" w:rsidP="00F37E6B">
      <w:pPr>
        <w:pStyle w:val="Ttulo1"/>
        <w:rPr>
          <w:lang w:val="en-US"/>
        </w:rPr>
        <w:sectPr w:rsidR="000353D6" w:rsidRPr="00151186" w:rsidSect="003C4462">
          <w:type w:val="continuous"/>
          <w:pgSz w:w="11906" w:h="16838"/>
          <w:pgMar w:top="1417" w:right="1701" w:bottom="1417" w:left="1701" w:header="708" w:footer="708" w:gutter="0"/>
          <w:cols w:space="708"/>
          <w:docGrid w:linePitch="360"/>
        </w:sectPr>
      </w:pPr>
      <w:bookmarkStart w:id="105" w:name="_Toc477455042"/>
    </w:p>
    <w:p w:rsidR="00BA5233" w:rsidRDefault="00BA5233" w:rsidP="00F37E6B">
      <w:pPr>
        <w:pStyle w:val="Ttulo1"/>
      </w:pPr>
      <w:bookmarkStart w:id="106" w:name="_Toc486428618"/>
      <w:r>
        <w:lastRenderedPageBreak/>
        <w:t>Implementation</w:t>
      </w:r>
      <w:bookmarkEnd w:id="105"/>
      <w:bookmarkEnd w:id="106"/>
    </w:p>
    <w:p w:rsidR="00BA5233" w:rsidRDefault="00BA5233" w:rsidP="00F37E6B">
      <w:pPr>
        <w:rPr>
          <w:lang w:val="en-US"/>
        </w:rPr>
      </w:pPr>
      <w:r>
        <w:rPr>
          <w:lang w:val="en-US"/>
        </w:rPr>
        <w:t>The code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w:t>
      </w:r>
    </w:p>
    <w:p w:rsidR="00BA5233" w:rsidRDefault="00BA5233" w:rsidP="00F37E6B">
      <w:pPr>
        <w:rPr>
          <w:lang w:val="en-US"/>
        </w:rPr>
      </w:pPr>
      <w:r>
        <w:rPr>
          <w:lang w:val="en-US"/>
        </w:rPr>
        <w:t>The program will execute in three distinct stages. It will first begin by gathering all information it will need to work, such as what IPs and ports to scan. The second stage will be the actual vulnerability scan per se, taking in the information from the previous step as the input and sending the output to the next and last stage, the automated generation of the report.</w:t>
      </w:r>
    </w:p>
    <w:p w:rsidR="00BA5233" w:rsidRDefault="00BA5233" w:rsidP="00F37E6B">
      <w:pPr>
        <w:rPr>
          <w:lang w:val="en-US"/>
        </w:rPr>
      </w:pPr>
      <w:r>
        <w:rPr>
          <w:lang w:val="en-US"/>
        </w:rPr>
        <w:t>The code will make use of diverse third-party tools such as Nmap or OWASP ZAP, which will be described in the following sections as they are introduced. Most of these tools have specific modules that allow them to easily interact with Python, and grant almost full control of their functions through scripting.</w:t>
      </w:r>
    </w:p>
    <w:p w:rsidR="00BA5233" w:rsidRPr="00E51259" w:rsidRDefault="00BA5233" w:rsidP="00F37E6B">
      <w:pPr>
        <w:pStyle w:val="Ttulo2"/>
        <w:rPr>
          <w:lang w:val="en-US"/>
        </w:rPr>
      </w:pPr>
      <w:bookmarkStart w:id="107" w:name="_Toc486428619"/>
      <w:r w:rsidRPr="00E51259">
        <w:rPr>
          <w:lang w:val="en-US"/>
        </w:rPr>
        <w:t>Information Gathering</w:t>
      </w:r>
      <w:bookmarkEnd w:id="107"/>
    </w:p>
    <w:p w:rsidR="00BA5233" w:rsidRDefault="00BA5233" w:rsidP="00F37E6B">
      <w:pPr>
        <w:rPr>
          <w:lang w:val="en-US"/>
        </w:rPr>
      </w:pPr>
      <w:r w:rsidRPr="00E51259">
        <w:rPr>
          <w:lang w:val="en-US"/>
        </w:rPr>
        <w:t xml:space="preserve">Before </w:t>
      </w:r>
      <w:r>
        <w:rPr>
          <w:lang w:val="en-US"/>
        </w:rPr>
        <w:t>the scan can start it is necessary to know what web applications will be scanned, the IP address of their hosts and which port do they reside in. The information gathering phase will be divided in three sequential stages: a first stage of interface scanning to detect what interfaces the device hosting the script is connected to and convert them to CIDR format, a second stage of network scanning to discover live hosts, and a third and final stage of port scanning. Nmap will be used in the two later stages.</w:t>
      </w:r>
    </w:p>
    <w:p w:rsidR="00BA5233" w:rsidRDefault="00BA5233" w:rsidP="00F37E6B">
      <w:pPr>
        <w:rPr>
          <w:lang w:val="en-US"/>
        </w:rPr>
      </w:pPr>
      <w:r>
        <w:rPr>
          <w:lang w:val="en-US"/>
        </w:rPr>
        <w:t>Nmap</w:t>
      </w:r>
      <w:r>
        <w:rPr>
          <w:rStyle w:val="Refdenotaalpie"/>
          <w:lang w:val="en-US"/>
        </w:rPr>
        <w:footnoteReference w:id="4"/>
      </w:r>
      <w:r>
        <w:rPr>
          <w:lang w:val="en-US"/>
        </w:rPr>
        <w:t xml:space="preserve"> (“Network Mapper”) is a free, open source utility used for diverse tasks such as network discovery and security auditing. It was conceived as a tool to assist in the scanning of large networks, but also works against single hosts. Some of the multiple techniques it implements include port scanning, OS and version detection or ping sweeps, among others. A module for Python exists</w:t>
      </w:r>
      <w:r>
        <w:rPr>
          <w:rStyle w:val="Refdenotaalpie"/>
          <w:lang w:val="en-US"/>
        </w:rPr>
        <w:footnoteReference w:id="5"/>
      </w:r>
      <w:r>
        <w:rPr>
          <w:lang w:val="en-US"/>
        </w:rPr>
        <w:t>, which makes it easy to implement Nmap functions directly through Python.</w:t>
      </w:r>
    </w:p>
    <w:p w:rsidR="00BA5233" w:rsidRDefault="00BA5233" w:rsidP="00F37E6B">
      <w:pPr>
        <w:rPr>
          <w:lang w:val="en-US"/>
        </w:rPr>
      </w:pPr>
    </w:p>
    <w:p w:rsidR="00BA5233" w:rsidRDefault="00BA5233" w:rsidP="00F37E6B">
      <w:pPr>
        <w:pStyle w:val="Ttulo3"/>
        <w:rPr>
          <w:lang w:val="en-US"/>
        </w:rPr>
      </w:pPr>
      <w:r>
        <w:rPr>
          <w:lang w:val="en-US"/>
        </w:rPr>
        <w:t>Interface Scan</w:t>
      </w:r>
    </w:p>
    <w:p w:rsidR="00BA5233" w:rsidRDefault="00BA5233" w:rsidP="00F37E6B">
      <w:pPr>
        <w:rPr>
          <w:lang w:val="en-US"/>
        </w:rPr>
      </w:pPr>
      <w:r>
        <w:rPr>
          <w:lang w:val="en-US"/>
        </w:rPr>
        <w:t xml:space="preserve">Before a network can be scanned, it is imperative to first determine </w:t>
      </w:r>
      <w:r w:rsidRPr="00036E12">
        <w:rPr>
          <w:i/>
          <w:lang w:val="en-US"/>
        </w:rPr>
        <w:t>which</w:t>
      </w:r>
      <w:r>
        <w:rPr>
          <w:lang w:val="en-US"/>
        </w:rPr>
        <w:t xml:space="preserve"> network is to actually be scanned. So, the first step will be to determine what network the device is connected to.</w:t>
      </w:r>
    </w:p>
    <w:p w:rsidR="00BA5233" w:rsidRDefault="00BA5233" w:rsidP="00F37E6B">
      <w:pPr>
        <w:rPr>
          <w:lang w:val="en-US"/>
        </w:rPr>
      </w:pPr>
      <w:r>
        <w:rPr>
          <w:lang w:val="en-US"/>
        </w:rPr>
        <w:t xml:space="preserve">The device, by virtue of being connected to a network, will be granted an IP address. These IP addresses are used to identify any particular device inside a given network. They usually take the form of a set of four numbers, each ranging from 0 to 255 (such as 127.0.0.1). Since the </w:t>
      </w:r>
      <w:r>
        <w:rPr>
          <w:lang w:val="en-US"/>
        </w:rPr>
        <w:lastRenderedPageBreak/>
        <w:t>device will know its own IP address at any point, it can be used as a starting point to determine the network.</w:t>
      </w:r>
    </w:p>
    <w:p w:rsidR="00BA5233" w:rsidRDefault="00BA5233" w:rsidP="00F37E6B">
      <w:pPr>
        <w:rPr>
          <w:lang w:val="en-US"/>
        </w:rPr>
      </w:pPr>
      <w:r>
        <w:rPr>
          <w:lang w:val="en-US"/>
        </w:rPr>
        <w:t xml:space="preserve">Other than an IP address, a network is identified by its netmask, which determines what other IP addresses belong to the same subnet and should also be scanned in the following stages. It can be represented as a set of four numbers much like an IP address, or as a </w:t>
      </w:r>
      <w:r w:rsidR="003B2548">
        <w:rPr>
          <w:lang w:val="en-US"/>
        </w:rPr>
        <w:t xml:space="preserve">single </w:t>
      </w:r>
      <w:r>
        <w:rPr>
          <w:lang w:val="en-US"/>
        </w:rPr>
        <w:t>number denoting how many bits in an address are part of the network, out of a total 32 bits. For instance, a 20 would denote that the first 20 bits are the network part of the address, and so the other 12 bits are used for specific host addresses under the same subnet.</w:t>
      </w:r>
    </w:p>
    <w:p w:rsidR="00BA5233" w:rsidRDefault="00BA5233" w:rsidP="00F37E6B">
      <w:pPr>
        <w:rPr>
          <w:lang w:val="en-US"/>
        </w:rPr>
      </w:pPr>
      <w:r>
        <w:rPr>
          <w:lang w:val="en-US"/>
        </w:rPr>
        <w:t>Thus, a network can be fully characterized by an IP address and a netmask. Knowing this, it’s common to represent a network in a human-readable format that includes this information. The most widely accepted representation is CIDR</w:t>
      </w:r>
      <w:r>
        <w:rPr>
          <w:rStyle w:val="Refdenotaalpie"/>
          <w:lang w:val="en-US"/>
        </w:rPr>
        <w:footnoteReference w:id="6"/>
      </w:r>
      <w:r>
        <w:rPr>
          <w:lang w:val="en-US"/>
        </w:rPr>
        <w:t xml:space="preserve"> (</w:t>
      </w:r>
      <w:r w:rsidRPr="00A960E3">
        <w:rPr>
          <w:bCs/>
          <w:lang w:val="en-US"/>
        </w:rPr>
        <w:t>Classless Inter-Domain Routing</w:t>
      </w:r>
      <w:r>
        <w:rPr>
          <w:lang w:val="en-US"/>
        </w:rPr>
        <w:t xml:space="preserve">) notation. Under this notation, networks are written as an address followed by a slash and then the number of bits of the netmask (such as </w:t>
      </w:r>
      <w:r w:rsidRPr="00157DA9">
        <w:rPr>
          <w:lang w:val="en-US"/>
        </w:rPr>
        <w:t>192.168.0.0/16</w:t>
      </w:r>
      <w:r>
        <w:rPr>
          <w:lang w:val="en-US"/>
        </w:rPr>
        <w:t>).</w:t>
      </w:r>
    </w:p>
    <w:p w:rsidR="00BA5233" w:rsidRPr="00BB434C" w:rsidRDefault="00BA5233" w:rsidP="00F37E6B">
      <w:pPr>
        <w:rPr>
          <w:lang w:val="en-US"/>
        </w:rPr>
      </w:pPr>
      <w:r>
        <w:rPr>
          <w:lang w:val="en-US"/>
        </w:rPr>
        <w:t xml:space="preserve">The </w:t>
      </w:r>
      <w:r w:rsidRPr="00070A66">
        <w:rPr>
          <w:i/>
          <w:lang w:val="en-US"/>
        </w:rPr>
        <w:t>netifaces</w:t>
      </w:r>
      <w:r>
        <w:rPr>
          <w:lang w:val="en-US"/>
        </w:rPr>
        <w:t xml:space="preserve"> module for Python makes it trivial to fetch information about all interfaces the device is connected to. Then, the </w:t>
      </w:r>
      <w:r>
        <w:rPr>
          <w:i/>
          <w:lang w:val="en-US"/>
        </w:rPr>
        <w:t>socket</w:t>
      </w:r>
      <w:r>
        <w:rPr>
          <w:lang w:val="en-US"/>
        </w:rPr>
        <w:t xml:space="preserve"> module included by default in Python can help find information related to their IPs, such as their address and netmask. Finally, the </w:t>
      </w:r>
      <w:r>
        <w:rPr>
          <w:i/>
          <w:lang w:val="en-US"/>
        </w:rPr>
        <w:t>netaddr</w:t>
      </w:r>
      <w:r>
        <w:rPr>
          <w:lang w:val="en-US"/>
        </w:rPr>
        <w:t xml:space="preserve"> module can be used to turn this information into a usable CIDR form.</w:t>
      </w:r>
    </w:p>
    <w:p w:rsidR="00BA5233" w:rsidRDefault="00BA5233" w:rsidP="00F37E6B">
      <w:pPr>
        <w:rPr>
          <w:lang w:val="en-US"/>
        </w:rPr>
      </w:pPr>
    </w:p>
    <w:p w:rsidR="00BA5233" w:rsidRDefault="00BA5233" w:rsidP="00F37E6B">
      <w:pPr>
        <w:pStyle w:val="Ttulo3"/>
        <w:rPr>
          <w:lang w:val="en-US"/>
        </w:rPr>
      </w:pPr>
      <w:r>
        <w:rPr>
          <w:lang w:val="en-US"/>
        </w:rPr>
        <w:t>Network Scan</w:t>
      </w:r>
    </w:p>
    <w:p w:rsidR="00BA5233" w:rsidRDefault="00BA5233" w:rsidP="00F37E6B">
      <w:pPr>
        <w:rPr>
          <w:lang w:val="en-US"/>
        </w:rPr>
      </w:pPr>
      <w:r>
        <w:rPr>
          <w:lang w:val="en-US"/>
        </w:rPr>
        <w:t>Trying to scan every single port of every potential IP address would be so time-consuming as to be impractical. It is a slow procedure that is rarely necessary. More often than not, the only IP addresses of interest are those which hold live hosts.</w:t>
      </w:r>
    </w:p>
    <w:p w:rsidR="00BA5233" w:rsidRDefault="00BA5233" w:rsidP="00F37E6B">
      <w:pPr>
        <w:rPr>
          <w:lang w:val="en-US"/>
        </w:rPr>
      </w:pPr>
      <w:r>
        <w:rPr>
          <w:lang w:val="en-US"/>
        </w:rPr>
        <w:t>Host discovery works by sending specific request packets (“pings”) to a wide range of IP addresses and then detecting what particular IP addresses answer back</w:t>
      </w:r>
      <w:r>
        <w:rPr>
          <w:rStyle w:val="Refdenotaalpie"/>
          <w:lang w:val="en-US"/>
        </w:rPr>
        <w:footnoteReference w:id="7"/>
      </w:r>
      <w:r>
        <w:rPr>
          <w:lang w:val="en-US"/>
        </w:rPr>
        <w:t>. Nmap offers different ways to scan a network for live hosts, but the “no port scan” (“-sn” switch) will be chosen for being relatively less intrusive and faster than other alternatives, while still detailing what hosts are up in a given network.</w:t>
      </w:r>
    </w:p>
    <w:p w:rsidR="00BA5233" w:rsidRDefault="00BA5233" w:rsidP="00F37E6B">
      <w:pPr>
        <w:rPr>
          <w:lang w:val="en-US"/>
        </w:rPr>
      </w:pPr>
      <w:r>
        <w:rPr>
          <w:lang w:val="en-US"/>
        </w:rPr>
        <w:t>The way it works is by sending an ICMP echo request (“Internet Control Message Protocol”) to each target and then waiting for a response. By default, Nmap will send a TCP ACK packet to port 80 and a TCP SYN packet to port 443. Ports 80 and 443 are considered the default ports for http and https, respectively.</w:t>
      </w:r>
    </w:p>
    <w:p w:rsidR="00BA5233" w:rsidRDefault="00BA5233" w:rsidP="00F37E6B">
      <w:pPr>
        <w:rPr>
          <w:lang w:val="en-US"/>
        </w:rPr>
      </w:pPr>
      <w:r>
        <w:rPr>
          <w:lang w:val="en-US"/>
        </w:rPr>
        <w:t>The result of the network scan will be a list of IP addresses that responded to the requests sent by Nmap. This list will be saved so that Nmap can later scan the ports on each of these IP addresses one by one.</w:t>
      </w:r>
    </w:p>
    <w:p w:rsidR="00BA5233" w:rsidRDefault="00BA5233" w:rsidP="00F37E6B">
      <w:pPr>
        <w:rPr>
          <w:lang w:val="en-US"/>
        </w:rPr>
      </w:pPr>
    </w:p>
    <w:p w:rsidR="00BA5233" w:rsidRDefault="00BA5233" w:rsidP="00F37E6B">
      <w:pPr>
        <w:pStyle w:val="Ttulo3"/>
        <w:rPr>
          <w:lang w:val="en-US"/>
        </w:rPr>
      </w:pPr>
      <w:r>
        <w:rPr>
          <w:lang w:val="en-US"/>
        </w:rPr>
        <w:lastRenderedPageBreak/>
        <w:t>Port Scan</w:t>
      </w:r>
    </w:p>
    <w:p w:rsidR="00BA5233" w:rsidRDefault="00BA5233" w:rsidP="00F37E6B">
      <w:pPr>
        <w:rPr>
          <w:lang w:val="en-US"/>
        </w:rPr>
      </w:pPr>
      <w:r>
        <w:rPr>
          <w:lang w:val="en-US"/>
        </w:rPr>
        <w:t>Any given IP address will be associated with 65536 TCP ports and another 65536 UDP ports, where TCP (Transmission Control Protocol) and UDP (User Datagram Protocol) are two of the protocols that make up the TCP/IP protocol suite, universally used for data communication across the Internet</w:t>
      </w:r>
      <w:r>
        <w:rPr>
          <w:lang w:val="en-US"/>
        </w:rPr>
        <w:fldChar w:fldCharType="begin"/>
      </w:r>
      <w:r>
        <w:rPr>
          <w:lang w:val="en-US"/>
        </w:rPr>
        <w:instrText xml:space="preserve"> ADDIN ZOTERO_ITEM CSL_CITATION {"citationID":"hHpgQezf","properties":{"formattedCitation":"[9]","plainCitation":"[9]"},"citationItems":[{"id":29,"uris":["http://zotero.org/users/local/p39YSkPy/items/I58T65DI"],"uri":["http://zotero.org/users/local/p39YSkPy/items/I58T65DI"],"itemData":{"id":29,"type":"webpage","title":"Introduction to Port Scanning in Network Security","container-title":"Lifewire","URL":"https://www.lifewire.com/introduction-to-port-scanning-2486802","author":[{"family":"Bradley","given":"Tony"}],"issued":{"date-parts":[["2016",2]]},"accessed":{"date-parts":[["2017",5,25]]}}}],"schema":"https://github.com/citation-style-language/schema/raw/master/csl-citation.json"} </w:instrText>
      </w:r>
      <w:r>
        <w:rPr>
          <w:lang w:val="en-US"/>
        </w:rPr>
        <w:fldChar w:fldCharType="separate"/>
      </w:r>
      <w:r w:rsidRPr="00D633D0">
        <w:rPr>
          <w:rFonts w:ascii="Calibri" w:hAnsi="Calibri"/>
          <w:lang w:val="en-US"/>
        </w:rPr>
        <w:t>[9]</w:t>
      </w:r>
      <w:r>
        <w:rPr>
          <w:lang w:val="en-US"/>
        </w:rPr>
        <w:fldChar w:fldCharType="end"/>
      </w:r>
      <w:r>
        <w:rPr>
          <w:lang w:val="en-US"/>
        </w:rPr>
        <w:t>. The first 1024 TCP ports are commonly associated with specific services such as HTTP (80), HTTPS (443), DNS (53) or FTP (20). Note that this is merely a convention, and is not enforced (so there could be HTTP services in any port other than 80).</w:t>
      </w:r>
    </w:p>
    <w:p w:rsidR="00BA5233" w:rsidRDefault="00BA5233" w:rsidP="00F37E6B">
      <w:pPr>
        <w:rPr>
          <w:lang w:val="en-US"/>
        </w:rPr>
      </w:pPr>
      <w:r>
        <w:rPr>
          <w:lang w:val="en-US"/>
        </w:rPr>
        <w:t>Port scanning consists on sending out connection requests to every port corresponding to an IP address sequentially, noting which ports respond. The scan can then follow up with a more in-depth scan of those ports that responded in order to determine what kind of service they are running. Scanning the whole range of 65536 ports is slow and rarely necessary, so it’s common for scanners to limit their reach to a smaller array of commonly used ports. By default, Nmap will only scan the 1000 more frequently used ports.</w:t>
      </w:r>
    </w:p>
    <w:p w:rsidR="00BA5233" w:rsidRDefault="00BA5233" w:rsidP="00F37E6B">
      <w:pPr>
        <w:rPr>
          <w:lang w:val="en-US"/>
        </w:rPr>
      </w:pPr>
      <w:r>
        <w:rPr>
          <w:lang w:val="en-US"/>
        </w:rPr>
        <w:t>By default Nmap will run a SYN scan, capable of scanning thousands of ports per second in absence of restrictive firewalls</w:t>
      </w:r>
      <w:r>
        <w:rPr>
          <w:rStyle w:val="Refdenotaalpie"/>
          <w:lang w:val="en-US"/>
        </w:rPr>
        <w:footnoteReference w:id="8"/>
      </w:r>
      <w:r>
        <w:rPr>
          <w:lang w:val="en-US"/>
        </w:rPr>
        <w:t>. This scan sends a SYN packet to every target port and waits to receive a SYN/ACK packet in response, which would indicate that the target port is open. Since this scan doesn’t open a full TCP connection, it is sometimes referred to as half-open scanning.</w:t>
      </w:r>
    </w:p>
    <w:p w:rsidR="00BA5233" w:rsidRDefault="00BA5233" w:rsidP="00F37E6B">
      <w:pPr>
        <w:rPr>
          <w:lang w:val="en-US"/>
        </w:rPr>
      </w:pPr>
      <w:r>
        <w:rPr>
          <w:lang w:val="en-US"/>
        </w:rPr>
        <w:t>The scan will result in a list of open ports associated to each live host found during the previous step. Nmap can also perform service detection to determine with reasonable accuracy what kind of service is associated with each port. This allows the program to detect HTTP or HTTPS services outside of their most commonly use ports.</w:t>
      </w:r>
    </w:p>
    <w:p w:rsidR="00BA5233" w:rsidRPr="00E349BE" w:rsidRDefault="00BA5233" w:rsidP="00F37E6B">
      <w:pPr>
        <w:rPr>
          <w:lang w:val="en-US"/>
        </w:rPr>
      </w:pPr>
      <w:r>
        <w:rPr>
          <w:lang w:val="en-US"/>
        </w:rPr>
        <w:t>Once the program has composed a list of hosts and ports that might potentially have web applications, this list is sent to the next stage for an automated scan.</w:t>
      </w:r>
    </w:p>
    <w:p w:rsidR="00BA5233" w:rsidRPr="00E51259" w:rsidRDefault="00BA5233" w:rsidP="00F37E6B">
      <w:pPr>
        <w:rPr>
          <w:lang w:val="en-US"/>
        </w:rPr>
      </w:pPr>
    </w:p>
    <w:p w:rsidR="00BA5233" w:rsidRDefault="00BA5233" w:rsidP="00F37E6B">
      <w:pPr>
        <w:pStyle w:val="Ttulo2"/>
      </w:pPr>
      <w:bookmarkStart w:id="108" w:name="_Toc477455043"/>
      <w:bookmarkStart w:id="109" w:name="_Toc486428620"/>
      <w:r>
        <w:t>Automated Testing</w:t>
      </w:r>
      <w:bookmarkEnd w:id="108"/>
      <w:bookmarkEnd w:id="109"/>
    </w:p>
    <w:p w:rsidR="00BA5233" w:rsidRDefault="00BA5233">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BA5233" w:rsidRDefault="00BA5233">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 ZAP has a Python client API that allows it to work directly through Python by use of the ZAPv2 module</w:t>
      </w:r>
      <w:r>
        <w:rPr>
          <w:rStyle w:val="Refdenotaalpie"/>
          <w:lang w:val="en-US"/>
        </w:rPr>
        <w:footnoteReference w:id="9"/>
      </w:r>
      <w:r>
        <w:rPr>
          <w:lang w:val="en-US"/>
        </w:rPr>
        <w:t>.</w:t>
      </w:r>
    </w:p>
    <w:p w:rsidR="00BA5233" w:rsidRDefault="00BA5233">
      <w:pPr>
        <w:rPr>
          <w:lang w:val="en-US"/>
        </w:rPr>
      </w:pPr>
      <w:r>
        <w:rPr>
          <w:lang w:val="en-US"/>
        </w:rPr>
        <w:t>In order to perform an automated scan on the target web application, the first step is to open the OWASP ZAP program. This can be achieved with the help of the ‘OS’ and ‘Subprocess’ modules for Python</w:t>
      </w:r>
      <w:r>
        <w:rPr>
          <w:lang w:val="en-US"/>
        </w:rPr>
        <w:fldChar w:fldCharType="begin"/>
      </w:r>
      <w:r>
        <w:rPr>
          <w:lang w:val="en-US"/>
        </w:rPr>
        <w:instrText xml:space="preserve"> ADDIN ZOTERO_ITEM CSL_CITATION {"citationID":"1gVxwyQA","properties":{"formattedCitation":"[10]","plainCitation":"[10]"},"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D633D0">
        <w:rPr>
          <w:rFonts w:ascii="Calibri" w:hAnsi="Calibri"/>
          <w:lang w:val="en-US"/>
        </w:rPr>
        <w:t>[10]</w:t>
      </w:r>
      <w:r>
        <w:rPr>
          <w:lang w:val="en-US"/>
        </w:rPr>
        <w:fldChar w:fldCharType="end"/>
      </w:r>
      <w:r>
        <w:rPr>
          <w:lang w:val="en-US"/>
        </w:rPr>
        <w:t xml:space="preserve">. The program will be started in headless mode (without a graphical </w:t>
      </w:r>
      <w:r>
        <w:rPr>
          <w:lang w:val="en-US"/>
        </w:rPr>
        <w:lastRenderedPageBreak/>
        <w:t>interface) in order to minimize loading times. The script will continuously try to connect to the target webpage until it can detect the program. Once the program is open, the actual scan can be divided in two stages: the spidering stage and the active scan stage.</w:t>
      </w:r>
    </w:p>
    <w:p w:rsidR="00BA5233" w:rsidRDefault="00BA5233" w:rsidP="00F37E6B">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BA5233" w:rsidRDefault="00BA5233" w:rsidP="00F37E6B">
      <w:pPr>
        <w:rPr>
          <w:lang w:val="en-US"/>
        </w:rPr>
      </w:pPr>
      <w:r>
        <w:rPr>
          <w:lang w:val="en-US"/>
        </w:rPr>
        <w:t>While the program is running the spider</w:t>
      </w:r>
      <w:r w:rsidR="00DE42DC">
        <w:rPr>
          <w:lang w:val="en-US"/>
        </w:rPr>
        <w:t>, it will passively scan</w:t>
      </w:r>
      <w:r>
        <w:rPr>
          <w:lang w:val="en-US"/>
        </w:rPr>
        <w:t xml:space="preserve"> every received response, searching for easy to find vulnerabilities (similar to a checklist). This is a passive scan done in the background without interrupting the exploration of the web application.</w:t>
      </w:r>
    </w:p>
    <w:p w:rsidR="00BA5233" w:rsidRDefault="00BA5233" w:rsidP="00F37E6B">
      <w:pPr>
        <w:rPr>
          <w:lang w:val="en-US"/>
        </w:rPr>
      </w:pPr>
      <w:r>
        <w:rPr>
          <w:lang w:val="en-US"/>
        </w:rPr>
        <w:t>According to the official OWASP ZAP documentation, the passive scan searches for any of the following vulnerabilities</w:t>
      </w:r>
      <w:r>
        <w:rPr>
          <w:rStyle w:val="Refdenotaalpie"/>
          <w:lang w:val="en-US"/>
        </w:rPr>
        <w:footnoteReference w:id="10"/>
      </w:r>
      <w:r>
        <w:rPr>
          <w:lang w:val="en-US"/>
        </w:rPr>
        <w:t>:</w:t>
      </w:r>
    </w:p>
    <w:p w:rsidR="00BA5233" w:rsidRDefault="00BA5233" w:rsidP="00F37E6B">
      <w:pPr>
        <w:pStyle w:val="Subttulo"/>
        <w:rPr>
          <w:lang w:val="en-US"/>
        </w:rPr>
      </w:pPr>
      <w:r>
        <w:rPr>
          <w:lang w:val="en-US"/>
        </w:rPr>
        <w:t>-Application Errors</w:t>
      </w:r>
    </w:p>
    <w:p w:rsidR="00BA5233" w:rsidRDefault="00BA5233">
      <w:pPr>
        <w:rPr>
          <w:lang w:val="en-US"/>
        </w:rPr>
      </w:pPr>
      <w:r>
        <w:rPr>
          <w:lang w:val="en-US"/>
        </w:rPr>
        <w:t>Checks server responses in order to find responses that contain known error strings.</w:t>
      </w:r>
    </w:p>
    <w:p w:rsidR="00BA5233" w:rsidRDefault="00BA5233" w:rsidP="00F37E6B">
      <w:pPr>
        <w:pStyle w:val="Subttulo"/>
        <w:rPr>
          <w:lang w:val="en-US"/>
        </w:rPr>
      </w:pPr>
      <w:r>
        <w:rPr>
          <w:lang w:val="en-US"/>
        </w:rPr>
        <w:t>-Cache Control</w:t>
      </w:r>
    </w:p>
    <w:p w:rsidR="00BA5233" w:rsidRDefault="00BA5233">
      <w:pPr>
        <w:rPr>
          <w:lang w:val="en-US"/>
        </w:rPr>
      </w:pPr>
      <w:r>
        <w:rPr>
          <w:lang w:val="en-US"/>
        </w:rPr>
        <w:t>Checks the cache-control header field to ensure it follows the industry’s best practices.</w:t>
      </w:r>
    </w:p>
    <w:p w:rsidR="00BA5233" w:rsidRDefault="00BA5233" w:rsidP="00F37E6B">
      <w:pPr>
        <w:pStyle w:val="Subttulo"/>
        <w:rPr>
          <w:lang w:val="en-US"/>
        </w:rPr>
      </w:pPr>
      <w:r>
        <w:rPr>
          <w:lang w:val="en-US"/>
        </w:rPr>
        <w:t>-Content Type Missing</w:t>
      </w:r>
    </w:p>
    <w:p w:rsidR="00BA5233" w:rsidRDefault="00BA5233">
      <w:pPr>
        <w:rPr>
          <w:lang w:val="en-US"/>
        </w:rPr>
      </w:pPr>
      <w:r>
        <w:rPr>
          <w:lang w:val="en-US"/>
        </w:rPr>
        <w:t>Ensures that the Content-Type header exists and its value isn’t empty.</w:t>
      </w:r>
    </w:p>
    <w:p w:rsidR="00BA5233" w:rsidRDefault="00BA5233" w:rsidP="00F37E6B">
      <w:pPr>
        <w:pStyle w:val="Subttulo"/>
        <w:rPr>
          <w:lang w:val="en-US"/>
        </w:rPr>
      </w:pPr>
      <w:r>
        <w:rPr>
          <w:lang w:val="en-US"/>
        </w:rPr>
        <w:t>-Cookie HttpOnly</w:t>
      </w:r>
    </w:p>
    <w:p w:rsidR="00BA5233" w:rsidRDefault="00BA5233">
      <w:pPr>
        <w:rPr>
          <w:lang w:val="en-US"/>
        </w:rPr>
      </w:pPr>
      <w:r>
        <w:rPr>
          <w:lang w:val="en-US"/>
        </w:rPr>
        <w:t>If a cookie is set with the “HttpOnly” flag, browsers will know that only client side scripts should interact with that cookie. This check ensures that all cookies set are flagged as “HttpOnly”.</w:t>
      </w:r>
    </w:p>
    <w:p w:rsidR="00BA5233" w:rsidRDefault="00BA5233" w:rsidP="00F37E6B">
      <w:pPr>
        <w:pStyle w:val="Subttulo"/>
        <w:rPr>
          <w:lang w:val="en-US"/>
        </w:rPr>
      </w:pPr>
      <w:r>
        <w:rPr>
          <w:lang w:val="en-US"/>
        </w:rPr>
        <w:t>-Cookie Secure Flag</w:t>
      </w:r>
    </w:p>
    <w:p w:rsidR="00BA5233" w:rsidRDefault="00BA5233">
      <w:pPr>
        <w:rPr>
          <w:lang w:val="en-US"/>
        </w:rPr>
      </w:pPr>
      <w:r>
        <w:rPr>
          <w:lang w:val="en-US"/>
        </w:rPr>
        <w:t>If a cookie is set with the secure flag, it will not be sent during a plain HTTP session. This check analyzes all cookies generated during HTTPS sessions to make sure they include this flag.</w:t>
      </w:r>
    </w:p>
    <w:p w:rsidR="00BA5233" w:rsidRDefault="00BA5233" w:rsidP="00F37E6B">
      <w:pPr>
        <w:pStyle w:val="Subttulo"/>
        <w:rPr>
          <w:lang w:val="en-US"/>
        </w:rPr>
      </w:pPr>
      <w:r>
        <w:rPr>
          <w:lang w:val="en-US"/>
        </w:rPr>
        <w:t>-Cross Domain Script Inclusion</w:t>
      </w:r>
    </w:p>
    <w:p w:rsidR="00BA5233" w:rsidRDefault="00BA5233">
      <w:pPr>
        <w:rPr>
          <w:lang w:val="en-US"/>
        </w:rPr>
      </w:pPr>
      <w:r>
        <w:rPr>
          <w:lang w:val="en-US"/>
        </w:rPr>
        <w:t>Checks whether there are scripts that don’t come from the domain hosting the content.</w:t>
      </w:r>
    </w:p>
    <w:p w:rsidR="00BA5233" w:rsidRDefault="00BA5233" w:rsidP="00F37E6B">
      <w:pPr>
        <w:pStyle w:val="Subttulo"/>
        <w:rPr>
          <w:lang w:val="en-US"/>
        </w:rPr>
      </w:pPr>
      <w:r>
        <w:rPr>
          <w:lang w:val="en-US"/>
        </w:rPr>
        <w:t>-Header XSS Protection</w:t>
      </w:r>
    </w:p>
    <w:p w:rsidR="00BA5233" w:rsidRDefault="00BA5233">
      <w:pPr>
        <w:rPr>
          <w:lang w:val="en-US"/>
        </w:rPr>
      </w:pPr>
      <w:r>
        <w:rPr>
          <w:lang w:val="en-US"/>
        </w:rPr>
        <w:t>The X-XSS-Protection header will keep a page from loading if it detects a potential XSS attack. This check confirms the existence of this header and whether it is correctly configured.</w:t>
      </w:r>
    </w:p>
    <w:p w:rsidR="00BA5233" w:rsidRDefault="00BA5233" w:rsidP="00F37E6B">
      <w:pPr>
        <w:pStyle w:val="Subttulo"/>
        <w:rPr>
          <w:lang w:val="en-US"/>
        </w:rPr>
      </w:pPr>
      <w:r>
        <w:rPr>
          <w:lang w:val="en-US"/>
        </w:rPr>
        <w:lastRenderedPageBreak/>
        <w:t>-Mixed Content</w:t>
      </w:r>
    </w:p>
    <w:p w:rsidR="00BA5233" w:rsidRDefault="00BA5233">
      <w:pPr>
        <w:rPr>
          <w:lang w:val="en-US"/>
        </w:rPr>
      </w:pPr>
      <w:r>
        <w:rPr>
          <w:lang w:val="en-US"/>
        </w:rPr>
        <w:t>A HTTPS connection is considered more secure than a HTTP one, but not so if the content is sourced via HTTP, which would defeat the purpose of HTTPS in the first place. This check analyzes content served via HTTPS to ensure none of it is sourced via plain HTTP.</w:t>
      </w:r>
    </w:p>
    <w:p w:rsidR="00BA5233" w:rsidRDefault="00BA5233" w:rsidP="00F37E6B">
      <w:pPr>
        <w:pStyle w:val="Subttulo"/>
        <w:rPr>
          <w:lang w:val="en-US"/>
        </w:rPr>
      </w:pPr>
      <w:r>
        <w:rPr>
          <w:lang w:val="en-US"/>
        </w:rPr>
        <w:t>-Password Autocomplete</w:t>
      </w:r>
    </w:p>
    <w:p w:rsidR="00BA5233" w:rsidRDefault="00BA5233">
      <w:pPr>
        <w:rPr>
          <w:lang w:val="en-US"/>
        </w:rPr>
      </w:pPr>
      <w:r>
        <w:rPr>
          <w:lang w:val="en-US"/>
        </w:rPr>
        <w:t>This is considered an unsafe practice. This check examines all password fields to ensure their ‘autocomplete’ setting is disabled.</w:t>
      </w:r>
    </w:p>
    <w:p w:rsidR="00BA5233" w:rsidRDefault="00BA5233" w:rsidP="00F37E6B">
      <w:pPr>
        <w:pStyle w:val="Subttulo"/>
        <w:rPr>
          <w:lang w:val="en-US"/>
        </w:rPr>
      </w:pPr>
      <w:r>
        <w:rPr>
          <w:lang w:val="en-US"/>
        </w:rPr>
        <w:t>-Private Address Disclosure</w:t>
      </w:r>
    </w:p>
    <w:p w:rsidR="00BA5233" w:rsidRDefault="00BA5233">
      <w:pPr>
        <w:rPr>
          <w:lang w:val="en-US"/>
        </w:rPr>
      </w:pPr>
      <w:r>
        <w:rPr>
          <w:lang w:val="en-US"/>
        </w:rPr>
        <w:t>Checks whether the response contains private IP addresses (RFC 1918).</w:t>
      </w:r>
    </w:p>
    <w:p w:rsidR="00BA5233" w:rsidRDefault="00BA5233" w:rsidP="00F37E6B">
      <w:pPr>
        <w:pStyle w:val="Subttulo"/>
        <w:rPr>
          <w:lang w:val="en-US"/>
        </w:rPr>
      </w:pPr>
      <w:r>
        <w:rPr>
          <w:lang w:val="en-US"/>
        </w:rPr>
        <w:t>-Session Id in URL Rewrite</w:t>
      </w:r>
    </w:p>
    <w:p w:rsidR="00BA5233" w:rsidRDefault="00BA5233">
      <w:pPr>
        <w:rPr>
          <w:lang w:val="en-US"/>
        </w:rPr>
      </w:pPr>
      <w:r>
        <w:rPr>
          <w:lang w:val="en-US"/>
        </w:rPr>
        <w:t>Ensures that the session token is not written to the URL.</w:t>
      </w:r>
    </w:p>
    <w:p w:rsidR="00BA5233" w:rsidRDefault="00BA5233" w:rsidP="00F37E6B">
      <w:pPr>
        <w:pStyle w:val="Subttulo"/>
        <w:rPr>
          <w:lang w:val="en-US"/>
        </w:rPr>
      </w:pPr>
      <w:r>
        <w:rPr>
          <w:lang w:val="en-US"/>
        </w:rPr>
        <w:t>-X-Content-Type-Options</w:t>
      </w:r>
    </w:p>
    <w:p w:rsidR="00BA5233" w:rsidRDefault="00BA5233">
      <w:pPr>
        <w:rPr>
          <w:lang w:val="en-US"/>
        </w:rPr>
      </w:pPr>
      <w:r>
        <w:rPr>
          <w:lang w:val="en-US"/>
        </w:rPr>
        <w:t>MIME sniffing</w:t>
      </w:r>
      <w:r>
        <w:rPr>
          <w:rStyle w:val="Refdenotaalpie"/>
          <w:lang w:val="en-US"/>
        </w:rPr>
        <w:footnoteReference w:id="11"/>
      </w:r>
      <w:r>
        <w:rPr>
          <w:lang w:val="en-US"/>
        </w:rPr>
        <w:t xml:space="preserve"> may occur when a document has no MIME type. In this situation, some browsers will try to guess the correct MIME type by looking at the resource. This represents a potential vulnerability, so the X-Content-Type-Options header exists to prevent MIME-sniffing. This check ensures that his header exists and is correctly set to ‘nosniff’.</w:t>
      </w:r>
    </w:p>
    <w:p w:rsidR="00BA5233" w:rsidRDefault="00BA5233" w:rsidP="00F37E6B">
      <w:pPr>
        <w:pStyle w:val="Subttulo"/>
        <w:rPr>
          <w:lang w:val="en-US"/>
        </w:rPr>
      </w:pPr>
      <w:r>
        <w:rPr>
          <w:lang w:val="en-US"/>
        </w:rPr>
        <w:t>-X-Frame-Options Header Scanner</w:t>
      </w:r>
    </w:p>
    <w:p w:rsidR="00BA5233" w:rsidRPr="008F1E00" w:rsidRDefault="00BA5233">
      <w:pPr>
        <w:rPr>
          <w:lang w:val="en-US"/>
        </w:rPr>
      </w:pPr>
      <w:r>
        <w:rPr>
          <w:lang w:val="en-US"/>
        </w:rPr>
        <w:t>The X-Frame-Options header</w:t>
      </w:r>
      <w:r>
        <w:rPr>
          <w:rStyle w:val="Refdenotaalpie"/>
          <w:lang w:val="en-US"/>
        </w:rPr>
        <w:footnoteReference w:id="12"/>
      </w:r>
      <w:r>
        <w:rPr>
          <w:lang w:val="en-US"/>
        </w:rPr>
        <w:t xml:space="preserve"> defines how a page will be rendered. It can forbid the page’s content from being embedded into other sites, which can prevent click-jacking attempts. This check ensures that this header exists and is valid.</w:t>
      </w:r>
    </w:p>
    <w:p w:rsidR="00BA5233" w:rsidRDefault="00BA5233" w:rsidP="00F37E6B">
      <w:pPr>
        <w:rPr>
          <w:lang w:val="en-US"/>
        </w:rPr>
      </w:pPr>
      <w:r>
        <w:rPr>
          <w:lang w:val="en-US"/>
        </w:rPr>
        <w:t>Once an appropriate number of URLs has been fetched and the passive checks have been applied, the proper scanning stage begins. Unlike the passive scan performed during the spidering process, this is an active scan that applies attacks or payloads against the target application in order to find vulnerabilities.</w:t>
      </w:r>
    </w:p>
    <w:p w:rsidR="00BA5233" w:rsidRDefault="00BA5233" w:rsidP="00F37E6B">
      <w:pPr>
        <w:rPr>
          <w:lang w:val="en-US"/>
        </w:rPr>
      </w:pPr>
      <w:r>
        <w:rPr>
          <w:lang w:val="en-US"/>
        </w:rPr>
        <w:t>According to the official OWASP ZAP documentation, the attempted attacks are as follows</w:t>
      </w:r>
      <w:r>
        <w:rPr>
          <w:rStyle w:val="Refdenotaalpie"/>
          <w:lang w:val="en-US"/>
        </w:rPr>
        <w:footnoteReference w:id="13"/>
      </w:r>
      <w:r>
        <w:rPr>
          <w:lang w:val="en-US"/>
        </w:rPr>
        <w:t>:</w:t>
      </w:r>
    </w:p>
    <w:p w:rsidR="00BA5233" w:rsidRDefault="00BA5233" w:rsidP="00F37E6B">
      <w:pPr>
        <w:pStyle w:val="Subttulo"/>
        <w:rPr>
          <w:lang w:val="en-US"/>
        </w:rPr>
      </w:pPr>
      <w:r>
        <w:rPr>
          <w:lang w:val="en-US"/>
        </w:rPr>
        <w:t>-Buffer Overflow</w:t>
      </w:r>
    </w:p>
    <w:p w:rsidR="00BA5233" w:rsidRDefault="00BA5233">
      <w:pPr>
        <w:rPr>
          <w:lang w:val="en-US"/>
        </w:rPr>
      </w:pPr>
      <w:r>
        <w:rPr>
          <w:lang w:val="en-US"/>
        </w:rPr>
        <w:t>In the case of a buffer overflow, the extra data might get written into a sensitive memory location. To check for this flaw, the program sends large strings of input text and checks for anomalous behavior.</w:t>
      </w:r>
    </w:p>
    <w:p w:rsidR="00BA5233" w:rsidRDefault="00BA5233" w:rsidP="00F37E6B">
      <w:pPr>
        <w:pStyle w:val="Subttulo"/>
        <w:rPr>
          <w:lang w:val="en-US"/>
        </w:rPr>
      </w:pPr>
      <w:r>
        <w:rPr>
          <w:lang w:val="en-US"/>
        </w:rPr>
        <w:t>-Client Browser Cache</w:t>
      </w:r>
    </w:p>
    <w:p w:rsidR="00BA5233" w:rsidRDefault="00BA5233">
      <w:pPr>
        <w:rPr>
          <w:lang w:val="en-US"/>
        </w:rPr>
      </w:pPr>
      <w:r>
        <w:rPr>
          <w:lang w:val="en-US"/>
        </w:rPr>
        <w:lastRenderedPageBreak/>
        <w:t>Checks the headers of secure pages to ensure they don’t allow browsers to cache the page.</w:t>
      </w:r>
    </w:p>
    <w:p w:rsidR="00BA5233" w:rsidRDefault="00BA5233" w:rsidP="00F37E6B">
      <w:pPr>
        <w:pStyle w:val="Subttulo"/>
        <w:rPr>
          <w:lang w:val="en-US"/>
        </w:rPr>
      </w:pPr>
      <w:r>
        <w:rPr>
          <w:lang w:val="en-US"/>
        </w:rPr>
        <w:t>-CRLF Injection</w:t>
      </w:r>
    </w:p>
    <w:p w:rsidR="00BA5233" w:rsidRDefault="00BA5233">
      <w:pPr>
        <w:rPr>
          <w:lang w:val="en-US"/>
        </w:rPr>
      </w:pPr>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14"/>
      </w:r>
      <w:r>
        <w:rPr>
          <w:lang w:val="en-US"/>
        </w:rPr>
        <w:t>. The program tests for this vulnerability by trying to inject a new header into the response by sending a parameter preceded by CRLF characters.</w:t>
      </w:r>
    </w:p>
    <w:p w:rsidR="00BA5233" w:rsidRDefault="00BA5233" w:rsidP="00F37E6B">
      <w:pPr>
        <w:pStyle w:val="Subttulo"/>
        <w:rPr>
          <w:lang w:val="en-US"/>
        </w:rPr>
      </w:pPr>
      <w:r>
        <w:rPr>
          <w:lang w:val="en-US"/>
        </w:rPr>
        <w:t>-Cross Site Scripting (Reflected)</w:t>
      </w:r>
    </w:p>
    <w:p w:rsidR="00BA5233" w:rsidRDefault="00BA5233">
      <w:pPr>
        <w:rPr>
          <w:lang w:val="en-US"/>
        </w:rPr>
      </w:pPr>
      <w:r>
        <w:rPr>
          <w:lang w:val="en-US"/>
        </w:rPr>
        <w:t>First, it submits a ‘safe’ value and checks the response for any instances of this value. Then, for any locations where this value was found in, the program attempts a series of attacks aimed at that location to confirm whether a XSS attack is possible.</w:t>
      </w:r>
    </w:p>
    <w:p w:rsidR="00BA5233" w:rsidRDefault="00BA5233" w:rsidP="00F37E6B">
      <w:pPr>
        <w:pStyle w:val="Subttulo"/>
        <w:rPr>
          <w:lang w:val="en-US"/>
        </w:rPr>
      </w:pPr>
      <w:r>
        <w:rPr>
          <w:lang w:val="en-US"/>
        </w:rPr>
        <w:t>-Cross Site Scripted (Persistent)</w:t>
      </w:r>
    </w:p>
    <w:p w:rsidR="00BA5233" w:rsidRDefault="00BA5233">
      <w:pPr>
        <w:rPr>
          <w:lang w:val="en-US"/>
        </w:rPr>
      </w:pPr>
      <w:r>
        <w:rPr>
          <w:lang w:val="en-US"/>
        </w:rPr>
        <w:t xml:space="preserve">It begins by submitting a ‘safe’ value much like the reflected variant, but it then spiders the whole application to find any locations where the value might be found and tries to attack them. </w:t>
      </w:r>
    </w:p>
    <w:p w:rsidR="00BA5233" w:rsidRDefault="00BA5233" w:rsidP="00F37E6B">
      <w:pPr>
        <w:pStyle w:val="Subttulo"/>
        <w:rPr>
          <w:lang w:val="en-US"/>
        </w:rPr>
      </w:pPr>
      <w:r>
        <w:rPr>
          <w:lang w:val="en-US"/>
        </w:rPr>
        <w:t>-Code Injection</w:t>
      </w:r>
    </w:p>
    <w:p w:rsidR="00BA5233" w:rsidRDefault="00BA5233" w:rsidP="00F37E6B">
      <w:pPr>
        <w:rPr>
          <w:lang w:val="en-US"/>
        </w:rPr>
      </w:pPr>
      <w:r>
        <w:rPr>
          <w:lang w:val="en-US"/>
        </w:rPr>
        <w:t>Submits PHP and ASP attack strings as URL parameter values and then examines the response.</w:t>
      </w:r>
    </w:p>
    <w:p w:rsidR="00BA5233" w:rsidRDefault="00BA5233" w:rsidP="00F37E6B">
      <w:pPr>
        <w:pStyle w:val="Subttulo"/>
        <w:rPr>
          <w:lang w:val="en-US"/>
        </w:rPr>
      </w:pPr>
      <w:r>
        <w:rPr>
          <w:lang w:val="en-US"/>
        </w:rPr>
        <w:t>-Command Injection</w:t>
      </w:r>
    </w:p>
    <w:p w:rsidR="00BA5233" w:rsidRDefault="00BA5233">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BA5233" w:rsidRDefault="00BA5233" w:rsidP="00F37E6B">
      <w:pPr>
        <w:pStyle w:val="Subttulo"/>
        <w:rPr>
          <w:lang w:val="en-US"/>
        </w:rPr>
      </w:pPr>
      <w:r>
        <w:rPr>
          <w:lang w:val="en-US"/>
        </w:rPr>
        <w:t>-Directory Browsing</w:t>
      </w:r>
    </w:p>
    <w:p w:rsidR="00BA5233" w:rsidRDefault="00BA5233">
      <w:pPr>
        <w:rPr>
          <w:lang w:val="en-US"/>
        </w:rPr>
      </w:pPr>
      <w:r>
        <w:rPr>
          <w:lang w:val="en-US"/>
        </w:rPr>
        <w:t>Tries to gain access to a directory listing by examining the response for patterns commonly used with web server software such as Apache or IIS.</w:t>
      </w:r>
    </w:p>
    <w:p w:rsidR="00BA5233" w:rsidRDefault="00BA5233" w:rsidP="00F37E6B">
      <w:pPr>
        <w:pStyle w:val="Subttulo"/>
        <w:rPr>
          <w:lang w:val="en-US"/>
        </w:rPr>
      </w:pPr>
      <w:r>
        <w:rPr>
          <w:lang w:val="en-US"/>
        </w:rPr>
        <w:t>-External Redirect</w:t>
      </w:r>
    </w:p>
    <w:p w:rsidR="00BA5233" w:rsidRDefault="00BA5233">
      <w:pPr>
        <w:rPr>
          <w:lang w:val="en-US"/>
        </w:rPr>
      </w:pPr>
      <w:r>
        <w:rPr>
          <w:lang w:val="en-US"/>
        </w:rPr>
        <w:t>Tries to force a redirect by sending specific parameter values to the URL, and then checks the headers and response to check whether a redirect occurred.</w:t>
      </w:r>
    </w:p>
    <w:p w:rsidR="00BA5233" w:rsidRDefault="00BA5233" w:rsidP="00F37E6B">
      <w:pPr>
        <w:pStyle w:val="Subttulo"/>
        <w:rPr>
          <w:lang w:val="en-US"/>
        </w:rPr>
      </w:pPr>
      <w:r>
        <w:rPr>
          <w:lang w:val="en-US"/>
        </w:rPr>
        <w:t>-Format String Error</w:t>
      </w:r>
    </w:p>
    <w:p w:rsidR="00BA5233" w:rsidRDefault="00BA5233">
      <w:pPr>
        <w:rPr>
          <w:lang w:val="en-US"/>
        </w:rPr>
      </w:pPr>
      <w:r>
        <w:rPr>
          <w:lang w:val="en-US"/>
        </w:rPr>
        <w:t>Sends strings of input text that compiled C code would interpret as formatting parameters, and then looks for any anomalies.</w:t>
      </w:r>
    </w:p>
    <w:p w:rsidR="00BA5233" w:rsidRDefault="00BA5233" w:rsidP="00F37E6B">
      <w:pPr>
        <w:pStyle w:val="Subttulo"/>
        <w:rPr>
          <w:lang w:val="en-US"/>
        </w:rPr>
      </w:pPr>
      <w:r>
        <w:rPr>
          <w:lang w:val="en-US"/>
        </w:rPr>
        <w:t>-Parameter Tampering</w:t>
      </w:r>
    </w:p>
    <w:p w:rsidR="00BA5233" w:rsidRDefault="00BA5233">
      <w:pPr>
        <w:rPr>
          <w:lang w:val="en-US"/>
        </w:rPr>
      </w:pPr>
      <w:r>
        <w:rPr>
          <w:lang w:val="en-US"/>
        </w:rPr>
        <w:lastRenderedPageBreak/>
        <w:t>Submits requests with parameter values known to cause errors, and compares the response against patterns found in common errors in Java, Microsoft VBScript, PHP and others.</w:t>
      </w:r>
    </w:p>
    <w:p w:rsidR="00BA5233" w:rsidRDefault="00BA5233" w:rsidP="00F37E6B">
      <w:pPr>
        <w:pStyle w:val="Subttulo"/>
        <w:rPr>
          <w:lang w:val="en-US"/>
        </w:rPr>
      </w:pPr>
      <w:r>
        <w:rPr>
          <w:lang w:val="en-US"/>
        </w:rPr>
        <w:t>-Path Traversal</w:t>
      </w:r>
    </w:p>
    <w:p w:rsidR="00BA5233" w:rsidRDefault="00BA5233">
      <w:pPr>
        <w:rPr>
          <w:lang w:val="en-US"/>
        </w:rPr>
      </w:pPr>
      <w:r>
        <w:rPr>
          <w:lang w:val="en-US"/>
        </w:rPr>
        <w:t>Tries to access files and directories outside of the web document root using combinations of pathname prefixes and names of local files typically found in Windows or *NIX systems.</w:t>
      </w:r>
    </w:p>
    <w:p w:rsidR="00BA5233" w:rsidRDefault="00BA5233" w:rsidP="00F37E6B">
      <w:pPr>
        <w:pStyle w:val="Subttulo"/>
        <w:rPr>
          <w:lang w:val="en-US"/>
        </w:rPr>
      </w:pPr>
      <w:r>
        <w:rPr>
          <w:lang w:val="en-US"/>
        </w:rPr>
        <w:t>-Remote File Include</w:t>
      </w:r>
    </w:p>
    <w:p w:rsidR="00BA5233" w:rsidRDefault="00BA5233">
      <w:pPr>
        <w:rPr>
          <w:lang w:val="en-US"/>
        </w:rPr>
      </w:pPr>
      <w:r>
        <w:rPr>
          <w:lang w:val="en-US"/>
        </w:rPr>
        <w:t>Passes an external URL as a parameter value for the current URL and checks whether this causes the title of the page to change.</w:t>
      </w:r>
    </w:p>
    <w:p w:rsidR="00BA5233" w:rsidRDefault="00BA5233" w:rsidP="00F37E6B">
      <w:pPr>
        <w:pStyle w:val="Subttulo"/>
        <w:rPr>
          <w:lang w:val="en-US"/>
        </w:rPr>
      </w:pPr>
      <w:r>
        <w:rPr>
          <w:lang w:val="en-US"/>
        </w:rPr>
        <w:t>-Server Side Include</w:t>
      </w:r>
    </w:p>
    <w:p w:rsidR="00BA5233" w:rsidRDefault="00BA5233">
      <w:pPr>
        <w:rPr>
          <w:lang w:val="en-US"/>
        </w:rPr>
      </w:pPr>
      <w:r>
        <w:rPr>
          <w:lang w:val="en-US"/>
        </w:rPr>
        <w:t>Detects the OS the server is running on, and then sends a HTML SSI directive. The response is then analyzed to check whether it matches with a pattern indicating the SSI (Server Side Include) was successful.</w:t>
      </w:r>
    </w:p>
    <w:p w:rsidR="00BA5233" w:rsidRDefault="00BA5233" w:rsidP="00F37E6B">
      <w:pPr>
        <w:pStyle w:val="Subttulo"/>
        <w:rPr>
          <w:lang w:val="en-US"/>
        </w:rPr>
      </w:pPr>
      <w:r>
        <w:rPr>
          <w:lang w:val="en-US"/>
        </w:rPr>
        <w:t>-SQL Injection</w:t>
      </w:r>
    </w:p>
    <w:p w:rsidR="00BA5233" w:rsidRPr="007F47C7" w:rsidRDefault="00BA5233">
      <w:pPr>
        <w:rPr>
          <w:lang w:val="en-US"/>
        </w:rPr>
      </w:pPr>
      <w:r>
        <w:rPr>
          <w:lang w:val="en-US"/>
        </w:rPr>
        <w:t>Attacks URL parameters and form parameters with valid and invalid SQL syntax, using diverse SQL injection techniques such as error, Boolean or Union based injection.</w:t>
      </w:r>
    </w:p>
    <w:p w:rsidR="00BA5233" w:rsidRDefault="00BA5233" w:rsidP="00F37E6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w:t>
      </w:r>
    </w:p>
    <w:p w:rsidR="00BA5233" w:rsidRPr="009C5CF5" w:rsidRDefault="00BA5233" w:rsidP="00F37E6B">
      <w:pPr>
        <w:rPr>
          <w:lang w:val="en-US"/>
        </w:rPr>
      </w:pPr>
      <w:r>
        <w:rPr>
          <w:lang w:val="en-US"/>
        </w:rPr>
        <w:t>The headless instance of OWASP ZAP will be closed via Python as soon as the report generation ends, or at any point that an error occurs and the execution of the program is interrupted.</w:t>
      </w:r>
    </w:p>
    <w:p w:rsidR="00BA5233" w:rsidRPr="009C5CF5" w:rsidRDefault="00BA5233">
      <w:pPr>
        <w:rPr>
          <w:lang w:val="en-US"/>
        </w:rPr>
      </w:pPr>
    </w:p>
    <w:p w:rsidR="00BA5233" w:rsidRDefault="00BA5233" w:rsidP="00F37E6B">
      <w:pPr>
        <w:pStyle w:val="Ttulo2"/>
      </w:pPr>
      <w:bookmarkStart w:id="110" w:name="_Toc477455044"/>
      <w:bookmarkStart w:id="111" w:name="_Toc486428621"/>
      <w:r>
        <w:t>Report Generation</w:t>
      </w:r>
      <w:bookmarkEnd w:id="110"/>
      <w:bookmarkEnd w:id="111"/>
    </w:p>
    <w:p w:rsidR="00BA5233" w:rsidRDefault="00BA5233" w:rsidP="00F37E6B">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11]","plainCitation":"[11]"},"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D633D0">
        <w:rPr>
          <w:rFonts w:ascii="Calibri" w:hAnsi="Calibri"/>
          <w:lang w:val="en-US"/>
        </w:rPr>
        <w:t>[11]</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12]","plainCitation":"[12]"},"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D633D0">
        <w:rPr>
          <w:rFonts w:ascii="Calibri" w:hAnsi="Calibri"/>
          <w:lang w:val="en-US"/>
        </w:rPr>
        <w:t>[12]</w:t>
      </w:r>
      <w:r>
        <w:rPr>
          <w:lang w:val="en-US"/>
        </w:rPr>
        <w:fldChar w:fldCharType="end"/>
      </w:r>
      <w:r>
        <w:rPr>
          <w:lang w:val="en-US"/>
        </w:rPr>
        <w:t>. The resulting output will be a pdf file generated using GitBook.</w:t>
      </w:r>
    </w:p>
    <w:p w:rsidR="00BA5233" w:rsidRDefault="00BA5233" w:rsidP="00F37E6B">
      <w:pPr>
        <w:rPr>
          <w:lang w:val="en-US"/>
        </w:rPr>
      </w:pPr>
      <w:r>
        <w:rPr>
          <w:lang w:val="en-US"/>
        </w:rPr>
        <w:t>First, it’s necessary to create a template for the report in GitBook. GitBook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13]","plainCitation":"[13]"},"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D633D0">
        <w:rPr>
          <w:rFonts w:ascii="Calibri" w:hAnsi="Calibri"/>
          <w:lang w:val="en-US"/>
        </w:rPr>
        <w:t>[13]</w:t>
      </w:r>
      <w:r>
        <w:rPr>
          <w:lang w:val="en-US"/>
        </w:rPr>
        <w:fldChar w:fldCharType="end"/>
      </w:r>
      <w:r>
        <w:rPr>
          <w:lang w:val="en-US"/>
        </w:rPr>
        <w:t>.</w:t>
      </w:r>
    </w:p>
    <w:p w:rsidR="00BA5233" w:rsidRDefault="00BA5233" w:rsidP="00F37E6B">
      <w:pPr>
        <w:rPr>
          <w:lang w:val="en-US"/>
        </w:rPr>
      </w:pPr>
      <w:r>
        <w:rPr>
          <w:lang w:val="en-US"/>
        </w:rPr>
        <w:lastRenderedPageBreak/>
        <w:t xml:space="preserve">GitBook will take into account any variables found within the </w:t>
      </w:r>
      <w:r w:rsidRPr="00741FF3">
        <w:rPr>
          <w:i/>
          <w:lang w:val="en-US"/>
        </w:rPr>
        <w:t>book.json</w:t>
      </w:r>
      <w:r>
        <w:rPr>
          <w:lang w:val="en-US"/>
        </w:rPr>
        <w:t xml:space="preserve"> file when generating the pdf file</w:t>
      </w:r>
      <w:r>
        <w:rPr>
          <w:rStyle w:val="Refdenotaalpie"/>
          <w:lang w:val="en-US"/>
        </w:rPr>
        <w:footnoteReference w:id="15"/>
      </w:r>
      <w:r>
        <w:rPr>
          <w:lang w:val="en-US"/>
        </w:rPr>
        <w:t xml:space="preserve">. The purpose of the code will then be to dynamically create this </w:t>
      </w:r>
      <w:r w:rsidRPr="00741FF3">
        <w:rPr>
          <w:i/>
          <w:lang w:val="en-US"/>
        </w:rPr>
        <w:t>book.json</w:t>
      </w:r>
      <w:r>
        <w:rPr>
          <w:lang w:val="en-US"/>
        </w:rPr>
        <w:t xml:space="preserve"> file using the appropriate variables obtained during the previous scan. This is achieved by collecting the variables of interest inside a list that is later dumped to the json file.</w:t>
      </w:r>
    </w:p>
    <w:p w:rsidR="00BA5233" w:rsidRPr="000A5CEC" w:rsidRDefault="00BA5233" w:rsidP="00F37E6B">
      <w:pPr>
        <w:rPr>
          <w:lang w:val="en-US"/>
        </w:rPr>
      </w:pPr>
      <w:r>
        <w:rPr>
          <w:lang w:val="en-US"/>
        </w:rPr>
        <w:t>The report will begin with a short introduction mentioning what URLs were scanned and what version of OWASP ZAP was used for the scan. It will follow with a summary of results, listing every vulnerability that was detected at least once, along with a brief description of each vulnerability and a list of all URLS where they were found. The next section is an attack narrative, describing in some level of detail the payloads that were applied during the active scan, followed by a brief risk rating section assigning risk levels to the vulnerabilities. The report will end with a set of recommendations for each vulnerability and a brief description of the methodology used to automate the scan and generate the report.</w:t>
      </w:r>
    </w:p>
    <w:p w:rsidR="00BA5233" w:rsidRPr="000A5CEC" w:rsidRDefault="00BA5233" w:rsidP="00F37E6B">
      <w:pPr>
        <w:rPr>
          <w:lang w:val="en-US"/>
        </w:rPr>
      </w:pP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0353D6" w:rsidRPr="00151186" w:rsidRDefault="000353D6" w:rsidP="00F37E6B">
      <w:pPr>
        <w:pStyle w:val="Ttulo1"/>
        <w:rPr>
          <w:lang w:val="en-US"/>
        </w:rPr>
        <w:sectPr w:rsidR="000353D6" w:rsidRPr="00151186" w:rsidSect="003C4462">
          <w:type w:val="continuous"/>
          <w:pgSz w:w="11906" w:h="16838"/>
          <w:pgMar w:top="1417" w:right="1701" w:bottom="1417" w:left="1701" w:header="708" w:footer="708" w:gutter="0"/>
          <w:cols w:space="708"/>
          <w:docGrid w:linePitch="360"/>
        </w:sectPr>
      </w:pPr>
      <w:bookmarkStart w:id="112" w:name="_Toc477455045"/>
    </w:p>
    <w:p w:rsidR="00BA5233" w:rsidRDefault="00BA5233" w:rsidP="00F37E6B">
      <w:pPr>
        <w:pStyle w:val="Ttulo1"/>
      </w:pPr>
      <w:bookmarkStart w:id="113" w:name="_Toc486428622"/>
      <w:r>
        <w:lastRenderedPageBreak/>
        <w:t>Integration</w:t>
      </w:r>
      <w:bookmarkEnd w:id="112"/>
      <w:bookmarkEnd w:id="113"/>
    </w:p>
    <w:p w:rsidR="00BA5233" w:rsidRDefault="00BA5233" w:rsidP="00F37E6B">
      <w:pPr>
        <w:pStyle w:val="Ttulo2"/>
      </w:pPr>
      <w:bookmarkStart w:id="114" w:name="_Toc477455046"/>
      <w:bookmarkStart w:id="115" w:name="_Toc486428623"/>
      <w:r>
        <w:t>Device Integration</w:t>
      </w:r>
      <w:bookmarkEnd w:id="114"/>
      <w:bookmarkEnd w:id="115"/>
    </w:p>
    <w:p w:rsidR="00BA5233" w:rsidRDefault="00BA5233">
      <w:pPr>
        <w:rPr>
          <w:lang w:val="en-US"/>
        </w:rPr>
      </w:pPr>
      <w:r>
        <w:rPr>
          <w:lang w:val="en-US"/>
        </w:rPr>
        <w:t>The program</w:t>
      </w:r>
      <w:r w:rsidRPr="008A6BD3">
        <w:rPr>
          <w:lang w:val="en-US"/>
        </w:rPr>
        <w:t xml:space="preserve"> code will be contained within a Raspberry Pi.</w:t>
      </w:r>
      <w:r>
        <w:rPr>
          <w:lang w:val="en-US"/>
        </w:rPr>
        <w:t xml:space="preserve"> Raspberry Pi is a low-cost computer of small size developed by the Raspberry Pi Foundation in the United Kingdom with the purpose of helping promote the study of computer science and bringing programming to developing countries, but it also sees extended use in other fields such as robotics</w:t>
      </w:r>
      <w:r>
        <w:rPr>
          <w:rStyle w:val="Refdenotaalpie"/>
          <w:lang w:val="en-US"/>
        </w:rPr>
        <w:footnoteReference w:id="16"/>
      </w:r>
      <w:r>
        <w:rPr>
          <w:lang w:val="en-US"/>
        </w:rPr>
        <w:t>.</w:t>
      </w:r>
    </w:p>
    <w:p w:rsidR="00BA5233" w:rsidRDefault="00BA5233">
      <w:pPr>
        <w:rPr>
          <w:lang w:val="en-US"/>
        </w:rPr>
      </w:pPr>
      <w:r>
        <w:rPr>
          <w:lang w:val="en-US"/>
        </w:rPr>
        <w:t>Part of the success of the Raspberry Pi is due to the wide variety of models that exist, as well as their accessible price. By default the Raspberry Pi doesn’t include peripherals such as mice, keyboards or even a screen, but most models include several ports that allow such devices to be connected externally. Some models include an Ethernet port that allows the Raspberry Pi to access the Internet.</w:t>
      </w:r>
    </w:p>
    <w:p w:rsidR="00BA5233" w:rsidRDefault="00BA5233" w:rsidP="00F37E6B">
      <w:pPr>
        <w:rPr>
          <w:lang w:val="en-US"/>
        </w:rPr>
      </w:pPr>
      <w:r>
        <w:rPr>
          <w:lang w:val="en-US"/>
        </w:rPr>
        <w:t>Raspberry Pi can work with many different operating systems, but this project will use Raspbian, a Debian-based Linux distribution and the primary operating system officially provided by the Raspberry Pi Foundation.</w:t>
      </w:r>
    </w:p>
    <w:p w:rsidR="00BA5233" w:rsidRDefault="00BA5233" w:rsidP="00F37E6B">
      <w:pPr>
        <w:rPr>
          <w:lang w:val="en-US"/>
        </w:rPr>
      </w:pPr>
      <w:r>
        <w:rPr>
          <w:lang w:val="en-US"/>
        </w:rPr>
        <w:t>Note that this program can be executed from any laptop, and does not strictly require a Raspberry Pi to run. A Raspberry Pi is chosen for the purposes of these examples because of its small size and portability, as well as its low cost.</w:t>
      </w:r>
    </w:p>
    <w:p w:rsidR="00BA5233" w:rsidRDefault="00BA5233" w:rsidP="00F37E6B">
      <w:pPr>
        <w:rPr>
          <w:lang w:val="en-US"/>
        </w:rPr>
      </w:pPr>
    </w:p>
    <w:p w:rsidR="00BA5233" w:rsidRDefault="00BA5233" w:rsidP="00F37E6B">
      <w:pPr>
        <w:pStyle w:val="Ttulo2"/>
        <w:rPr>
          <w:lang w:val="en-US"/>
        </w:rPr>
      </w:pPr>
      <w:bookmarkStart w:id="116" w:name="_Toc486428624"/>
      <w:r>
        <w:rPr>
          <w:lang w:val="en-US"/>
        </w:rPr>
        <w:t>Dependences</w:t>
      </w:r>
      <w:bookmarkEnd w:id="116"/>
    </w:p>
    <w:p w:rsidR="00BA5233" w:rsidRDefault="00BA5233">
      <w:pPr>
        <w:rPr>
          <w:lang w:val="en-US"/>
        </w:rPr>
      </w:pPr>
      <w:r>
        <w:rPr>
          <w:lang w:val="en-US"/>
        </w:rPr>
        <w:t>In order for the program code to run, a series of requirements or dependences must be installed beforehand in the device that will be used to run the scan, whether it is a Raspberry Pi, a laptop or any other compatible device.</w:t>
      </w:r>
    </w:p>
    <w:p w:rsidR="00BA5233" w:rsidRDefault="00BA5233" w:rsidP="00F37E6B">
      <w:pPr>
        <w:rPr>
          <w:lang w:val="en-US"/>
        </w:rPr>
      </w:pPr>
      <w:r>
        <w:rPr>
          <w:lang w:val="en-US"/>
        </w:rPr>
        <w:t>First, the appropriate repositories must be cloned to the device. This can be easily achieved through the command line in any operating system that accepts orders via bash shell such as GNU/Linux or OS X. If prompted for a username and password while cloning from GitBook, those fields might be left blank.</w:t>
      </w:r>
    </w:p>
    <w:bookmarkStart w:id="117" w:name="_MON_1554121357"/>
    <w:bookmarkEnd w:id="117"/>
    <w:p w:rsidR="00BA5233" w:rsidRDefault="00BA5233" w:rsidP="00F37E6B">
      <w:pPr>
        <w:rPr>
          <w:lang w:val="en-US"/>
        </w:rPr>
      </w:pPr>
      <w:r>
        <w:rPr>
          <w:lang w:val="en-US"/>
        </w:rPr>
        <w:object w:dxaOrig="8504" w:dyaOrig="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45pt" o:ole="">
            <v:imagedata r:id="rId31" o:title=""/>
          </v:shape>
          <o:OLEObject Type="Embed" ProgID="Word.OpenDocumentText.12" ShapeID="_x0000_i1025" DrawAspect="Content" ObjectID="_1560182272" r:id="rId32"/>
        </w:object>
      </w:r>
    </w:p>
    <w:p w:rsidR="00BA5233" w:rsidRDefault="00BA5233" w:rsidP="00F37E6B">
      <w:pPr>
        <w:rPr>
          <w:lang w:val="en-US"/>
        </w:rPr>
      </w:pPr>
      <w:r>
        <w:rPr>
          <w:lang w:val="en-US"/>
        </w:rPr>
        <w:t>Installing GitBook is also required, assuming it’s not installed already:</w:t>
      </w:r>
      <w:bookmarkStart w:id="118" w:name="_MON_1554122226"/>
      <w:bookmarkEnd w:id="118"/>
      <w:r>
        <w:rPr>
          <w:lang w:val="en-US"/>
        </w:rPr>
        <w:object w:dxaOrig="8504" w:dyaOrig="680">
          <v:shape id="_x0000_i1026" type="#_x0000_t75" style="width:425.25pt;height:33.75pt" o:ole="">
            <v:imagedata r:id="rId33" o:title=""/>
          </v:shape>
          <o:OLEObject Type="Embed" ProgID="Word.OpenDocumentText.12" ShapeID="_x0000_i1026" DrawAspect="Content" ObjectID="_1560182273" r:id="rId34"/>
        </w:object>
      </w:r>
    </w:p>
    <w:p w:rsidR="00BA5233" w:rsidRDefault="00BA5233" w:rsidP="00F37E6B">
      <w:pPr>
        <w:rPr>
          <w:lang w:val="en-US"/>
        </w:rPr>
      </w:pPr>
      <w:r>
        <w:rPr>
          <w:lang w:val="en-US"/>
        </w:rPr>
        <w:lastRenderedPageBreak/>
        <w:t>The Python code requires the following network manipulation libraries:</w:t>
      </w:r>
    </w:p>
    <w:bookmarkStart w:id="119" w:name="_MON_1559736487"/>
    <w:bookmarkEnd w:id="119"/>
    <w:p w:rsidR="00BA5233" w:rsidRDefault="00BA5233" w:rsidP="00F37E6B">
      <w:pPr>
        <w:rPr>
          <w:lang w:val="en-US"/>
        </w:rPr>
      </w:pPr>
      <w:r>
        <w:rPr>
          <w:lang w:val="en-US"/>
        </w:rPr>
        <w:object w:dxaOrig="8504" w:dyaOrig="453">
          <v:shape id="_x0000_i1027" type="#_x0000_t75" style="width:425.25pt;height:22.5pt" o:ole="">
            <v:imagedata r:id="rId35" o:title=""/>
          </v:shape>
          <o:OLEObject Type="Embed" ProgID="Word.OpenDocumentText.12" ShapeID="_x0000_i1027" DrawAspect="Content" ObjectID="_1560182274" r:id="rId36"/>
        </w:object>
      </w:r>
    </w:p>
    <w:p w:rsidR="00BA5233" w:rsidRDefault="00BA5233" w:rsidP="00F37E6B">
      <w:pPr>
        <w:rPr>
          <w:lang w:val="en-US"/>
        </w:rPr>
      </w:pPr>
      <w:r>
        <w:rPr>
          <w:lang w:val="en-US"/>
        </w:rPr>
        <w:t>Nmap and its Python API can be installed with the following commands:</w:t>
      </w:r>
    </w:p>
    <w:bookmarkStart w:id="120" w:name="_MON_1557241040"/>
    <w:bookmarkEnd w:id="120"/>
    <w:p w:rsidR="00BA5233" w:rsidRDefault="00BA5233" w:rsidP="00F37E6B">
      <w:pPr>
        <w:rPr>
          <w:lang w:val="en-US"/>
        </w:rPr>
      </w:pPr>
      <w:r>
        <w:rPr>
          <w:lang w:val="en-US"/>
        </w:rPr>
        <w:object w:dxaOrig="8504" w:dyaOrig="453">
          <v:shape id="_x0000_i1028" type="#_x0000_t75" style="width:425.25pt;height:22.5pt" o:ole="">
            <v:imagedata r:id="rId37" o:title=""/>
          </v:shape>
          <o:OLEObject Type="Embed" ProgID="Word.OpenDocumentText.12" ShapeID="_x0000_i1028" DrawAspect="Content" ObjectID="_1560182275" r:id="rId38"/>
        </w:object>
      </w:r>
    </w:p>
    <w:p w:rsidR="00BA5233" w:rsidRDefault="00BA5233" w:rsidP="00F37E6B">
      <w:pPr>
        <w:rPr>
          <w:lang w:val="en-US"/>
        </w:rPr>
      </w:pPr>
      <w:r>
        <w:rPr>
          <w:lang w:val="en-US"/>
        </w:rPr>
        <w:t>Finally, it’s necessary to install OWASP ZAP and its Python API. It might be downloaded and installed from the official page, or directly via shell like this:</w:t>
      </w:r>
    </w:p>
    <w:bookmarkStart w:id="121" w:name="_MON_1554122408"/>
    <w:bookmarkEnd w:id="121"/>
    <w:p w:rsidR="00BA5233" w:rsidRDefault="00BA5233" w:rsidP="00F37E6B">
      <w:pPr>
        <w:rPr>
          <w:lang w:val="en-US"/>
        </w:rPr>
      </w:pPr>
      <w:r>
        <w:rPr>
          <w:lang w:val="en-US"/>
        </w:rPr>
        <w:object w:dxaOrig="8504" w:dyaOrig="1586">
          <v:shape id="_x0000_i1029" type="#_x0000_t75" style="width:425.25pt;height:79.5pt" o:ole="">
            <v:imagedata r:id="rId39" o:title=""/>
          </v:shape>
          <o:OLEObject Type="Embed" ProgID="Word.OpenDocumentText.12" ShapeID="_x0000_i1029" DrawAspect="Content" ObjectID="_1560182276" r:id="rId40"/>
        </w:object>
      </w:r>
    </w:p>
    <w:p w:rsidR="00BA5233" w:rsidRDefault="00BA5233" w:rsidP="00F37E6B">
      <w:pPr>
        <w:rPr>
          <w:lang w:val="en-US"/>
        </w:rPr>
      </w:pPr>
      <w:r>
        <w:rPr>
          <w:lang w:val="en-US"/>
        </w:rPr>
        <w:t xml:space="preserve">The target containing directory might be changed at will, remembering to change the appropriate </w:t>
      </w:r>
      <w:r w:rsidRPr="00957ABF">
        <w:rPr>
          <w:i/>
          <w:lang w:val="en-US"/>
        </w:rPr>
        <w:t xml:space="preserve">owasp_location </w:t>
      </w:r>
      <w:r>
        <w:rPr>
          <w:lang w:val="en-US"/>
        </w:rPr>
        <w:t>variable inside the code to reflect that change. It is recommended to always install the newest version available.</w:t>
      </w:r>
    </w:p>
    <w:p w:rsidR="00BA5233" w:rsidRDefault="00BA5233" w:rsidP="00F37E6B">
      <w:pPr>
        <w:rPr>
          <w:lang w:val="en-US"/>
        </w:rPr>
      </w:pPr>
      <w:r>
        <w:rPr>
          <w:lang w:val="en-US"/>
        </w:rPr>
        <w:t>In order to solve possible conflicts between different versions of urllib3, running the following command is recommended:</w:t>
      </w:r>
    </w:p>
    <w:bookmarkStart w:id="122" w:name="_MON_1554122789"/>
    <w:bookmarkEnd w:id="122"/>
    <w:p w:rsidR="00BA5233" w:rsidRDefault="00BA5233" w:rsidP="00F37E6B">
      <w:pPr>
        <w:rPr>
          <w:lang w:val="en-US"/>
        </w:rPr>
      </w:pPr>
      <w:r>
        <w:rPr>
          <w:lang w:val="en-US"/>
        </w:rPr>
        <w:object w:dxaOrig="8504" w:dyaOrig="227">
          <v:shape id="_x0000_i1030" type="#_x0000_t75" style="width:425.25pt;height:11.25pt" o:ole="">
            <v:imagedata r:id="rId41" o:title=""/>
          </v:shape>
          <o:OLEObject Type="Embed" ProgID="Word.OpenDocumentText.12" ShapeID="_x0000_i1030" DrawAspect="Content" ObjectID="_1560182277" r:id="rId42"/>
        </w:object>
      </w:r>
    </w:p>
    <w:p w:rsidR="00BA5233" w:rsidRDefault="00BA5233" w:rsidP="00F37E6B">
      <w:pPr>
        <w:rPr>
          <w:lang w:val="en-US"/>
        </w:rPr>
      </w:pPr>
      <w:r>
        <w:rPr>
          <w:lang w:val="en-US"/>
        </w:rPr>
        <w:t>As a last step before the code can be executed, OWASP ZAP must be opened once (zap.sh file) in order to configure the API key. The API key is an optional security measure that isn’t strictly required to run OWASP ZAP, but is nonetheless recommended since it helps prevent</w:t>
      </w:r>
      <w:r w:rsidRPr="00FA70F2">
        <w:rPr>
          <w:lang w:val="en-US"/>
        </w:rPr>
        <w:t xml:space="preserve"> malicious sites from accessing the ZAP API</w:t>
      </w:r>
      <w:r>
        <w:rPr>
          <w:lang w:val="en-US"/>
        </w:rPr>
        <w:t>. Its configuration can be found under Tools → Options → API:</w:t>
      </w:r>
    </w:p>
    <w:p w:rsidR="00BA5233" w:rsidRDefault="00BA5233" w:rsidP="00F37E6B">
      <w:pPr>
        <w:keepNext/>
        <w:jc w:val="center"/>
      </w:pPr>
      <w:r>
        <w:rPr>
          <w:noProof/>
        </w:rPr>
        <w:lastRenderedPageBreak/>
        <w:drawing>
          <wp:inline distT="0" distB="0" distL="0" distR="0" wp14:anchorId="35D1712D" wp14:editId="3EEF97B3">
            <wp:extent cx="5391150" cy="439102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91150" cy="4391025"/>
                    </a:xfrm>
                    <a:prstGeom prst="rect">
                      <a:avLst/>
                    </a:prstGeom>
                    <a:noFill/>
                    <a:ln>
                      <a:noFill/>
                    </a:ln>
                  </pic:spPr>
                </pic:pic>
              </a:graphicData>
            </a:graphic>
          </wp:inline>
        </w:drawing>
      </w:r>
    </w:p>
    <w:p w:rsidR="00BA5233" w:rsidRPr="005B61BA"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3" w:name="_Toc486428599"/>
      <w:r w:rsidR="00D25DBE">
        <w:rPr>
          <w:noProof/>
          <w:lang w:val="en-US"/>
        </w:rPr>
        <w:t>15</w:t>
      </w:r>
      <w:r>
        <w:rPr>
          <w:lang w:val="en-US"/>
        </w:rPr>
        <w:fldChar w:fldCharType="end"/>
      </w:r>
      <w:r w:rsidRPr="00867A62">
        <w:rPr>
          <w:noProof/>
          <w:lang w:val="en-US"/>
        </w:rPr>
        <w:t xml:space="preserve"> API key configuration in OWASP ZAP</w:t>
      </w:r>
      <w:bookmarkEnd w:id="123"/>
    </w:p>
    <w:p w:rsidR="00BA5233" w:rsidRPr="00EC020D" w:rsidRDefault="00BA5233" w:rsidP="00F37E6B">
      <w:pPr>
        <w:rPr>
          <w:lang w:val="en-US"/>
        </w:rPr>
      </w:pPr>
      <w:r>
        <w:rPr>
          <w:lang w:val="en-US"/>
        </w:rPr>
        <w:t xml:space="preserve">The “Generate Random Key” button will, as its name implies, generate a new API key that can be copied to the </w:t>
      </w:r>
      <w:r w:rsidRPr="00537E46">
        <w:rPr>
          <w:i/>
          <w:lang w:val="en-US"/>
        </w:rPr>
        <w:t xml:space="preserve">api_key </w:t>
      </w:r>
      <w:r>
        <w:rPr>
          <w:lang w:val="en-US"/>
        </w:rPr>
        <w:t xml:space="preserve">variable used in the code. Alternatively, the “Disable the API key” option may be ticked and the </w:t>
      </w:r>
      <w:r w:rsidRPr="00537E46">
        <w:rPr>
          <w:i/>
          <w:lang w:val="en-US"/>
        </w:rPr>
        <w:t xml:space="preserve">api_key </w:t>
      </w:r>
      <w:r>
        <w:rPr>
          <w:lang w:val="en-US"/>
        </w:rPr>
        <w:t>variable left blank, but this is again not recommended.</w:t>
      </w:r>
    </w:p>
    <w:p w:rsidR="00BA5233" w:rsidRPr="008A6BD3" w:rsidRDefault="00BA5233">
      <w:pPr>
        <w:rPr>
          <w:lang w:val="en-US"/>
        </w:rPr>
      </w:pPr>
    </w:p>
    <w:p w:rsidR="00BA5233" w:rsidRDefault="00BA5233" w:rsidP="00F37E6B">
      <w:pPr>
        <w:pStyle w:val="Ttulo2"/>
      </w:pPr>
      <w:bookmarkStart w:id="124" w:name="_Toc486428625"/>
      <w:r>
        <w:t>Remote Control</w:t>
      </w:r>
      <w:bookmarkEnd w:id="124"/>
    </w:p>
    <w:p w:rsidR="00BA5233" w:rsidRPr="00730793" w:rsidRDefault="00BA5233" w:rsidP="00F37E6B">
      <w:pPr>
        <w:rPr>
          <w:lang w:val="en-US"/>
        </w:rPr>
      </w:pPr>
      <w:r w:rsidRPr="00730793">
        <w:rPr>
          <w:lang w:val="en-US"/>
        </w:rPr>
        <w:t xml:space="preserve">In order to avoid the need for a keyboard and </w:t>
      </w:r>
      <w:r>
        <w:rPr>
          <w:lang w:val="en-US"/>
        </w:rPr>
        <w:t xml:space="preserve">a </w:t>
      </w:r>
      <w:r w:rsidRPr="00730793">
        <w:rPr>
          <w:lang w:val="en-US"/>
        </w:rPr>
        <w:t>screen, it’s convenient to be able to control the Raspberry Pi remotely. This can be achieved via Virtual Network Computing (VNC).</w:t>
      </w:r>
    </w:p>
    <w:p w:rsidR="00BA5233" w:rsidRDefault="00BA5233" w:rsidP="00F37E6B">
      <w:pPr>
        <w:rPr>
          <w:lang w:val="en-US"/>
        </w:rPr>
      </w:pPr>
      <w:r w:rsidRPr="00730793">
        <w:rPr>
          <w:lang w:val="en-US"/>
        </w:rPr>
        <w:t>VNC is a graphical desktop sharing system consisting of a server and a viewer</w:t>
      </w:r>
      <w:r>
        <w:rPr>
          <w:rStyle w:val="Refdenotaalpie"/>
          <w:lang w:val="en-US"/>
        </w:rPr>
        <w:footnoteReference w:id="17"/>
      </w:r>
      <w:r w:rsidRPr="00730793">
        <w:rPr>
          <w:lang w:val="en-US"/>
        </w:rPr>
        <w:t>. The VNC server (Raspberry Pi in this case) will rece</w:t>
      </w:r>
      <w:r>
        <w:rPr>
          <w:lang w:val="en-US"/>
        </w:rPr>
        <w:t>ive any keyboard or mouse input</w:t>
      </w:r>
      <w:r w:rsidRPr="00730793">
        <w:rPr>
          <w:lang w:val="en-US"/>
        </w:rPr>
        <w:t xml:space="preserve"> coming from the VNC viewer, which will also act as a screen.</w:t>
      </w:r>
      <w:r>
        <w:rPr>
          <w:lang w:val="en-US"/>
        </w:rPr>
        <w:t xml:space="preserve"> The VNC viewer can be anything from a mobile phone to a tablet, or even a laptop.</w:t>
      </w:r>
    </w:p>
    <w:p w:rsidR="00BA5233" w:rsidRDefault="00BA5233" w:rsidP="00F37E6B">
      <w:pPr>
        <w:rPr>
          <w:lang w:val="en-US"/>
        </w:rPr>
      </w:pPr>
      <w:r>
        <w:rPr>
          <w:lang w:val="en-US"/>
        </w:rPr>
        <w:t>By default, Raspbian includes VNC Connect from RealVNC, which includes both a VNC server and a viewer. It will be used as the VNC server for the Raspberry Pi, although any other VNC server could be used in its place. There is a wide variety of VNC viewers available for different platforms.</w:t>
      </w:r>
    </w:p>
    <w:p w:rsidR="00BA5233" w:rsidRDefault="00BA5233" w:rsidP="00F37E6B">
      <w:pPr>
        <w:rPr>
          <w:lang w:val="en-US"/>
        </w:rPr>
      </w:pPr>
      <w:r>
        <w:rPr>
          <w:lang w:val="en-US"/>
        </w:rPr>
        <w:lastRenderedPageBreak/>
        <w:t>First, while VNC Connect is included by default in Raspbian installations, it’s still a good idea to run the following commands to ensure the latest version is installed:</w:t>
      </w:r>
    </w:p>
    <w:bookmarkStart w:id="125" w:name="_MON_1556109445"/>
    <w:bookmarkEnd w:id="125"/>
    <w:p w:rsidR="00BA5233" w:rsidRDefault="00BA5233" w:rsidP="00F37E6B">
      <w:pPr>
        <w:rPr>
          <w:lang w:val="en-US"/>
        </w:rPr>
      </w:pPr>
      <w:r>
        <w:rPr>
          <w:lang w:val="en-US"/>
        </w:rPr>
        <w:object w:dxaOrig="8504" w:dyaOrig="453">
          <v:shape id="_x0000_i1031" type="#_x0000_t75" style="width:425.25pt;height:22.5pt" o:ole="">
            <v:imagedata r:id="rId44" o:title=""/>
          </v:shape>
          <o:OLEObject Type="Embed" ProgID="Word.OpenDocumentText.12" ShapeID="_x0000_i1031" DrawAspect="Content" ObjectID="_1560182278" r:id="rId45"/>
        </w:object>
      </w:r>
    </w:p>
    <w:p w:rsidR="00BA5233" w:rsidRDefault="00BA5233" w:rsidP="00F37E6B">
      <w:pPr>
        <w:rPr>
          <w:lang w:val="en-US"/>
        </w:rPr>
      </w:pPr>
      <w:r>
        <w:rPr>
          <w:lang w:val="en-US"/>
        </w:rPr>
        <w:t>Next, it is necessary to enable the VNC server to allow external connections to the Raspberry Pi. This can be done graphically by selecting Menu &gt; Preferences &gt; Raspberry Pi Configuration &gt; Interfaces and then setting the VNC option to Enabled. Alternatively, the VNC server can be enabled via command line using raspi-config and navigating to the Interfacing Options section.</w:t>
      </w:r>
    </w:p>
    <w:p w:rsidR="00BA5233" w:rsidRDefault="00BA5233" w:rsidP="00F37E6B">
      <w:pPr>
        <w:keepNext/>
        <w:jc w:val="center"/>
      </w:pPr>
      <w:r>
        <w:rPr>
          <w:noProof/>
        </w:rPr>
        <w:drawing>
          <wp:inline distT="0" distB="0" distL="0" distR="0" wp14:anchorId="089B8B64" wp14:editId="523F3B3E">
            <wp:extent cx="4267200" cy="2718690"/>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267200" cy="271869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6" w:name="_Toc486428600"/>
      <w:r w:rsidR="00D25DBE">
        <w:rPr>
          <w:noProof/>
          <w:lang w:val="en-US"/>
        </w:rPr>
        <w:t>16</w:t>
      </w:r>
      <w:r>
        <w:rPr>
          <w:lang w:val="en-US"/>
        </w:rPr>
        <w:fldChar w:fldCharType="end"/>
      </w:r>
      <w:r w:rsidRPr="00BF4779">
        <w:rPr>
          <w:lang w:val="en-US"/>
        </w:rPr>
        <w:t xml:space="preserve"> Configuration to enable VNC in Raspberry Pi</w:t>
      </w:r>
      <w:bookmarkEnd w:id="126"/>
    </w:p>
    <w:p w:rsidR="00BA5233" w:rsidRDefault="00BA5233" w:rsidP="00F37E6B">
      <w:pPr>
        <w:rPr>
          <w:lang w:val="en-US"/>
        </w:rPr>
      </w:pPr>
      <w:r>
        <w:rPr>
          <w:lang w:val="en-US"/>
        </w:rPr>
        <w:t xml:space="preserve">In order for the VNC viewer to connect to the enabled VNC server in the Raspberry Pi, it first needs to know its IP address. The IP address can be located by running </w:t>
      </w:r>
      <w:r w:rsidRPr="00574DAB">
        <w:rPr>
          <w:i/>
          <w:lang w:val="en-US"/>
        </w:rPr>
        <w:t>ip addr</w:t>
      </w:r>
      <w:r>
        <w:rPr>
          <w:lang w:val="en-US"/>
        </w:rPr>
        <w:t xml:space="preserve"> on the Raspberry Pi and then checking the </w:t>
      </w:r>
      <w:r w:rsidRPr="00C204F4">
        <w:rPr>
          <w:i/>
          <w:lang w:val="en-US"/>
        </w:rPr>
        <w:t>inet</w:t>
      </w:r>
      <w:r>
        <w:rPr>
          <w:lang w:val="en-US"/>
        </w:rPr>
        <w:t xml:space="preserve"> parameter in the appropriate section (eth0 for Ethernet connections, wlan0 for LAN connections, usb0 for USB).</w:t>
      </w:r>
    </w:p>
    <w:p w:rsidR="00BA5233" w:rsidRDefault="00BA5233" w:rsidP="00F37E6B">
      <w:pPr>
        <w:keepNext/>
        <w:jc w:val="center"/>
      </w:pPr>
      <w:r>
        <w:rPr>
          <w:noProof/>
        </w:rPr>
        <w:drawing>
          <wp:inline distT="0" distB="0" distL="0" distR="0" wp14:anchorId="5ED0910A" wp14:editId="02590C78">
            <wp:extent cx="5532681" cy="92392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tretch>
                      <a:fillRect/>
                    </a:stretch>
                  </pic:blipFill>
                  <pic:spPr bwMode="auto">
                    <a:xfrm>
                      <a:off x="0" y="0"/>
                      <a:ext cx="5543550" cy="92574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7" w:name="_Toc486428601"/>
      <w:r w:rsidR="00D25DBE">
        <w:rPr>
          <w:noProof/>
          <w:lang w:val="en-US"/>
        </w:rPr>
        <w:t>17</w:t>
      </w:r>
      <w:r>
        <w:rPr>
          <w:lang w:val="en-US"/>
        </w:rPr>
        <w:fldChar w:fldCharType="end"/>
      </w:r>
      <w:r w:rsidRPr="00BF4779">
        <w:rPr>
          <w:lang w:val="en-US"/>
        </w:rPr>
        <w:t xml:space="preserve"> Locating the Raspberry Pi's IP address via "</w:t>
      </w:r>
      <w:r>
        <w:rPr>
          <w:lang w:val="en-US"/>
        </w:rPr>
        <w:t>ip addr</w:t>
      </w:r>
      <w:r w:rsidRPr="00BF4779">
        <w:rPr>
          <w:lang w:val="en-US"/>
        </w:rPr>
        <w:t>"</w:t>
      </w:r>
      <w:bookmarkEnd w:id="127"/>
    </w:p>
    <w:p w:rsidR="00BA5233" w:rsidRDefault="00BA5233" w:rsidP="00F37E6B">
      <w:pPr>
        <w:rPr>
          <w:lang w:val="en-US"/>
        </w:rPr>
      </w:pPr>
      <w:r>
        <w:rPr>
          <w:lang w:val="en-US"/>
        </w:rPr>
        <w:t>Other than the IP address, the VNC viewer will require a password to successfully connect to the Raspberry Pi. For VNC Connect, a password can be specified under the Menu &gt; Options &gt; Security section, choosing “VNC password” from the Authentication dropdown menu. Depending on the VNC viewer, it might also be necessary to change the encryption option to a lower security setting to avoid conflicts.</w:t>
      </w:r>
    </w:p>
    <w:p w:rsidR="00BA5233" w:rsidRDefault="00BA5233" w:rsidP="00F37E6B">
      <w:pPr>
        <w:keepNext/>
        <w:jc w:val="center"/>
      </w:pPr>
      <w:r>
        <w:rPr>
          <w:noProof/>
        </w:rPr>
        <w:lastRenderedPageBreak/>
        <w:drawing>
          <wp:inline distT="0" distB="0" distL="0" distR="0" wp14:anchorId="2D401749" wp14:editId="0ECA0E23">
            <wp:extent cx="4543425" cy="3876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3425" cy="3876675"/>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8" w:name="_Toc486428602"/>
      <w:r w:rsidR="00D25DBE">
        <w:rPr>
          <w:noProof/>
          <w:lang w:val="en-US"/>
        </w:rPr>
        <w:t>18</w:t>
      </w:r>
      <w:r>
        <w:rPr>
          <w:lang w:val="en-US"/>
        </w:rPr>
        <w:fldChar w:fldCharType="end"/>
      </w:r>
      <w:r w:rsidRPr="00BF4779">
        <w:rPr>
          <w:lang w:val="en-US"/>
        </w:rPr>
        <w:t xml:space="preserve"> Security configuration for the VNC server</w:t>
      </w:r>
      <w:bookmarkEnd w:id="128"/>
    </w:p>
    <w:p w:rsidR="00BA5233" w:rsidRDefault="00BA5233" w:rsidP="00F37E6B">
      <w:pPr>
        <w:rPr>
          <w:lang w:val="en-US"/>
        </w:rPr>
      </w:pPr>
      <w:r>
        <w:rPr>
          <w:lang w:val="en-US"/>
        </w:rPr>
        <w:t xml:space="preserve">This method requires both the Raspberry Pi and the VNC viewer to be connected to the Internet. Connecting a Raspberry Pi to the Internet without a keyboard or a mouse can be tricky, so instead, it is advised to have the phone or tablet act as a Wi-Fi Hotspot for the Raspberry Pi to connect to. This only requires a conventional USB cable to connect the Raspberry Pi to the device that will act as the VNC viewer. The IP address to be supplied to the VNC viewer in this case is the one that corresponds to </w:t>
      </w:r>
      <w:r w:rsidRPr="004913E3">
        <w:rPr>
          <w:i/>
          <w:lang w:val="en-US"/>
        </w:rPr>
        <w:t>usb0</w:t>
      </w:r>
      <w:r>
        <w:rPr>
          <w:lang w:val="en-US"/>
        </w:rPr>
        <w:t xml:space="preserve">, which can also be found by running </w:t>
      </w:r>
      <w:r w:rsidRPr="00997672">
        <w:rPr>
          <w:i/>
          <w:lang w:val="en-US"/>
        </w:rPr>
        <w:t>ip addr</w:t>
      </w:r>
      <w:r>
        <w:rPr>
          <w:lang w:val="en-US"/>
        </w:rPr>
        <w:t>.</w:t>
      </w:r>
    </w:p>
    <w:p w:rsidR="00BA5233" w:rsidRDefault="00BA5233" w:rsidP="00F37E6B">
      <w:r>
        <w:rPr>
          <w:lang w:val="en-US"/>
        </w:rPr>
        <w:t>By default, the Raspberry Pi gets assigned a dynamic</w:t>
      </w:r>
      <w:r w:rsidR="005C498B">
        <w:rPr>
          <w:lang w:val="en-US"/>
        </w:rPr>
        <w:t xml:space="preserve"> (random)</w:t>
      </w:r>
      <w:r>
        <w:rPr>
          <w:lang w:val="en-US"/>
        </w:rPr>
        <w:t xml:space="preserve"> IP address. This can be an issue, as the VNC viewer cannot connect if it doesn’t know the IP address of the VNC server, and finding the Raspberry Pi’s IP address requires a screen, which would defeat the purpose of using VNC in the first place. A simple solution is to assign a static IP address to the Raspberry PI. This requires editing the </w:t>
      </w:r>
      <w:r>
        <w:t>dhcpcd.conf file</w:t>
      </w:r>
      <w:r>
        <w:rPr>
          <w:rStyle w:val="Refdenotaalpie"/>
        </w:rPr>
        <w:footnoteReference w:id="18"/>
      </w:r>
      <w:r>
        <w:t>:</w:t>
      </w:r>
    </w:p>
    <w:bookmarkStart w:id="129" w:name="_MON_1556111346"/>
    <w:bookmarkEnd w:id="129"/>
    <w:p w:rsidR="00BA5233" w:rsidRDefault="00BA5233" w:rsidP="00F37E6B">
      <w:pPr>
        <w:rPr>
          <w:lang w:val="en-US"/>
        </w:rPr>
      </w:pPr>
      <w:r>
        <w:rPr>
          <w:lang w:val="en-US"/>
        </w:rPr>
        <w:object w:dxaOrig="8504" w:dyaOrig="227">
          <v:shape id="_x0000_i1032" type="#_x0000_t75" style="width:425.25pt;height:11.25pt" o:ole="">
            <v:imagedata r:id="rId49" o:title=""/>
          </v:shape>
          <o:OLEObject Type="Embed" ProgID="Word.OpenDocumentText.12" ShapeID="_x0000_i1032" DrawAspect="Content" ObjectID="_1560182279" r:id="rId50"/>
        </w:object>
      </w:r>
    </w:p>
    <w:p w:rsidR="00BA5233" w:rsidRDefault="00BA5233" w:rsidP="00F37E6B">
      <w:pPr>
        <w:rPr>
          <w:lang w:val="en-US"/>
        </w:rPr>
      </w:pPr>
      <w:r>
        <w:rPr>
          <w:lang w:val="en-US"/>
        </w:rPr>
        <w:t>The following lines should be added to the bottom of the file:</w:t>
      </w:r>
    </w:p>
    <w:bookmarkStart w:id="130" w:name="_MON_1556111473"/>
    <w:bookmarkEnd w:id="130"/>
    <w:p w:rsidR="00BA5233" w:rsidRDefault="00BA5233" w:rsidP="00F37E6B">
      <w:pPr>
        <w:rPr>
          <w:lang w:val="en-US"/>
        </w:rPr>
      </w:pPr>
      <w:r>
        <w:rPr>
          <w:lang w:val="en-US"/>
        </w:rPr>
        <w:object w:dxaOrig="8504" w:dyaOrig="921">
          <v:shape id="_x0000_i1033" type="#_x0000_t75" style="width:425.25pt;height:45.75pt" o:ole="">
            <v:imagedata r:id="rId51" o:title=""/>
          </v:shape>
          <o:OLEObject Type="Embed" ProgID="Word.OpenDocumentText.12" ShapeID="_x0000_i1033" DrawAspect="Content" ObjectID="_1560182280" r:id="rId52"/>
        </w:object>
      </w:r>
    </w:p>
    <w:p w:rsidR="00BA5233" w:rsidRDefault="00BA5233" w:rsidP="00F37E6B">
      <w:pPr>
        <w:keepNext/>
        <w:jc w:val="center"/>
      </w:pPr>
      <w:r>
        <w:rPr>
          <w:noProof/>
        </w:rPr>
        <w:lastRenderedPageBreak/>
        <w:drawing>
          <wp:inline distT="0" distB="0" distL="0" distR="0" wp14:anchorId="788D0B2F" wp14:editId="55F30C4C">
            <wp:extent cx="4429125" cy="284023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4429125" cy="2840238"/>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1" w:name="_Toc486428603"/>
      <w:r w:rsidR="00D25DBE">
        <w:rPr>
          <w:noProof/>
          <w:lang w:val="en-US"/>
        </w:rPr>
        <w:t>19</w:t>
      </w:r>
      <w:r>
        <w:rPr>
          <w:lang w:val="en-US"/>
        </w:rPr>
        <w:fldChar w:fldCharType="end"/>
      </w:r>
      <w:r w:rsidRPr="00BF4779">
        <w:rPr>
          <w:lang w:val="en-US"/>
        </w:rPr>
        <w:t xml:space="preserve"> Configuration of the dhcpcd.conf file</w:t>
      </w:r>
      <w:bookmarkEnd w:id="131"/>
    </w:p>
    <w:p w:rsidR="00BA5233" w:rsidRDefault="00BA5233" w:rsidP="00F37E6B">
      <w:pPr>
        <w:rPr>
          <w:lang w:val="en-US"/>
        </w:rPr>
      </w:pPr>
      <w:r w:rsidRPr="0065397A">
        <w:rPr>
          <w:i/>
          <w:lang w:val="en-US"/>
        </w:rPr>
        <w:t>Interface</w:t>
      </w:r>
      <w:r>
        <w:rPr>
          <w:lang w:val="en-US"/>
        </w:rPr>
        <w:t xml:space="preserve"> refers to the type of connection (such as usb0 for USB or wlan0 for LAN). The </w:t>
      </w:r>
      <w:r w:rsidRPr="0051289B">
        <w:rPr>
          <w:i/>
          <w:lang w:val="en-US"/>
        </w:rPr>
        <w:t>ip_address</w:t>
      </w:r>
      <w:r w:rsidRPr="00AA6B64">
        <w:rPr>
          <w:i/>
          <w:lang w:val="en-US"/>
        </w:rPr>
        <w:t xml:space="preserve"> </w:t>
      </w:r>
      <w:r>
        <w:rPr>
          <w:lang w:val="en-US"/>
        </w:rPr>
        <w:t>will be the new static IP that will be assigned to the Raspberry Pi (the /24 at the end is necessary to specify a netmask of 255.255.255.0).</w:t>
      </w:r>
    </w:p>
    <w:p w:rsidR="00BA5233" w:rsidRDefault="00BA5233" w:rsidP="00F37E6B">
      <w:pPr>
        <w:rPr>
          <w:lang w:val="en-US"/>
        </w:rPr>
      </w:pPr>
      <w:r>
        <w:rPr>
          <w:lang w:val="en-US"/>
        </w:rPr>
        <w:t>Note that it is necessary to run “</w:t>
      </w:r>
      <w:r>
        <w:rPr>
          <w:i/>
          <w:lang w:val="en-US"/>
        </w:rPr>
        <w:t>sudo service dhcpcd restart”</w:t>
      </w:r>
      <w:r>
        <w:rPr>
          <w:lang w:val="en-US"/>
        </w:rPr>
        <w:t xml:space="preserve"> or reboot the Raspberry Pi for these changes to take effect. After this, it should be possible to control the Raspberry Pi from a phone or tablet even in absence of a keyboard or screen. This configuration requires only a power supply for the Raspberry Pi, a USB cable to connect it to the viewer device, and permission for this device to connect to the network.</w:t>
      </w:r>
    </w:p>
    <w:p w:rsidR="00BA5233" w:rsidRDefault="00BA5233" w:rsidP="00F37E6B">
      <w:pPr>
        <w:rPr>
          <w:lang w:val="en-US"/>
        </w:rPr>
      </w:pPr>
      <w:r>
        <w:rPr>
          <w:lang w:val="en-US"/>
        </w:rPr>
        <w:t>From here, it should be easy to control the Raspberry Pi via phone or tablet to connect it to the enterprise network, and then run the appropriate scans.</w:t>
      </w:r>
    </w:p>
    <w:p w:rsidR="00BA5233" w:rsidRDefault="00BA5233" w:rsidP="00F37E6B">
      <w:pPr>
        <w:rPr>
          <w:lang w:val="en-US"/>
        </w:rPr>
      </w:pPr>
    </w:p>
    <w:p w:rsidR="00BA5233" w:rsidRDefault="00BA5233" w:rsidP="00F37E6B">
      <w:pPr>
        <w:pStyle w:val="Ttulo2"/>
        <w:rPr>
          <w:lang w:val="en-US"/>
        </w:rPr>
      </w:pPr>
      <w:bookmarkStart w:id="132" w:name="_Toc486428626"/>
      <w:r>
        <w:rPr>
          <w:lang w:val="en-US"/>
        </w:rPr>
        <w:t>Graphical User Interface</w:t>
      </w:r>
      <w:bookmarkEnd w:id="132"/>
    </w:p>
    <w:p w:rsidR="00BA5233" w:rsidRDefault="00BA5233" w:rsidP="00F37E6B">
      <w:pPr>
        <w:rPr>
          <w:lang w:val="en-US"/>
        </w:rPr>
      </w:pPr>
      <w:r>
        <w:rPr>
          <w:lang w:val="en-US"/>
        </w:rPr>
        <w:t>By default, the code will send its output to the terminal in real time, informing the user about the progress of the scan. However, if the Raspberry Pi is going to be controlled via VNC as suggested in the previous section, the small size of the text on the terminal might become an issue. In order to solve this, a simple Graphical User Interface (GUI) is included, created using Pygame.</w:t>
      </w:r>
    </w:p>
    <w:p w:rsidR="00BA5233" w:rsidRDefault="00BA5233" w:rsidP="00F37E6B">
      <w:pPr>
        <w:rPr>
          <w:lang w:val="en-US"/>
        </w:rPr>
      </w:pPr>
      <w:r>
        <w:rPr>
          <w:lang w:val="en-US"/>
        </w:rPr>
        <w:t>Pygame</w:t>
      </w:r>
      <w:r>
        <w:rPr>
          <w:rStyle w:val="Refdenotaalpie"/>
          <w:lang w:val="en-US"/>
        </w:rPr>
        <w:footnoteReference w:id="19"/>
      </w:r>
      <w:r>
        <w:rPr>
          <w:lang w:val="en-US"/>
        </w:rPr>
        <w:t xml:space="preserve"> is a Python library conceived for making multimedia applications like games, art or music. Since this library was developed with visual applications in mind, it can be used to easily make graphical interfaces.</w:t>
      </w:r>
    </w:p>
    <w:p w:rsidR="00BA5233" w:rsidRDefault="00BA5233" w:rsidP="00F37E6B">
      <w:pPr>
        <w:rPr>
          <w:lang w:val="en-US"/>
        </w:rPr>
      </w:pPr>
      <w:r>
        <w:rPr>
          <w:lang w:val="en-US"/>
        </w:rPr>
        <w:t xml:space="preserve">The GUI itself will be simple and intuitive to use. Due to the lack of customization of the scanning program, the main menu will consist simply of two buttons to start the scan or quit </w:t>
      </w:r>
      <w:r>
        <w:rPr>
          <w:lang w:val="en-US"/>
        </w:rPr>
        <w:lastRenderedPageBreak/>
        <w:t>the GUI. The colors of the buttons will brighten as the cursor hovers over them, to signal they are clickable.</w:t>
      </w:r>
    </w:p>
    <w:p w:rsidR="00BA5233" w:rsidRDefault="00BA5233" w:rsidP="00F37E6B">
      <w:pPr>
        <w:keepNext/>
      </w:pPr>
      <w:r>
        <w:rPr>
          <w:noProof/>
        </w:rPr>
        <w:drawing>
          <wp:inline distT="0" distB="0" distL="0" distR="0" wp14:anchorId="682BB3F9" wp14:editId="6FA434AA">
            <wp:extent cx="5133975" cy="254153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srcRect l="4938" t="3613"/>
                    <a:stretch/>
                  </pic:blipFill>
                  <pic:spPr bwMode="auto">
                    <a:xfrm>
                      <a:off x="0" y="0"/>
                      <a:ext cx="5133371" cy="2541237"/>
                    </a:xfrm>
                    <a:prstGeom prst="rect">
                      <a:avLst/>
                    </a:prstGeom>
                    <a:ln>
                      <a:noFill/>
                    </a:ln>
                    <a:extLst>
                      <a:ext uri="{53640926-AAD7-44D8-BBD7-CCE9431645EC}">
                        <a14:shadowObscured xmlns:a14="http://schemas.microsoft.com/office/drawing/2010/main"/>
                      </a:ext>
                    </a:extLst>
                  </pic:spPr>
                </pic:pic>
              </a:graphicData>
            </a:graphic>
          </wp:inline>
        </w:drawing>
      </w:r>
    </w:p>
    <w:p w:rsidR="00BA5233" w:rsidRPr="00C53444"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3" w:name="_Toc486428604"/>
      <w:r w:rsidR="00D25DBE">
        <w:rPr>
          <w:noProof/>
          <w:lang w:val="en-US"/>
        </w:rPr>
        <w:t>20</w:t>
      </w:r>
      <w:r>
        <w:rPr>
          <w:lang w:val="en-US"/>
        </w:rPr>
        <w:fldChar w:fldCharType="end"/>
      </w:r>
      <w:r w:rsidRPr="00C53444">
        <w:rPr>
          <w:lang w:val="en-US"/>
        </w:rPr>
        <w:t xml:space="preserve"> GUI main screen</w:t>
      </w:r>
      <w:bookmarkEnd w:id="133"/>
    </w:p>
    <w:p w:rsidR="00BA5233" w:rsidRPr="00C53444" w:rsidRDefault="00BA5233" w:rsidP="00F37E6B">
      <w:pPr>
        <w:rPr>
          <w:lang w:val="en-US"/>
        </w:rPr>
      </w:pPr>
      <w:r>
        <w:rPr>
          <w:lang w:val="en-US"/>
        </w:rPr>
        <w:t>H</w:t>
      </w:r>
      <w:r w:rsidRPr="00C53444">
        <w:rPr>
          <w:lang w:val="en-US"/>
        </w:rPr>
        <w:t>itting the “Start scan” button</w:t>
      </w:r>
      <w:r>
        <w:rPr>
          <w:lang w:val="en-US"/>
        </w:rPr>
        <w:t xml:space="preserve"> will call the scan code. While the scan is running, any output from the scan will be redirected to the GUI to be shown on the screen. Logging will still work as intended. The size of the text is dynamically created, so that if the text is too big to fit the screen, it will be shrunk first.</w:t>
      </w:r>
    </w:p>
    <w:p w:rsidR="00BA5233" w:rsidRDefault="00BA5233" w:rsidP="00F37E6B">
      <w:pPr>
        <w:keepNext/>
      </w:pPr>
      <w:r>
        <w:rPr>
          <w:noProof/>
        </w:rPr>
        <w:drawing>
          <wp:inline distT="0" distB="0" distL="0" distR="0" wp14:anchorId="09855C77" wp14:editId="5C38FAB3">
            <wp:extent cx="5140186" cy="2943225"/>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l="4765" t="3438"/>
                    <a:stretch/>
                  </pic:blipFill>
                  <pic:spPr bwMode="auto">
                    <a:xfrm>
                      <a:off x="0" y="0"/>
                      <a:ext cx="5142738" cy="294468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4" w:name="_Toc486428605"/>
      <w:r w:rsidR="00D25DBE">
        <w:rPr>
          <w:noProof/>
          <w:lang w:val="en-US"/>
        </w:rPr>
        <w:t>21</w:t>
      </w:r>
      <w:r>
        <w:rPr>
          <w:lang w:val="en-US"/>
        </w:rPr>
        <w:fldChar w:fldCharType="end"/>
      </w:r>
      <w:r w:rsidRPr="00DD532F">
        <w:rPr>
          <w:lang w:val="en-US"/>
        </w:rPr>
        <w:t xml:space="preserve"> Sample scan</w:t>
      </w:r>
      <w:r>
        <w:rPr>
          <w:lang w:val="en-US"/>
        </w:rPr>
        <w:t xml:space="preserve"> shown</w:t>
      </w:r>
      <w:r w:rsidRPr="00DD532F">
        <w:rPr>
          <w:lang w:val="en-US"/>
        </w:rPr>
        <w:t xml:space="preserve"> on the GUI</w:t>
      </w:r>
      <w:bookmarkEnd w:id="134"/>
    </w:p>
    <w:p w:rsidR="00BA5233" w:rsidRPr="00667FD6" w:rsidRDefault="00BA5233" w:rsidP="00F37E6B">
      <w:pPr>
        <w:rPr>
          <w:lang w:val="en-US"/>
        </w:rPr>
      </w:pPr>
      <w:r>
        <w:rPr>
          <w:lang w:val="en-US"/>
        </w:rPr>
        <w:t>Once the scan is over and the report has been generated, the GUI will return to the main menu.</w:t>
      </w: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683AAA" w:rsidRPr="00151186" w:rsidRDefault="00683AAA" w:rsidP="00F37E6B">
      <w:pPr>
        <w:pStyle w:val="Ttulo1"/>
        <w:rPr>
          <w:lang w:val="en-US"/>
        </w:rPr>
        <w:sectPr w:rsidR="00683AAA" w:rsidRPr="00151186" w:rsidSect="00F37E6B">
          <w:type w:val="evenPage"/>
          <w:pgSz w:w="11906" w:h="16838"/>
          <w:pgMar w:top="1417" w:right="1701" w:bottom="1417" w:left="1701" w:header="708" w:footer="708" w:gutter="0"/>
          <w:cols w:space="708"/>
          <w:docGrid w:linePitch="360"/>
        </w:sectPr>
      </w:pPr>
      <w:bookmarkStart w:id="135" w:name="_Toc477455048"/>
    </w:p>
    <w:p w:rsidR="00BA5233" w:rsidRDefault="00BA5233" w:rsidP="00F37E6B">
      <w:pPr>
        <w:pStyle w:val="Ttulo1"/>
      </w:pPr>
      <w:bookmarkStart w:id="136" w:name="_Toc486428627"/>
      <w:r>
        <w:lastRenderedPageBreak/>
        <w:t>Conclusions</w:t>
      </w:r>
      <w:bookmarkEnd w:id="135"/>
      <w:bookmarkEnd w:id="136"/>
    </w:p>
    <w:p w:rsidR="00BA5233" w:rsidRDefault="00BA5233">
      <w:pPr>
        <w:rPr>
          <w:lang w:val="en-US"/>
        </w:rPr>
      </w:pPr>
      <w:r>
        <w:rPr>
          <w:lang w:val="en-US"/>
        </w:rPr>
        <w:t>Information</w:t>
      </w:r>
      <w:r w:rsidRPr="002049DD">
        <w:rPr>
          <w:lang w:val="en-US"/>
        </w:rPr>
        <w:t xml:space="preserve"> security has been an important topic</w:t>
      </w:r>
      <w:r>
        <w:rPr>
          <w:lang w:val="en-US"/>
        </w:rPr>
        <w:t xml:space="preserve"> of debate</w:t>
      </w:r>
      <w:r w:rsidRPr="002049DD">
        <w:rPr>
          <w:lang w:val="en-US"/>
        </w:rPr>
        <w:t xml:space="preserve"> since the inception of</w:t>
      </w:r>
      <w:r>
        <w:rPr>
          <w:lang w:val="en-US"/>
        </w:rPr>
        <w:t xml:space="preserve"> technology, and will remain an important topic in the foreseeable future. The risks associated with improperly secured systems range from economic harm to information theft, and the advent of the Internet has only increased this risk and its potential effects to unprecedented levels. Now more than ever, the importance of information security cannot be overstated.</w:t>
      </w:r>
    </w:p>
    <w:p w:rsidR="00BA5233" w:rsidRDefault="00BA5233">
      <w:pPr>
        <w:rPr>
          <w:lang w:val="en-US"/>
        </w:rPr>
      </w:pPr>
      <w:r>
        <w:rPr>
          <w:lang w:val="en-US"/>
        </w:rPr>
        <w:t>In the particular case of enterprises, vulnerable systems might result in heavy financial damage and loss of reputation associated with the leaking of private information, which in some cases might even have legal repercussions. For blooming small and medium-sized enterprises this kind of mistake could prove fatal, and would severely hinder their possibilities of growing and becoming competitive in an ever-changing economy.</w:t>
      </w:r>
    </w:p>
    <w:p w:rsidR="00BA5233" w:rsidRDefault="00BA5233">
      <w:pPr>
        <w:rPr>
          <w:lang w:val="en-US"/>
        </w:rPr>
      </w:pPr>
      <w:r>
        <w:rPr>
          <w:lang w:val="en-US"/>
        </w:rPr>
        <w:t>While this project has focused on vulnerabilities related to web applications in particular, that’s not to say other aspects of information security aren’t as important or should be disregarded. However, the fact that web applications are constantly exposed to the Internet make them an attractive target for attackers.</w:t>
      </w:r>
    </w:p>
    <w:p w:rsidR="00BA5233" w:rsidRDefault="00BA5233">
      <w:pPr>
        <w:rPr>
          <w:lang w:val="en-US"/>
        </w:rPr>
      </w:pPr>
      <w:r>
        <w:rPr>
          <w:lang w:val="en-US"/>
        </w:rPr>
        <w:t>As mentioned in previous sections, statistics show that enterprises spend less in web application testing compared to other forms of computer security. This might denote an insufficient awareness of the importance of secure web applications, and information security in general.</w:t>
      </w:r>
    </w:p>
    <w:p w:rsidR="00BA5233" w:rsidRPr="002049DD" w:rsidRDefault="00BA5233">
      <w:pPr>
        <w:rPr>
          <w:lang w:val="en-US"/>
        </w:rPr>
      </w:pPr>
    </w:p>
    <w:p w:rsidR="00BA5233" w:rsidRDefault="00BA5233" w:rsidP="00F37E6B">
      <w:pPr>
        <w:pStyle w:val="Ttulo2"/>
      </w:pPr>
      <w:bookmarkStart w:id="137" w:name="_Toc477455049"/>
      <w:bookmarkStart w:id="138" w:name="_Toc486428628"/>
      <w:r w:rsidRPr="0057695B">
        <w:rPr>
          <w:lang w:val="en-US"/>
        </w:rPr>
        <w:t>Recommendations</w:t>
      </w:r>
      <w:bookmarkEnd w:id="137"/>
      <w:bookmarkEnd w:id="138"/>
    </w:p>
    <w:p w:rsidR="00BA5233" w:rsidRDefault="00BA5233" w:rsidP="00F37E6B">
      <w:pPr>
        <w:rPr>
          <w:lang w:val="en-US"/>
        </w:rPr>
      </w:pPr>
      <w:r w:rsidRPr="008F6274">
        <w:rPr>
          <w:lang w:val="en-US"/>
        </w:rPr>
        <w:t xml:space="preserve">The web application scanner developed for this </w:t>
      </w:r>
      <w:r>
        <w:rPr>
          <w:lang w:val="en-US"/>
        </w:rPr>
        <w:t>p</w:t>
      </w:r>
      <w:r w:rsidRPr="008F6274">
        <w:rPr>
          <w:lang w:val="en-US"/>
        </w:rPr>
        <w:t xml:space="preserve">roject </w:t>
      </w:r>
      <w:r>
        <w:rPr>
          <w:lang w:val="en-US"/>
        </w:rPr>
        <w:t>should not be seen as a substitute for a proper penetration test from a professional. This scanner will fail to detect many kinds of vulnerabilities, some because the program is fairly simple, and some because certain types of vulnerabilities cannot be found by automated means at all. It can be seen as an inexpensive way to test the waters, but the only way to ensure a web application is secure is to actually contact a professional pen-tester.</w:t>
      </w:r>
    </w:p>
    <w:p w:rsidR="00BA5233" w:rsidRDefault="00BA5233" w:rsidP="00F37E6B">
      <w:pPr>
        <w:rPr>
          <w:lang w:val="en-US"/>
        </w:rPr>
      </w:pPr>
      <w:r>
        <w:rPr>
          <w:lang w:val="en-US"/>
        </w:rPr>
        <w:t>It should also be noted that full invulnerability is unachievable, as there will always be new vectors of attack and unforeseeable circumstances. Still, good practices can be adopted to minimize risks, such as:</w:t>
      </w:r>
    </w:p>
    <w:p w:rsidR="00BA5233" w:rsidRDefault="00BA5233" w:rsidP="00F37E6B">
      <w:pPr>
        <w:pStyle w:val="Prrafodelista"/>
        <w:numPr>
          <w:ilvl w:val="0"/>
          <w:numId w:val="3"/>
        </w:numPr>
        <w:rPr>
          <w:lang w:val="en-US"/>
        </w:rPr>
      </w:pPr>
      <w:r w:rsidRPr="00AD0045">
        <w:rPr>
          <w:lang w:val="en-US"/>
        </w:rPr>
        <w:t>Having a security plan detailing how to spend the security budget and what individuals are responsible for what is highly recommended. Vulnerabilities should be prioritized according to their potential for harm and ease of exploitation. If an enterprise has multiple web applications, they should also be prioritized accordingly.</w:t>
      </w:r>
    </w:p>
    <w:p w:rsidR="00BA5233" w:rsidRDefault="00BA5233" w:rsidP="00F37E6B">
      <w:pPr>
        <w:pStyle w:val="Prrafodelista"/>
        <w:numPr>
          <w:ilvl w:val="0"/>
          <w:numId w:val="3"/>
        </w:numPr>
        <w:rPr>
          <w:lang w:val="en-US"/>
        </w:rPr>
      </w:pPr>
      <w:r>
        <w:rPr>
          <w:lang w:val="en-US"/>
        </w:rPr>
        <w:t>Cookies should be used safely. They should never store sensitive information, and should be encrypted if possible.</w:t>
      </w:r>
    </w:p>
    <w:p w:rsidR="00BA5233" w:rsidRDefault="00BA5233" w:rsidP="00F37E6B">
      <w:pPr>
        <w:pStyle w:val="Prrafodelista"/>
        <w:numPr>
          <w:ilvl w:val="0"/>
          <w:numId w:val="3"/>
        </w:numPr>
        <w:rPr>
          <w:lang w:val="en-US"/>
        </w:rPr>
      </w:pPr>
      <w:r>
        <w:rPr>
          <w:lang w:val="en-US"/>
        </w:rPr>
        <w:lastRenderedPageBreak/>
        <w:t>URL encryption can help prevent a variety of different attacks, such as Cross-Site Request Forgery or path traversal.</w:t>
      </w:r>
    </w:p>
    <w:p w:rsidR="00BA5233" w:rsidRDefault="00BA5233" w:rsidP="00F37E6B">
      <w:pPr>
        <w:pStyle w:val="Prrafodelista"/>
        <w:numPr>
          <w:ilvl w:val="0"/>
          <w:numId w:val="3"/>
        </w:numPr>
        <w:rPr>
          <w:lang w:val="en-US"/>
        </w:rPr>
      </w:pPr>
      <w:r>
        <w:rPr>
          <w:lang w:val="en-US"/>
        </w:rPr>
        <w:t>Data validation can help prevent some of the most widespread forms of attack such as XSS or injection.</w:t>
      </w:r>
    </w:p>
    <w:p w:rsidR="00BA5233" w:rsidRDefault="00BA5233" w:rsidP="00F37E6B">
      <w:pPr>
        <w:pStyle w:val="Prrafodelista"/>
        <w:numPr>
          <w:ilvl w:val="0"/>
          <w:numId w:val="3"/>
        </w:numPr>
        <w:rPr>
          <w:lang w:val="en-US"/>
        </w:rPr>
      </w:pPr>
      <w:r>
        <w:rPr>
          <w:lang w:val="en-US"/>
        </w:rPr>
        <w:t>Usage of HTTPS over HTTP is recommended.</w:t>
      </w:r>
    </w:p>
    <w:p w:rsidR="00BA5233" w:rsidRPr="00DE6DE5" w:rsidRDefault="00BA5233" w:rsidP="00F37E6B">
      <w:pPr>
        <w:rPr>
          <w:lang w:val="en-US"/>
        </w:rPr>
      </w:pPr>
      <w:r>
        <w:rPr>
          <w:lang w:val="en-US"/>
        </w:rPr>
        <w:t>While these steps might be costly and might result in a more complex web infrastructure, the resulting web application will be less liable to being affected by an attack. All in all, while there is no easy solution to the issue of web application security, regular audits can prove to be a cost-effective method to keep possible risks under control.</w:t>
      </w:r>
    </w:p>
    <w:p w:rsidR="000353D6" w:rsidRPr="00151186" w:rsidRDefault="000353D6" w:rsidP="00F37E6B">
      <w:pPr>
        <w:pStyle w:val="Ttulo1"/>
        <w:rPr>
          <w:lang w:val="en-US"/>
        </w:rPr>
        <w:sectPr w:rsidR="000353D6" w:rsidRPr="00151186" w:rsidSect="00683AAA">
          <w:type w:val="oddPage"/>
          <w:pgSz w:w="11906" w:h="16838"/>
          <w:pgMar w:top="1417" w:right="1701" w:bottom="1417" w:left="1701" w:header="708" w:footer="708" w:gutter="0"/>
          <w:cols w:space="708"/>
          <w:docGrid w:linePitch="360"/>
        </w:sectPr>
      </w:pPr>
      <w:bookmarkStart w:id="139" w:name="_Toc477455050"/>
    </w:p>
    <w:p w:rsidR="00BA5233" w:rsidRDefault="00BA5233" w:rsidP="00F37E6B">
      <w:pPr>
        <w:pStyle w:val="Ttulo1"/>
      </w:pPr>
      <w:bookmarkStart w:id="140" w:name="_Toc486428629"/>
      <w:r>
        <w:lastRenderedPageBreak/>
        <w:t>Appendix</w:t>
      </w:r>
      <w:bookmarkEnd w:id="139"/>
      <w:bookmarkEnd w:id="140"/>
    </w:p>
    <w:p w:rsidR="00BA5233" w:rsidRDefault="00BA5233" w:rsidP="00F37E6B">
      <w:pPr>
        <w:pStyle w:val="Ttulo2"/>
        <w:sectPr w:rsidR="00BA5233" w:rsidSect="000353D6">
          <w:footerReference w:type="default" r:id="rId56"/>
          <w:type w:val="oddPage"/>
          <w:pgSz w:w="11906" w:h="16838"/>
          <w:pgMar w:top="1417" w:right="1701" w:bottom="1417" w:left="1701" w:header="708" w:footer="708" w:gutter="0"/>
          <w:cols w:space="708"/>
          <w:docGrid w:linePitch="360"/>
        </w:sectPr>
      </w:pPr>
      <w:bookmarkStart w:id="141" w:name="_Toc486428630"/>
      <w:r>
        <w:t>Sample Scan Report</w:t>
      </w:r>
      <w:bookmarkEnd w:id="141"/>
    </w:p>
    <w:p w:rsidR="00BA5233" w:rsidRDefault="00BA5233" w:rsidP="00F37E6B">
      <w:pPr>
        <w:rPr>
          <w:sz w:val="2"/>
          <w:szCs w:val="2"/>
        </w:rPr>
      </w:pPr>
      <w:r>
        <w:rPr>
          <w:noProof/>
        </w:rPr>
        <w:lastRenderedPageBreak/>
        <w:drawing>
          <wp:anchor distT="0" distB="0" distL="0" distR="0" simplePos="0" relativeHeight="251661312" behindDoc="1" locked="0" layoutInCell="1" allowOverlap="1" wp14:anchorId="0ECDA2B4" wp14:editId="01E78DFD">
            <wp:simplePos x="0" y="0"/>
            <wp:positionH relativeFrom="page">
              <wp:posOffset>0</wp:posOffset>
            </wp:positionH>
            <wp:positionV relativeFrom="page">
              <wp:posOffset>0</wp:posOffset>
            </wp:positionV>
            <wp:extent cx="7558445" cy="10692000"/>
            <wp:effectExtent l="0" t="0" r="0" b="0"/>
            <wp:wrapNone/>
            <wp:docPr id="2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57" cstate="print"/>
                    <a:stretch>
                      <a:fillRect/>
                    </a:stretch>
                  </pic:blipFill>
                  <pic:spPr>
                    <a:xfrm>
                      <a:off x="0" y="0"/>
                      <a:ext cx="7558445" cy="10692000"/>
                    </a:xfrm>
                    <a:prstGeom prst="rect">
                      <a:avLst/>
                    </a:prstGeom>
                  </pic:spPr>
                </pic:pic>
              </a:graphicData>
            </a:graphic>
          </wp:anchor>
        </w:drawing>
      </w:r>
    </w:p>
    <w:p w:rsidR="00BA5233" w:rsidRDefault="00BA5233" w:rsidP="00F37E6B">
      <w:pPr>
        <w:rPr>
          <w:sz w:val="2"/>
          <w:szCs w:val="2"/>
        </w:rPr>
        <w:sectPr w:rsidR="00BA5233" w:rsidSect="00F37E6B">
          <w:pgSz w:w="11910" w:h="16840"/>
          <w:pgMar w:top="1580" w:right="1680" w:bottom="280" w:left="1680" w:header="720" w:footer="720" w:gutter="0"/>
          <w:cols w:space="720"/>
        </w:sectPr>
      </w:pPr>
    </w:p>
    <w:p w:rsidR="00BA5233" w:rsidRDefault="00BA5233" w:rsidP="00F37E6B">
      <w:pPr>
        <w:rPr>
          <w:sz w:val="2"/>
          <w:szCs w:val="2"/>
        </w:rPr>
      </w:pPr>
      <w:r>
        <w:rPr>
          <w:noProof/>
        </w:rPr>
        <w:lastRenderedPageBreak/>
        <mc:AlternateContent>
          <mc:Choice Requires="wpg">
            <w:drawing>
              <wp:anchor distT="0" distB="0" distL="114300" distR="114300" simplePos="0" relativeHeight="251662336" behindDoc="1" locked="0" layoutInCell="1" allowOverlap="1" wp14:anchorId="2B3ED809" wp14:editId="24F2A2CC">
                <wp:simplePos x="0" y="0"/>
                <wp:positionH relativeFrom="page">
                  <wp:posOffset>1006475</wp:posOffset>
                </wp:positionH>
                <wp:positionV relativeFrom="page">
                  <wp:posOffset>1572895</wp:posOffset>
                </wp:positionV>
                <wp:extent cx="5770880" cy="9525"/>
                <wp:effectExtent l="6350" t="1270" r="4445" b="8255"/>
                <wp:wrapNone/>
                <wp:docPr id="552" name="Grupo 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2477"/>
                          <a:chExt cx="9088" cy="15"/>
                        </a:xfrm>
                      </wpg:grpSpPr>
                      <wps:wsp>
                        <wps:cNvPr id="553" name="AutoShape 280"/>
                        <wps:cNvSpPr>
                          <a:spLocks/>
                        </wps:cNvSpPr>
                        <wps:spPr bwMode="auto">
                          <a:xfrm>
                            <a:off x="1585" y="2477"/>
                            <a:ext cx="9081" cy="15"/>
                          </a:xfrm>
                          <a:custGeom>
                            <a:avLst/>
                            <a:gdLst>
                              <a:gd name="T0" fmla="+- 0 1600 1585"/>
                              <a:gd name="T1" fmla="*/ T0 w 9081"/>
                              <a:gd name="T2" fmla="+- 0 2481 2477"/>
                              <a:gd name="T3" fmla="*/ 2481 h 15"/>
                              <a:gd name="T4" fmla="+- 0 1597 1585"/>
                              <a:gd name="T5" fmla="*/ T4 w 9081"/>
                              <a:gd name="T6" fmla="+- 0 2477 2477"/>
                              <a:gd name="T7" fmla="*/ 2477 h 15"/>
                              <a:gd name="T8" fmla="+- 0 1589 1585"/>
                              <a:gd name="T9" fmla="*/ T8 w 9081"/>
                              <a:gd name="T10" fmla="+- 0 2477 2477"/>
                              <a:gd name="T11" fmla="*/ 2477 h 15"/>
                              <a:gd name="T12" fmla="+- 0 1585 1585"/>
                              <a:gd name="T13" fmla="*/ T12 w 9081"/>
                              <a:gd name="T14" fmla="+- 0 2481 2477"/>
                              <a:gd name="T15" fmla="*/ 2481 h 15"/>
                              <a:gd name="T16" fmla="+- 0 1585 1585"/>
                              <a:gd name="T17" fmla="*/ T16 w 9081"/>
                              <a:gd name="T18" fmla="+- 0 2489 2477"/>
                              <a:gd name="T19" fmla="*/ 2489 h 15"/>
                              <a:gd name="T20" fmla="+- 0 1589 1585"/>
                              <a:gd name="T21" fmla="*/ T20 w 9081"/>
                              <a:gd name="T22" fmla="+- 0 2492 2477"/>
                              <a:gd name="T23" fmla="*/ 2492 h 15"/>
                              <a:gd name="T24" fmla="+- 0 1597 1585"/>
                              <a:gd name="T25" fmla="*/ T24 w 9081"/>
                              <a:gd name="T26" fmla="+- 0 2492 2477"/>
                              <a:gd name="T27" fmla="*/ 2492 h 15"/>
                              <a:gd name="T28" fmla="+- 0 1600 1585"/>
                              <a:gd name="T29" fmla="*/ T28 w 9081"/>
                              <a:gd name="T30" fmla="+- 0 2489 2477"/>
                              <a:gd name="T31" fmla="*/ 2489 h 15"/>
                              <a:gd name="T32" fmla="+- 0 1600 1585"/>
                              <a:gd name="T33" fmla="*/ T32 w 9081"/>
                              <a:gd name="T34" fmla="+- 0 2481 2477"/>
                              <a:gd name="T35" fmla="*/ 2481 h 15"/>
                              <a:gd name="T36" fmla="+- 0 10666 1585"/>
                              <a:gd name="T37" fmla="*/ T36 w 9081"/>
                              <a:gd name="T38" fmla="+- 0 2481 2477"/>
                              <a:gd name="T39" fmla="*/ 2481 h 15"/>
                              <a:gd name="T40" fmla="+- 0 10662 1585"/>
                              <a:gd name="T41" fmla="*/ T40 w 9081"/>
                              <a:gd name="T42" fmla="+- 0 2477 2477"/>
                              <a:gd name="T43" fmla="*/ 2477 h 15"/>
                              <a:gd name="T44" fmla="+- 0 10654 1585"/>
                              <a:gd name="T45" fmla="*/ T44 w 9081"/>
                              <a:gd name="T46" fmla="+- 0 2477 2477"/>
                              <a:gd name="T47" fmla="*/ 2477 h 15"/>
                              <a:gd name="T48" fmla="+- 0 10651 1585"/>
                              <a:gd name="T49" fmla="*/ T48 w 9081"/>
                              <a:gd name="T50" fmla="+- 0 2481 2477"/>
                              <a:gd name="T51" fmla="*/ 2481 h 15"/>
                              <a:gd name="T52" fmla="+- 0 10651 1585"/>
                              <a:gd name="T53" fmla="*/ T52 w 9081"/>
                              <a:gd name="T54" fmla="+- 0 2489 2477"/>
                              <a:gd name="T55" fmla="*/ 2489 h 15"/>
                              <a:gd name="T56" fmla="+- 0 10654 1585"/>
                              <a:gd name="T57" fmla="*/ T56 w 9081"/>
                              <a:gd name="T58" fmla="+- 0 2492 2477"/>
                              <a:gd name="T59" fmla="*/ 2492 h 15"/>
                              <a:gd name="T60" fmla="+- 0 10662 1585"/>
                              <a:gd name="T61" fmla="*/ T60 w 9081"/>
                              <a:gd name="T62" fmla="+- 0 2492 2477"/>
                              <a:gd name="T63" fmla="*/ 2492 h 15"/>
                              <a:gd name="T64" fmla="+- 0 10666 1585"/>
                              <a:gd name="T65" fmla="*/ T64 w 9081"/>
                              <a:gd name="T66" fmla="+- 0 2489 2477"/>
                              <a:gd name="T67" fmla="*/ 2489 h 15"/>
                              <a:gd name="T68" fmla="+- 0 10666 1585"/>
                              <a:gd name="T69" fmla="*/ T68 w 9081"/>
                              <a:gd name="T70" fmla="+- 0 2481 2477"/>
                              <a:gd name="T71" fmla="*/ 2481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4"/>
                                </a:moveTo>
                                <a:lnTo>
                                  <a:pt x="12" y="0"/>
                                </a:lnTo>
                                <a:lnTo>
                                  <a:pt x="4" y="0"/>
                                </a:lnTo>
                                <a:lnTo>
                                  <a:pt x="0" y="4"/>
                                </a:lnTo>
                                <a:lnTo>
                                  <a:pt x="0" y="12"/>
                                </a:lnTo>
                                <a:lnTo>
                                  <a:pt x="4" y="15"/>
                                </a:lnTo>
                                <a:lnTo>
                                  <a:pt x="12" y="15"/>
                                </a:lnTo>
                                <a:lnTo>
                                  <a:pt x="15" y="12"/>
                                </a:lnTo>
                                <a:lnTo>
                                  <a:pt x="15" y="4"/>
                                </a:lnTo>
                                <a:moveTo>
                                  <a:pt x="9081" y="4"/>
                                </a:moveTo>
                                <a:lnTo>
                                  <a:pt x="9077" y="0"/>
                                </a:lnTo>
                                <a:lnTo>
                                  <a:pt x="9069" y="0"/>
                                </a:lnTo>
                                <a:lnTo>
                                  <a:pt x="9066" y="4"/>
                                </a:lnTo>
                                <a:lnTo>
                                  <a:pt x="9066" y="12"/>
                                </a:lnTo>
                                <a:lnTo>
                                  <a:pt x="9069" y="15"/>
                                </a:lnTo>
                                <a:lnTo>
                                  <a:pt x="9077" y="15"/>
                                </a:lnTo>
                                <a:lnTo>
                                  <a:pt x="9081" y="12"/>
                                </a:lnTo>
                                <a:lnTo>
                                  <a:pt x="9081" y="4"/>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4" name="Line 281"/>
                        <wps:cNvCnPr/>
                        <wps:spPr bwMode="auto">
                          <a:xfrm>
                            <a:off x="1593" y="2485"/>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55" name="Line 282"/>
                        <wps:cNvCnPr/>
                        <wps:spPr bwMode="auto">
                          <a:xfrm>
                            <a:off x="10306" y="2485"/>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52" o:spid="_x0000_s1026" style="position:absolute;margin-left:79.25pt;margin-top:123.85pt;width:454.4pt;height:.75pt;z-index:-251654144;mso-position-horizontal-relative:page;mso-position-vertical-relative:page" coordorigin="1585,2477"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">
                <v:shape id="AutoShape 280" o:spid="_x0000_s1027" style="position:absolute;left:1585;top:2477;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iRZcUA&#10;AADcAAAADwAAAGRycy9kb3ducmV2LnhtbESPQWvCQBSE7wX/w/IEb3UTi6WmrlILEQU9mIheH9ln&#10;kjb7NmRXjf++Wyj0OMzMN8x82ZtG3KhztWUF8TgCQVxYXXOp4Jinz28gnEfW2FgmBQ9ysFwMnuaY&#10;aHvnA90yX4oAYZeggsr7NpHSFRUZdGPbEgfvYjuDPsiulLrDe4CbRk6i6FUarDksVNjSZ0XFd3Y1&#10;CvCwvcz0OY/trljlabZbf+3lSanRsP94B+Gp9//hv/ZGK5hOX+D3TDgC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mJFlxQAAANwAAAAPAAAAAAAAAAAAAAAAAJgCAABkcnMv&#10;ZG93bnJldi54bWxQSwUGAAAAAAQABAD1AAAAigMAAAAA&#10;" path="m15,4l12,,4,,,4r,8l4,15r8,l15,12r,-8m9081,4l9077,r-8,l9066,4r,8l9069,15r8,l9081,12r,-8e" fillcolor="#ededed" stroked="f">
                  <v:path arrowok="t" o:connecttype="custom" o:connectlocs="15,2481;12,2477;4,2477;0,2481;0,2489;4,2492;12,2492;15,2489;15,2481;9081,2481;9077,2477;9069,2477;9066,2481;9066,2489;9069,2492;9077,2492;9081,2489;9081,2481" o:connectangles="0,0,0,0,0,0,0,0,0,0,0,0,0,0,0,0,0,0"/>
                </v:shape>
                <v:line id="Line 281" o:spid="_x0000_s1028" style="position:absolute;visibility:visible;mso-wrap-style:square" from="1593,2485" to="10644,2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7HucUAAADcAAAADwAAAGRycy9kb3ducmV2LnhtbESP3WrCQBSE7wu+w3IK3hTd+FcldRUV&#10;hAqW4s8DHLLHJJg9G7NrTH16VxB6OczMN8x03phC1FS53LKCXjcCQZxYnXOq4HhYdyYgnEfWWFgm&#10;BX/kYD5rvU0x1vbGO6r3PhUBwi5GBZn3ZSylSzIy6Lq2JA7eyVYGfZBVKnWFtwA3hexH0ac0mHNY&#10;yLCkVUbJeX81Cjb+vP5Ymjp39/pHbs1u8Du+sFLt92bxBcJT4//Dr/a3VjAaDeF5JhwBO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O7HucUAAADcAAAADwAAAAAAAAAA&#10;AAAAAAChAgAAZHJzL2Rvd25yZXYueG1sUEsFBgAAAAAEAAQA+QAAAJMDAAAAAA==&#10;" strokecolor="#ededed" strokeweight=".25406mm"/>
                <v:line id="Line 282" o:spid="_x0000_s1029" style="position:absolute;visibility:visible;mso-wrap-style:square" from="10306,2485" to="10666,2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qycsUAAADcAAAADwAAAGRycy9kb3ducmV2LnhtbESPQWvCQBSE74L/YXkFb7ppJFpSVymF&#10;Qmlp0VTt9TX7mg1m34bsVuO/dwuCx2FmvmEWq9424kidrx0ruJ8kIIhLp2uuFGy/XsYPIHxA1tg4&#10;JgVn8rBaDgcLzLU78YaORahEhLDPUYEJoc2l9KUhi37iWuLo/brOYoiyq6Tu8BThtpFpksykxZrj&#10;gsGWng2Vh+LPKviY/yC+zdK0CN/Tz/1625vdu1FqdNc/PYII1Idb+Np+1QqyLIP/M/EIyO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HqycsUAAADcAAAADwAAAAAAAAAA&#10;AAAAAAChAgAAZHJzL2Rvd25yZXYueG1sUEsFBgAAAAAEAAQA+QAAAJMDAAAAAA==&#10;" strokecolor="white" strokeweight=".25406mm"/>
                <w10:wrap anchorx="page" anchory="page"/>
              </v:group>
            </w:pict>
          </mc:Fallback>
        </mc:AlternateContent>
      </w:r>
      <w:r>
        <w:rPr>
          <w:noProof/>
        </w:rPr>
        <mc:AlternateContent>
          <mc:Choice Requires="wpg">
            <w:drawing>
              <wp:anchor distT="0" distB="0" distL="114300" distR="114300" simplePos="0" relativeHeight="251663360" behindDoc="1" locked="0" layoutInCell="1" allowOverlap="1" wp14:anchorId="0B5C2835" wp14:editId="697F204A">
                <wp:simplePos x="0" y="0"/>
                <wp:positionH relativeFrom="page">
                  <wp:posOffset>1006475</wp:posOffset>
                </wp:positionH>
                <wp:positionV relativeFrom="page">
                  <wp:posOffset>1792605</wp:posOffset>
                </wp:positionV>
                <wp:extent cx="5770880" cy="9525"/>
                <wp:effectExtent l="6350" t="1905" r="4445" b="7620"/>
                <wp:wrapNone/>
                <wp:docPr id="548" name="Grupo 5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2823"/>
                          <a:chExt cx="9088" cy="15"/>
                        </a:xfrm>
                      </wpg:grpSpPr>
                      <wps:wsp>
                        <wps:cNvPr id="549" name="AutoShape 284"/>
                        <wps:cNvSpPr>
                          <a:spLocks/>
                        </wps:cNvSpPr>
                        <wps:spPr bwMode="auto">
                          <a:xfrm>
                            <a:off x="1585" y="2823"/>
                            <a:ext cx="9081" cy="15"/>
                          </a:xfrm>
                          <a:custGeom>
                            <a:avLst/>
                            <a:gdLst>
                              <a:gd name="T0" fmla="+- 0 1600 1585"/>
                              <a:gd name="T1" fmla="*/ T0 w 9081"/>
                              <a:gd name="T2" fmla="+- 0 2826 2823"/>
                              <a:gd name="T3" fmla="*/ 2826 h 15"/>
                              <a:gd name="T4" fmla="+- 0 1597 1585"/>
                              <a:gd name="T5" fmla="*/ T4 w 9081"/>
                              <a:gd name="T6" fmla="+- 0 2823 2823"/>
                              <a:gd name="T7" fmla="*/ 2823 h 15"/>
                              <a:gd name="T8" fmla="+- 0 1589 1585"/>
                              <a:gd name="T9" fmla="*/ T8 w 9081"/>
                              <a:gd name="T10" fmla="+- 0 2823 2823"/>
                              <a:gd name="T11" fmla="*/ 2823 h 15"/>
                              <a:gd name="T12" fmla="+- 0 1585 1585"/>
                              <a:gd name="T13" fmla="*/ T12 w 9081"/>
                              <a:gd name="T14" fmla="+- 0 2826 2823"/>
                              <a:gd name="T15" fmla="*/ 2826 h 15"/>
                              <a:gd name="T16" fmla="+- 0 1585 1585"/>
                              <a:gd name="T17" fmla="*/ T16 w 9081"/>
                              <a:gd name="T18" fmla="+- 0 2834 2823"/>
                              <a:gd name="T19" fmla="*/ 2834 h 15"/>
                              <a:gd name="T20" fmla="+- 0 1589 1585"/>
                              <a:gd name="T21" fmla="*/ T20 w 9081"/>
                              <a:gd name="T22" fmla="+- 0 2838 2823"/>
                              <a:gd name="T23" fmla="*/ 2838 h 15"/>
                              <a:gd name="T24" fmla="+- 0 1597 1585"/>
                              <a:gd name="T25" fmla="*/ T24 w 9081"/>
                              <a:gd name="T26" fmla="+- 0 2838 2823"/>
                              <a:gd name="T27" fmla="*/ 2838 h 15"/>
                              <a:gd name="T28" fmla="+- 0 1600 1585"/>
                              <a:gd name="T29" fmla="*/ T28 w 9081"/>
                              <a:gd name="T30" fmla="+- 0 2834 2823"/>
                              <a:gd name="T31" fmla="*/ 2834 h 15"/>
                              <a:gd name="T32" fmla="+- 0 1600 1585"/>
                              <a:gd name="T33" fmla="*/ T32 w 9081"/>
                              <a:gd name="T34" fmla="+- 0 2826 2823"/>
                              <a:gd name="T35" fmla="*/ 2826 h 15"/>
                              <a:gd name="T36" fmla="+- 0 10666 1585"/>
                              <a:gd name="T37" fmla="*/ T36 w 9081"/>
                              <a:gd name="T38" fmla="+- 0 2826 2823"/>
                              <a:gd name="T39" fmla="*/ 2826 h 15"/>
                              <a:gd name="T40" fmla="+- 0 10662 1585"/>
                              <a:gd name="T41" fmla="*/ T40 w 9081"/>
                              <a:gd name="T42" fmla="+- 0 2823 2823"/>
                              <a:gd name="T43" fmla="*/ 2823 h 15"/>
                              <a:gd name="T44" fmla="+- 0 10654 1585"/>
                              <a:gd name="T45" fmla="*/ T44 w 9081"/>
                              <a:gd name="T46" fmla="+- 0 2823 2823"/>
                              <a:gd name="T47" fmla="*/ 2823 h 15"/>
                              <a:gd name="T48" fmla="+- 0 10651 1585"/>
                              <a:gd name="T49" fmla="*/ T48 w 9081"/>
                              <a:gd name="T50" fmla="+- 0 2826 2823"/>
                              <a:gd name="T51" fmla="*/ 2826 h 15"/>
                              <a:gd name="T52" fmla="+- 0 10651 1585"/>
                              <a:gd name="T53" fmla="*/ T52 w 9081"/>
                              <a:gd name="T54" fmla="+- 0 2834 2823"/>
                              <a:gd name="T55" fmla="*/ 2834 h 15"/>
                              <a:gd name="T56" fmla="+- 0 10654 1585"/>
                              <a:gd name="T57" fmla="*/ T56 w 9081"/>
                              <a:gd name="T58" fmla="+- 0 2838 2823"/>
                              <a:gd name="T59" fmla="*/ 2838 h 15"/>
                              <a:gd name="T60" fmla="+- 0 10662 1585"/>
                              <a:gd name="T61" fmla="*/ T60 w 9081"/>
                              <a:gd name="T62" fmla="+- 0 2838 2823"/>
                              <a:gd name="T63" fmla="*/ 2838 h 15"/>
                              <a:gd name="T64" fmla="+- 0 10666 1585"/>
                              <a:gd name="T65" fmla="*/ T64 w 9081"/>
                              <a:gd name="T66" fmla="+- 0 2834 2823"/>
                              <a:gd name="T67" fmla="*/ 2834 h 15"/>
                              <a:gd name="T68" fmla="+- 0 10666 1585"/>
                              <a:gd name="T69" fmla="*/ T68 w 9081"/>
                              <a:gd name="T70" fmla="+- 0 2826 2823"/>
                              <a:gd name="T71" fmla="*/ 2826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5"/>
                                </a:lnTo>
                                <a:lnTo>
                                  <a:pt x="12" y="15"/>
                                </a:lnTo>
                                <a:lnTo>
                                  <a:pt x="15" y="11"/>
                                </a:lnTo>
                                <a:lnTo>
                                  <a:pt x="15" y="3"/>
                                </a:lnTo>
                                <a:moveTo>
                                  <a:pt x="9081" y="3"/>
                                </a:moveTo>
                                <a:lnTo>
                                  <a:pt x="9077" y="0"/>
                                </a:lnTo>
                                <a:lnTo>
                                  <a:pt x="9069" y="0"/>
                                </a:lnTo>
                                <a:lnTo>
                                  <a:pt x="9066" y="3"/>
                                </a:lnTo>
                                <a:lnTo>
                                  <a:pt x="9066" y="11"/>
                                </a:lnTo>
                                <a:lnTo>
                                  <a:pt x="9069" y="15"/>
                                </a:lnTo>
                                <a:lnTo>
                                  <a:pt x="9077" y="15"/>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0" name="Line 285"/>
                        <wps:cNvCnPr/>
                        <wps:spPr bwMode="auto">
                          <a:xfrm>
                            <a:off x="1593" y="2830"/>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51" name="Line 286"/>
                        <wps:cNvCnPr/>
                        <wps:spPr bwMode="auto">
                          <a:xfrm>
                            <a:off x="10306" y="2830"/>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8" o:spid="_x0000_s1026" style="position:absolute;margin-left:79.25pt;margin-top:141.15pt;width:454.4pt;height:.75pt;z-index:-251653120;mso-position-horizontal-relative:page;mso-position-vertical-relative:page" coordorigin="1585,2823"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">
                <v:shape id="AutoShape 284" o:spid="_x0000_s1027" style="position:absolute;left:1585;top:2823;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kwUsUA&#10;AADcAAAADwAAAGRycy9kb3ducmV2LnhtbESPQWvCQBSE74L/YXkFb7pRVDS6SitYLOjBpNTrI/tM&#10;UrNvQ3ar6b93BcHjMDPfMMt1aypxpcaVlhUMBxEI4szqknMF3+m2PwPhPLLGyjIp+CcH61W3s8RY&#10;2xsf6Zr4XAQIuxgVFN7XsZQuK8igG9iaOHhn2xj0QTa51A3eAtxUchRFU2mw5LBQYE2bgrJL8mcU&#10;4PHrPNendGj32Ue6Tfafvwf5o1TvrX1fgPDU+lf42d5pBZPxHB5nw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TBSxQAAANwAAAAPAAAAAAAAAAAAAAAAAJgCAABkcnMv&#10;ZG93bnJldi54bWxQSwUGAAAAAAQABAD1AAAAigMAAAAA&#10;" path="m15,3l12,,4,,,3r,8l4,15r8,l15,11r,-8m9081,3l9077,r-8,l9066,3r,8l9069,15r8,l9081,11r,-8e" fillcolor="#ededed" stroked="f">
                  <v:path arrowok="t" o:connecttype="custom" o:connectlocs="15,2826;12,2823;4,2823;0,2826;0,2834;4,2838;12,2838;15,2834;15,2826;9081,2826;9077,2823;9069,2823;9066,2826;9066,2834;9069,2838;9077,2838;9081,2834;9081,2826" o:connectangles="0,0,0,0,0,0,0,0,0,0,0,0,0,0,0,0,0,0"/>
                </v:shape>
                <v:line id="Line 285" o:spid="_x0000_s1028" style="position:absolute;visibility:visible;mso-wrap-style:square" from="1593,2830" to="10644,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XBusMAAADcAAAADwAAAGRycy9kb3ducmV2LnhtbERP3WrCMBS+F3yHcAa7kTXdxG10RnGD&#10;goIy2u0BDs1ZW2xOuia21ac3F4KXH9//cj2aRvTUudqygucoBkFcWF1zqeD3J316B+E8ssbGMik4&#10;k4P1ajpZYqLtwBn1uS9FCGGXoILK+zaR0hUVGXSRbYkD92c7gz7ArpS6wyGEm0a+xPGrNFhzaKiw&#10;pa+KimN+Mgp2/pjOPk1fu0t/kHuTzb/f/lmpx4dx8wHC0+jv4pt7qxUsFmF+OBOOgFx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VwbrDAAAA3AAAAA8AAAAAAAAAAAAA&#10;AAAAoQIAAGRycy9kb3ducmV2LnhtbFBLBQYAAAAABAAEAPkAAACRAwAAAAA=&#10;" strokecolor="#ededed" strokeweight=".25406mm"/>
                <v:line id="Line 286" o:spid="_x0000_s1029" style="position:absolute;visibility:visible;mso-wrap-style:square" from="10306,2830" to="10666,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G0ccUAAADcAAAADwAAAGRycy9kb3ducmV2LnhtbESPQWvCQBSE74X+h+UJvenGFG2JriKC&#10;IJZKm9r2+sw+s6HZtyG7avz3riD0OMzMN8x03tlanKj1lWMFw0ECgrhwuuJSwe5r1X8F4QOyxtox&#10;KbiQh/ns8WGKmXZn/qRTHkoRIewzVGBCaDIpfWHIoh+4hjh6B9daDFG2pdQtniPc1jJNkrG0WHFc&#10;MNjQ0lDxlx+tgveXPeJmnKZ5+H3e/nzsOvP9ZpR66nWLCYhAXfgP39trrWA0GsLtTDwC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0G0ccUAAADcAAAADwAAAAAAAAAA&#10;AAAAAAChAgAAZHJzL2Rvd25yZXYueG1sUEsFBgAAAAAEAAQA+QAAAJMDAAAAAA==&#10;" strokecolor="white" strokeweight=".25406mm"/>
                <w10:wrap anchorx="page" anchory="page"/>
              </v:group>
            </w:pict>
          </mc:Fallback>
        </mc:AlternateContent>
      </w:r>
      <w:r>
        <w:rPr>
          <w:noProof/>
        </w:rPr>
        <mc:AlternateContent>
          <mc:Choice Requires="wpg">
            <w:drawing>
              <wp:anchor distT="0" distB="0" distL="114300" distR="114300" simplePos="0" relativeHeight="251664384" behindDoc="1" locked="0" layoutInCell="1" allowOverlap="1" wp14:anchorId="4D06A913" wp14:editId="139110DA">
                <wp:simplePos x="0" y="0"/>
                <wp:positionH relativeFrom="page">
                  <wp:posOffset>1226185</wp:posOffset>
                </wp:positionH>
                <wp:positionV relativeFrom="page">
                  <wp:posOffset>2012315</wp:posOffset>
                </wp:positionV>
                <wp:extent cx="5551170" cy="9525"/>
                <wp:effectExtent l="6985" t="2540" r="4445" b="6985"/>
                <wp:wrapNone/>
                <wp:docPr id="544" name="Grupo 5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1170" cy="9525"/>
                          <a:chOff x="1931" y="3169"/>
                          <a:chExt cx="8742" cy="15"/>
                        </a:xfrm>
                      </wpg:grpSpPr>
                      <wps:wsp>
                        <wps:cNvPr id="545" name="AutoShape 288"/>
                        <wps:cNvSpPr>
                          <a:spLocks/>
                        </wps:cNvSpPr>
                        <wps:spPr bwMode="auto">
                          <a:xfrm>
                            <a:off x="1931" y="3169"/>
                            <a:ext cx="8735" cy="15"/>
                          </a:xfrm>
                          <a:custGeom>
                            <a:avLst/>
                            <a:gdLst>
                              <a:gd name="T0" fmla="+- 0 1945 1931"/>
                              <a:gd name="T1" fmla="*/ T0 w 8735"/>
                              <a:gd name="T2" fmla="+- 0 3172 3169"/>
                              <a:gd name="T3" fmla="*/ 3172 h 15"/>
                              <a:gd name="T4" fmla="+- 0 1942 1931"/>
                              <a:gd name="T5" fmla="*/ T4 w 8735"/>
                              <a:gd name="T6" fmla="+- 0 3169 3169"/>
                              <a:gd name="T7" fmla="*/ 3169 h 15"/>
                              <a:gd name="T8" fmla="+- 0 1934 1931"/>
                              <a:gd name="T9" fmla="*/ T8 w 8735"/>
                              <a:gd name="T10" fmla="+- 0 3169 3169"/>
                              <a:gd name="T11" fmla="*/ 3169 h 15"/>
                              <a:gd name="T12" fmla="+- 0 1931 1931"/>
                              <a:gd name="T13" fmla="*/ T12 w 8735"/>
                              <a:gd name="T14" fmla="+- 0 3172 3169"/>
                              <a:gd name="T15" fmla="*/ 3172 h 15"/>
                              <a:gd name="T16" fmla="+- 0 1931 1931"/>
                              <a:gd name="T17" fmla="*/ T16 w 8735"/>
                              <a:gd name="T18" fmla="+- 0 3180 3169"/>
                              <a:gd name="T19" fmla="*/ 3180 h 15"/>
                              <a:gd name="T20" fmla="+- 0 1934 1931"/>
                              <a:gd name="T21" fmla="*/ T20 w 8735"/>
                              <a:gd name="T22" fmla="+- 0 3183 3169"/>
                              <a:gd name="T23" fmla="*/ 3183 h 15"/>
                              <a:gd name="T24" fmla="+- 0 1942 1931"/>
                              <a:gd name="T25" fmla="*/ T24 w 8735"/>
                              <a:gd name="T26" fmla="+- 0 3183 3169"/>
                              <a:gd name="T27" fmla="*/ 3183 h 15"/>
                              <a:gd name="T28" fmla="+- 0 1945 1931"/>
                              <a:gd name="T29" fmla="*/ T28 w 8735"/>
                              <a:gd name="T30" fmla="+- 0 3180 3169"/>
                              <a:gd name="T31" fmla="*/ 3180 h 15"/>
                              <a:gd name="T32" fmla="+- 0 1945 1931"/>
                              <a:gd name="T33" fmla="*/ T32 w 8735"/>
                              <a:gd name="T34" fmla="+- 0 3172 3169"/>
                              <a:gd name="T35" fmla="*/ 3172 h 15"/>
                              <a:gd name="T36" fmla="+- 0 10666 1931"/>
                              <a:gd name="T37" fmla="*/ T36 w 8735"/>
                              <a:gd name="T38" fmla="+- 0 3172 3169"/>
                              <a:gd name="T39" fmla="*/ 3172 h 15"/>
                              <a:gd name="T40" fmla="+- 0 10662 1931"/>
                              <a:gd name="T41" fmla="*/ T40 w 8735"/>
                              <a:gd name="T42" fmla="+- 0 3169 3169"/>
                              <a:gd name="T43" fmla="*/ 3169 h 15"/>
                              <a:gd name="T44" fmla="+- 0 10654 1931"/>
                              <a:gd name="T45" fmla="*/ T44 w 8735"/>
                              <a:gd name="T46" fmla="+- 0 3169 3169"/>
                              <a:gd name="T47" fmla="*/ 3169 h 15"/>
                              <a:gd name="T48" fmla="+- 0 10651 1931"/>
                              <a:gd name="T49" fmla="*/ T48 w 8735"/>
                              <a:gd name="T50" fmla="+- 0 3172 3169"/>
                              <a:gd name="T51" fmla="*/ 3172 h 15"/>
                              <a:gd name="T52" fmla="+- 0 10651 1931"/>
                              <a:gd name="T53" fmla="*/ T52 w 8735"/>
                              <a:gd name="T54" fmla="+- 0 3180 3169"/>
                              <a:gd name="T55" fmla="*/ 3180 h 15"/>
                              <a:gd name="T56" fmla="+- 0 10654 1931"/>
                              <a:gd name="T57" fmla="*/ T56 w 8735"/>
                              <a:gd name="T58" fmla="+- 0 3183 3169"/>
                              <a:gd name="T59" fmla="*/ 3183 h 15"/>
                              <a:gd name="T60" fmla="+- 0 10662 1931"/>
                              <a:gd name="T61" fmla="*/ T60 w 8735"/>
                              <a:gd name="T62" fmla="+- 0 3183 3169"/>
                              <a:gd name="T63" fmla="*/ 3183 h 15"/>
                              <a:gd name="T64" fmla="+- 0 10666 1931"/>
                              <a:gd name="T65" fmla="*/ T64 w 8735"/>
                              <a:gd name="T66" fmla="+- 0 3180 3169"/>
                              <a:gd name="T67" fmla="*/ 3180 h 15"/>
                              <a:gd name="T68" fmla="+- 0 10666 1931"/>
                              <a:gd name="T69" fmla="*/ T68 w 8735"/>
                              <a:gd name="T70" fmla="+- 0 3172 3169"/>
                              <a:gd name="T71" fmla="*/ 3172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8735" h="15">
                                <a:moveTo>
                                  <a:pt x="14" y="3"/>
                                </a:moveTo>
                                <a:lnTo>
                                  <a:pt x="11" y="0"/>
                                </a:lnTo>
                                <a:lnTo>
                                  <a:pt x="3" y="0"/>
                                </a:lnTo>
                                <a:lnTo>
                                  <a:pt x="0" y="3"/>
                                </a:lnTo>
                                <a:lnTo>
                                  <a:pt x="0" y="11"/>
                                </a:lnTo>
                                <a:lnTo>
                                  <a:pt x="3" y="14"/>
                                </a:lnTo>
                                <a:lnTo>
                                  <a:pt x="11" y="14"/>
                                </a:lnTo>
                                <a:lnTo>
                                  <a:pt x="14" y="11"/>
                                </a:lnTo>
                                <a:lnTo>
                                  <a:pt x="14" y="3"/>
                                </a:lnTo>
                                <a:moveTo>
                                  <a:pt x="8735" y="3"/>
                                </a:moveTo>
                                <a:lnTo>
                                  <a:pt x="8731" y="0"/>
                                </a:lnTo>
                                <a:lnTo>
                                  <a:pt x="8723" y="0"/>
                                </a:lnTo>
                                <a:lnTo>
                                  <a:pt x="8720" y="3"/>
                                </a:lnTo>
                                <a:lnTo>
                                  <a:pt x="8720" y="11"/>
                                </a:lnTo>
                                <a:lnTo>
                                  <a:pt x="8723" y="14"/>
                                </a:lnTo>
                                <a:lnTo>
                                  <a:pt x="8731" y="14"/>
                                </a:lnTo>
                                <a:lnTo>
                                  <a:pt x="8735" y="11"/>
                                </a:lnTo>
                                <a:lnTo>
                                  <a:pt x="8735"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6" name="Line 289"/>
                        <wps:cNvCnPr/>
                        <wps:spPr bwMode="auto">
                          <a:xfrm>
                            <a:off x="1938" y="3176"/>
                            <a:ext cx="8706"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47" name="Line 290"/>
                        <wps:cNvCnPr/>
                        <wps:spPr bwMode="auto">
                          <a:xfrm>
                            <a:off x="10176" y="3176"/>
                            <a:ext cx="49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4" o:spid="_x0000_s1026" style="position:absolute;margin-left:96.55pt;margin-top:158.45pt;width:437.1pt;height:.75pt;z-index:-251652096;mso-position-horizontal-relative:page;mso-position-vertical-relative:page" coordorigin="1931,3169" coordsize="874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">
                <v:shape id="AutoShape 288" o:spid="_x0000_s1027" style="position:absolute;left:1931;top:3169;width:8735;height:15;visibility:visible;mso-wrap-style:square;v-text-anchor:top" coordsize="873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FdEsQA&#10;AADcAAAADwAAAGRycy9kb3ducmV2LnhtbESPUWvCMBSF34X9h3AF3zR1zKGdaRmDDp+Gs/6AS3Nt&#10;wpqbrsm07tcvA8HHwznnO5xtObpOnGkI1rOC5SIDQdx4bblVcKyr+RpEiMgaO8+k4EoByuJhssVc&#10;+wt/0vkQW5EgHHJUYGLscylDY8hhWPieOHknPziMSQ6t1ANeEtx18jHLnqVDy2nBYE9vhpqvw49T&#10;0P/iu613nTd19XGqN9W+st97pWbT8fUFRKQx3sO39k4rWD2t4P9MOgK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XRLEAAAA3AAAAA8AAAAAAAAAAAAAAAAAmAIAAGRycy9k&#10;b3ducmV2LnhtbFBLBQYAAAAABAAEAPUAAACJAwAAAAA=&#10;" path="m14,3l11,,3,,,3r,8l3,14r8,l14,11r,-8m8735,3l8731,r-8,l8720,3r,8l8723,14r8,l8735,11r,-8e" fillcolor="#ededed" stroked="f">
                  <v:path arrowok="t" o:connecttype="custom" o:connectlocs="14,3172;11,3169;3,3169;0,3172;0,3180;3,3183;11,3183;14,3180;14,3172;8735,3172;8731,3169;8723,3169;8720,3172;8720,3180;8723,3183;8731,3183;8735,3180;8735,3172" o:connectangles="0,0,0,0,0,0,0,0,0,0,0,0,0,0,0,0,0,0"/>
                </v:shape>
                <v:line id="Line 289" o:spid="_x0000_s1028" style="position:absolute;visibility:visible;mso-wrap-style:square" from="1938,3176" to="10644,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lqiMYAAADcAAAADwAAAGRycy9kb3ducmV2LnhtbESP3WrCQBSE7wXfYTlCb4rZ2NYfYlbR&#10;gtCCIv48wCF7TILZszG7jWmfvlsoeDnMzDdMuuxMJVpqXGlZwSiKQRBnVpecKzifNsMZCOeRNVaW&#10;ScE3OVgu+r0UE23vfKD26HMRIOwSVFB4XydSuqwggy6yNXHwLrYx6INscqkbvAe4qeRLHE+kwZLD&#10;QoE1vReUXY9fRsGnv26e16Yt3U+7k1tzeN1Pb6zU06BbzUF46vwj/N/+0ArGbxP4OxOO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paojGAAAA3AAAAA8AAAAAAAAA&#10;AAAAAAAAoQIAAGRycy9kb3ducmV2LnhtbFBLBQYAAAAABAAEAPkAAACUAwAAAAA=&#10;" strokecolor="#ededed" strokeweight=".25406mm"/>
                <v:line id="Line 290" o:spid="_x0000_s1029" style="position:absolute;visibility:visible;mso-wrap-style:square" from="10176,3176" to="10666,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0fQ8YAAADcAAAADwAAAGRycy9kb3ducmV2LnhtbESPQUvDQBSE74L/YXlCb3ZjWluJ3QQp&#10;FIrForHq9Zl9ZoPZtyG7bdN/7xYKHoeZ+YZZFINtxYF63zhWcDdOQBBXTjdcK9i9r24fQPiArLF1&#10;TApO5KHIr68WmGl35Dc6lKEWEcI+QwUmhC6T0leGLPqx64ij9+N6iyHKvpa6x2OE21amSTKTFhuO&#10;CwY7Whqqfsu9VfAy/0Z8nqVpGb4m28/X3WA+Nkap0c3w9Agi0BD+w5f2Wiu4n87hfCY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9H0P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5408" behindDoc="1" locked="0" layoutInCell="1" allowOverlap="1" wp14:anchorId="3F403198" wp14:editId="1CBB691D">
                <wp:simplePos x="0" y="0"/>
                <wp:positionH relativeFrom="page">
                  <wp:posOffset>1006475</wp:posOffset>
                </wp:positionH>
                <wp:positionV relativeFrom="page">
                  <wp:posOffset>2231390</wp:posOffset>
                </wp:positionV>
                <wp:extent cx="5770880" cy="9525"/>
                <wp:effectExtent l="6350" t="2540" r="4445" b="6985"/>
                <wp:wrapNone/>
                <wp:docPr id="540" name="Grupo 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3514"/>
                          <a:chExt cx="9088" cy="15"/>
                        </a:xfrm>
                      </wpg:grpSpPr>
                      <wps:wsp>
                        <wps:cNvPr id="541" name="AutoShape 292"/>
                        <wps:cNvSpPr>
                          <a:spLocks/>
                        </wps:cNvSpPr>
                        <wps:spPr bwMode="auto">
                          <a:xfrm>
                            <a:off x="1585" y="3514"/>
                            <a:ext cx="9081" cy="15"/>
                          </a:xfrm>
                          <a:custGeom>
                            <a:avLst/>
                            <a:gdLst>
                              <a:gd name="T0" fmla="+- 0 1600 1585"/>
                              <a:gd name="T1" fmla="*/ T0 w 9081"/>
                              <a:gd name="T2" fmla="+- 0 3518 3514"/>
                              <a:gd name="T3" fmla="*/ 3518 h 15"/>
                              <a:gd name="T4" fmla="+- 0 1597 1585"/>
                              <a:gd name="T5" fmla="*/ T4 w 9081"/>
                              <a:gd name="T6" fmla="+- 0 3514 3514"/>
                              <a:gd name="T7" fmla="*/ 3514 h 15"/>
                              <a:gd name="T8" fmla="+- 0 1589 1585"/>
                              <a:gd name="T9" fmla="*/ T8 w 9081"/>
                              <a:gd name="T10" fmla="+- 0 3514 3514"/>
                              <a:gd name="T11" fmla="*/ 3514 h 15"/>
                              <a:gd name="T12" fmla="+- 0 1585 1585"/>
                              <a:gd name="T13" fmla="*/ T12 w 9081"/>
                              <a:gd name="T14" fmla="+- 0 3518 3514"/>
                              <a:gd name="T15" fmla="*/ 3518 h 15"/>
                              <a:gd name="T16" fmla="+- 0 1585 1585"/>
                              <a:gd name="T17" fmla="*/ T16 w 9081"/>
                              <a:gd name="T18" fmla="+- 0 3526 3514"/>
                              <a:gd name="T19" fmla="*/ 3526 h 15"/>
                              <a:gd name="T20" fmla="+- 0 1589 1585"/>
                              <a:gd name="T21" fmla="*/ T20 w 9081"/>
                              <a:gd name="T22" fmla="+- 0 3529 3514"/>
                              <a:gd name="T23" fmla="*/ 3529 h 15"/>
                              <a:gd name="T24" fmla="+- 0 1597 1585"/>
                              <a:gd name="T25" fmla="*/ T24 w 9081"/>
                              <a:gd name="T26" fmla="+- 0 3529 3514"/>
                              <a:gd name="T27" fmla="*/ 3529 h 15"/>
                              <a:gd name="T28" fmla="+- 0 1600 1585"/>
                              <a:gd name="T29" fmla="*/ T28 w 9081"/>
                              <a:gd name="T30" fmla="+- 0 3526 3514"/>
                              <a:gd name="T31" fmla="*/ 3526 h 15"/>
                              <a:gd name="T32" fmla="+- 0 1600 1585"/>
                              <a:gd name="T33" fmla="*/ T32 w 9081"/>
                              <a:gd name="T34" fmla="+- 0 3518 3514"/>
                              <a:gd name="T35" fmla="*/ 3518 h 15"/>
                              <a:gd name="T36" fmla="+- 0 10666 1585"/>
                              <a:gd name="T37" fmla="*/ T36 w 9081"/>
                              <a:gd name="T38" fmla="+- 0 3518 3514"/>
                              <a:gd name="T39" fmla="*/ 3518 h 15"/>
                              <a:gd name="T40" fmla="+- 0 10662 1585"/>
                              <a:gd name="T41" fmla="*/ T40 w 9081"/>
                              <a:gd name="T42" fmla="+- 0 3514 3514"/>
                              <a:gd name="T43" fmla="*/ 3514 h 15"/>
                              <a:gd name="T44" fmla="+- 0 10654 1585"/>
                              <a:gd name="T45" fmla="*/ T44 w 9081"/>
                              <a:gd name="T46" fmla="+- 0 3514 3514"/>
                              <a:gd name="T47" fmla="*/ 3514 h 15"/>
                              <a:gd name="T48" fmla="+- 0 10651 1585"/>
                              <a:gd name="T49" fmla="*/ T48 w 9081"/>
                              <a:gd name="T50" fmla="+- 0 3518 3514"/>
                              <a:gd name="T51" fmla="*/ 3518 h 15"/>
                              <a:gd name="T52" fmla="+- 0 10651 1585"/>
                              <a:gd name="T53" fmla="*/ T52 w 9081"/>
                              <a:gd name="T54" fmla="+- 0 3526 3514"/>
                              <a:gd name="T55" fmla="*/ 3526 h 15"/>
                              <a:gd name="T56" fmla="+- 0 10654 1585"/>
                              <a:gd name="T57" fmla="*/ T56 w 9081"/>
                              <a:gd name="T58" fmla="+- 0 3529 3514"/>
                              <a:gd name="T59" fmla="*/ 3529 h 15"/>
                              <a:gd name="T60" fmla="+- 0 10662 1585"/>
                              <a:gd name="T61" fmla="*/ T60 w 9081"/>
                              <a:gd name="T62" fmla="+- 0 3529 3514"/>
                              <a:gd name="T63" fmla="*/ 3529 h 15"/>
                              <a:gd name="T64" fmla="+- 0 10666 1585"/>
                              <a:gd name="T65" fmla="*/ T64 w 9081"/>
                              <a:gd name="T66" fmla="+- 0 3526 3514"/>
                              <a:gd name="T67" fmla="*/ 3526 h 15"/>
                              <a:gd name="T68" fmla="+- 0 10666 1585"/>
                              <a:gd name="T69" fmla="*/ T68 w 9081"/>
                              <a:gd name="T70" fmla="+- 0 3518 3514"/>
                              <a:gd name="T71" fmla="*/ 3518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4"/>
                                </a:moveTo>
                                <a:lnTo>
                                  <a:pt x="12" y="0"/>
                                </a:lnTo>
                                <a:lnTo>
                                  <a:pt x="4" y="0"/>
                                </a:lnTo>
                                <a:lnTo>
                                  <a:pt x="0" y="4"/>
                                </a:lnTo>
                                <a:lnTo>
                                  <a:pt x="0" y="12"/>
                                </a:lnTo>
                                <a:lnTo>
                                  <a:pt x="4" y="15"/>
                                </a:lnTo>
                                <a:lnTo>
                                  <a:pt x="12" y="15"/>
                                </a:lnTo>
                                <a:lnTo>
                                  <a:pt x="15" y="12"/>
                                </a:lnTo>
                                <a:lnTo>
                                  <a:pt x="15" y="4"/>
                                </a:lnTo>
                                <a:moveTo>
                                  <a:pt x="9081" y="4"/>
                                </a:moveTo>
                                <a:lnTo>
                                  <a:pt x="9077" y="0"/>
                                </a:lnTo>
                                <a:lnTo>
                                  <a:pt x="9069" y="0"/>
                                </a:lnTo>
                                <a:lnTo>
                                  <a:pt x="9066" y="4"/>
                                </a:lnTo>
                                <a:lnTo>
                                  <a:pt x="9066" y="12"/>
                                </a:lnTo>
                                <a:lnTo>
                                  <a:pt x="9069" y="15"/>
                                </a:lnTo>
                                <a:lnTo>
                                  <a:pt x="9077" y="15"/>
                                </a:lnTo>
                                <a:lnTo>
                                  <a:pt x="9081" y="12"/>
                                </a:lnTo>
                                <a:lnTo>
                                  <a:pt x="9081" y="4"/>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2" name="Line 293"/>
                        <wps:cNvCnPr/>
                        <wps:spPr bwMode="auto">
                          <a:xfrm>
                            <a:off x="1593" y="3522"/>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43" name="Line 294"/>
                        <wps:cNvCnPr/>
                        <wps:spPr bwMode="auto">
                          <a:xfrm>
                            <a:off x="10306" y="3522"/>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0" o:spid="_x0000_s1026" style="position:absolute;margin-left:79.25pt;margin-top:175.7pt;width:454.4pt;height:.75pt;z-index:-251651072;mso-position-horizontal-relative:page;mso-position-vertical-relative:page" coordorigin="1585,3514"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">
                <v:shape id="AutoShape 292" o:spid="_x0000_s1027" style="position:absolute;left:1585;top:3514;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88VMUA&#10;AADcAAAADwAAAGRycy9kb3ducmV2LnhtbESPQWvCQBSE70L/w/IKvekmUotGV2kFRUEPJqLXR/aZ&#10;pM2+DdlV47/vFgoeh5n5hpktOlOLG7WusqwgHkQgiHOrKy4UHLNVfwzCeWSNtWVS8CAHi/lLb4aJ&#10;tnc+0C31hQgQdgkqKL1vEildXpJBN7ANcfAutjXog2wLqVu8B7ip5TCKPqTBisNCiQ0tS8p/0qtR&#10;gIftZaLPWWx3+Ve2Snfr7708KfX22n1OQXjq/DP8395oBaP3GP7OhCM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3zxUxQAAANwAAAAPAAAAAAAAAAAAAAAAAJgCAABkcnMv&#10;ZG93bnJldi54bWxQSwUGAAAAAAQABAD1AAAAigMAAAAA&#10;" path="m15,4l12,,4,,,4r,8l4,15r8,l15,12r,-8m9081,4l9077,r-8,l9066,4r,8l9069,15r8,l9081,12r,-8e" fillcolor="#ededed" stroked="f">
                  <v:path arrowok="t" o:connecttype="custom" o:connectlocs="15,3518;12,3514;4,3514;0,3518;0,3526;4,3529;12,3529;15,3526;15,3518;9081,3518;9077,3514;9069,3514;9066,3518;9066,3526;9069,3529;9077,3529;9081,3526;9081,3518" o:connectangles="0,0,0,0,0,0,0,0,0,0,0,0,0,0,0,0,0,0"/>
                </v:shape>
                <v:line id="Line 293" o:spid="_x0000_s1028" style="position:absolute;visibility:visible;mso-wrap-style:square" from="1593,3522" to="10644,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Jsi8YAAADcAAAADwAAAGRycy9kb3ducmV2LnhtbESP0WrCQBRE3wv9h+UKfRGzqdpWoqvY&#10;glDBUhL7AZfsNQlm78bsNsZ+vSsIfRxm5gyzWPWmFh21rrKs4DmKQRDnVldcKPjZb0YzEM4ja6wt&#10;k4ILOVgtHx8WmGh75pS6zBciQNglqKD0vkmkdHlJBl1kG+LgHWxr0AfZFlK3eA5wU8txHL9KgxWH&#10;hRIb+igpP2a/RsHWHzfDd9NV7q/7kjuTTr7fTqzU06Bfz0F46v1/+N7+1ApepmO4nQ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SbIvGAAAA3AAAAA8AAAAAAAAA&#10;AAAAAAAAoQIAAGRycy9kb3ducmV2LnhtbFBLBQYAAAAABAAEAPkAAACUAwAAAAA=&#10;" strokecolor="#ededed" strokeweight=".25406mm"/>
                <v:line id="Line 294" o:spid="_x0000_s1029" style="position:absolute;visibility:visible;mso-wrap-style:square" from="10306,3522" to="10666,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YZQMYAAADcAAAADwAAAGRycy9kb3ducmV2LnhtbESP3WrCQBSE7wt9h+UUvKubRqsSXaUU&#10;BKlUavy7Pc2eZkOzZ0N21fTtuwWhl8PMfMPMFp2txYVaXzlW8NRPQBAXTldcKtjvlo8TED4ga6wd&#10;k4If8rCY39/NMNPuylu65KEUEcI+QwUmhCaT0heGLPq+a4ij9+VaiyHKtpS6xWuE21qmSTKSFiuO&#10;CwYbejVUfOdnq+B9/In4NkrTPJwGm+PHvjOHtVGq99C9TEEE6sJ/+NZeaQXPwwH8nY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GGUD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6432" behindDoc="1" locked="0" layoutInCell="1" allowOverlap="1" wp14:anchorId="5CBC4FA8" wp14:editId="3F48BCDE">
                <wp:simplePos x="0" y="0"/>
                <wp:positionH relativeFrom="page">
                  <wp:posOffset>1006475</wp:posOffset>
                </wp:positionH>
                <wp:positionV relativeFrom="page">
                  <wp:posOffset>2451100</wp:posOffset>
                </wp:positionV>
                <wp:extent cx="5770880" cy="9525"/>
                <wp:effectExtent l="6350" t="3175" r="4445" b="6350"/>
                <wp:wrapNone/>
                <wp:docPr id="536" name="Grupo 5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3860"/>
                          <a:chExt cx="9088" cy="15"/>
                        </a:xfrm>
                      </wpg:grpSpPr>
                      <wps:wsp>
                        <wps:cNvPr id="537" name="AutoShape 296"/>
                        <wps:cNvSpPr>
                          <a:spLocks/>
                        </wps:cNvSpPr>
                        <wps:spPr bwMode="auto">
                          <a:xfrm>
                            <a:off x="1585" y="3860"/>
                            <a:ext cx="9081" cy="15"/>
                          </a:xfrm>
                          <a:custGeom>
                            <a:avLst/>
                            <a:gdLst>
                              <a:gd name="T0" fmla="+- 0 1600 1585"/>
                              <a:gd name="T1" fmla="*/ T0 w 9081"/>
                              <a:gd name="T2" fmla="+- 0 3863 3860"/>
                              <a:gd name="T3" fmla="*/ 3863 h 15"/>
                              <a:gd name="T4" fmla="+- 0 1597 1585"/>
                              <a:gd name="T5" fmla="*/ T4 w 9081"/>
                              <a:gd name="T6" fmla="+- 0 3860 3860"/>
                              <a:gd name="T7" fmla="*/ 3860 h 15"/>
                              <a:gd name="T8" fmla="+- 0 1589 1585"/>
                              <a:gd name="T9" fmla="*/ T8 w 9081"/>
                              <a:gd name="T10" fmla="+- 0 3860 3860"/>
                              <a:gd name="T11" fmla="*/ 3860 h 15"/>
                              <a:gd name="T12" fmla="+- 0 1585 1585"/>
                              <a:gd name="T13" fmla="*/ T12 w 9081"/>
                              <a:gd name="T14" fmla="+- 0 3863 3860"/>
                              <a:gd name="T15" fmla="*/ 3863 h 15"/>
                              <a:gd name="T16" fmla="+- 0 1585 1585"/>
                              <a:gd name="T17" fmla="*/ T16 w 9081"/>
                              <a:gd name="T18" fmla="+- 0 3871 3860"/>
                              <a:gd name="T19" fmla="*/ 3871 h 15"/>
                              <a:gd name="T20" fmla="+- 0 1589 1585"/>
                              <a:gd name="T21" fmla="*/ T20 w 9081"/>
                              <a:gd name="T22" fmla="+- 0 3875 3860"/>
                              <a:gd name="T23" fmla="*/ 3875 h 15"/>
                              <a:gd name="T24" fmla="+- 0 1597 1585"/>
                              <a:gd name="T25" fmla="*/ T24 w 9081"/>
                              <a:gd name="T26" fmla="+- 0 3875 3860"/>
                              <a:gd name="T27" fmla="*/ 3875 h 15"/>
                              <a:gd name="T28" fmla="+- 0 1600 1585"/>
                              <a:gd name="T29" fmla="*/ T28 w 9081"/>
                              <a:gd name="T30" fmla="+- 0 3871 3860"/>
                              <a:gd name="T31" fmla="*/ 3871 h 15"/>
                              <a:gd name="T32" fmla="+- 0 1600 1585"/>
                              <a:gd name="T33" fmla="*/ T32 w 9081"/>
                              <a:gd name="T34" fmla="+- 0 3863 3860"/>
                              <a:gd name="T35" fmla="*/ 3863 h 15"/>
                              <a:gd name="T36" fmla="+- 0 10666 1585"/>
                              <a:gd name="T37" fmla="*/ T36 w 9081"/>
                              <a:gd name="T38" fmla="+- 0 3863 3860"/>
                              <a:gd name="T39" fmla="*/ 3863 h 15"/>
                              <a:gd name="T40" fmla="+- 0 10662 1585"/>
                              <a:gd name="T41" fmla="*/ T40 w 9081"/>
                              <a:gd name="T42" fmla="+- 0 3860 3860"/>
                              <a:gd name="T43" fmla="*/ 3860 h 15"/>
                              <a:gd name="T44" fmla="+- 0 10654 1585"/>
                              <a:gd name="T45" fmla="*/ T44 w 9081"/>
                              <a:gd name="T46" fmla="+- 0 3860 3860"/>
                              <a:gd name="T47" fmla="*/ 3860 h 15"/>
                              <a:gd name="T48" fmla="+- 0 10651 1585"/>
                              <a:gd name="T49" fmla="*/ T48 w 9081"/>
                              <a:gd name="T50" fmla="+- 0 3863 3860"/>
                              <a:gd name="T51" fmla="*/ 3863 h 15"/>
                              <a:gd name="T52" fmla="+- 0 10651 1585"/>
                              <a:gd name="T53" fmla="*/ T52 w 9081"/>
                              <a:gd name="T54" fmla="+- 0 3871 3860"/>
                              <a:gd name="T55" fmla="*/ 3871 h 15"/>
                              <a:gd name="T56" fmla="+- 0 10654 1585"/>
                              <a:gd name="T57" fmla="*/ T56 w 9081"/>
                              <a:gd name="T58" fmla="+- 0 3875 3860"/>
                              <a:gd name="T59" fmla="*/ 3875 h 15"/>
                              <a:gd name="T60" fmla="+- 0 10662 1585"/>
                              <a:gd name="T61" fmla="*/ T60 w 9081"/>
                              <a:gd name="T62" fmla="+- 0 3875 3860"/>
                              <a:gd name="T63" fmla="*/ 3875 h 15"/>
                              <a:gd name="T64" fmla="+- 0 10666 1585"/>
                              <a:gd name="T65" fmla="*/ T64 w 9081"/>
                              <a:gd name="T66" fmla="+- 0 3871 3860"/>
                              <a:gd name="T67" fmla="*/ 3871 h 15"/>
                              <a:gd name="T68" fmla="+- 0 10666 1585"/>
                              <a:gd name="T69" fmla="*/ T68 w 9081"/>
                              <a:gd name="T70" fmla="+- 0 3863 3860"/>
                              <a:gd name="T71" fmla="*/ 3863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5"/>
                                </a:lnTo>
                                <a:lnTo>
                                  <a:pt x="12" y="15"/>
                                </a:lnTo>
                                <a:lnTo>
                                  <a:pt x="15" y="11"/>
                                </a:lnTo>
                                <a:lnTo>
                                  <a:pt x="15" y="3"/>
                                </a:lnTo>
                                <a:moveTo>
                                  <a:pt x="9081" y="3"/>
                                </a:moveTo>
                                <a:lnTo>
                                  <a:pt x="9077" y="0"/>
                                </a:lnTo>
                                <a:lnTo>
                                  <a:pt x="9069" y="0"/>
                                </a:lnTo>
                                <a:lnTo>
                                  <a:pt x="9066" y="3"/>
                                </a:lnTo>
                                <a:lnTo>
                                  <a:pt x="9066" y="11"/>
                                </a:lnTo>
                                <a:lnTo>
                                  <a:pt x="9069" y="15"/>
                                </a:lnTo>
                                <a:lnTo>
                                  <a:pt x="9077" y="15"/>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8" name="Line 297"/>
                        <wps:cNvCnPr/>
                        <wps:spPr bwMode="auto">
                          <a:xfrm>
                            <a:off x="1593" y="3867"/>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9" name="Line 298"/>
                        <wps:cNvCnPr/>
                        <wps:spPr bwMode="auto">
                          <a:xfrm>
                            <a:off x="10306" y="3867"/>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36" o:spid="_x0000_s1026" style="position:absolute;margin-left:79.25pt;margin-top:193pt;width:454.4pt;height:.75pt;z-index:-251650048;mso-position-horizontal-relative:page;mso-position-vertical-relative:page" coordorigin="1585,3860"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">
                <v:shape id="AutoShape 296" o:spid="_x0000_s1027" style="position:absolute;left:1585;top:3860;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xyxsYA&#10;AADcAAAADwAAAGRycy9kb3ducmV2LnhtbESPT2vCQBTE7wW/w/IEb3Vjpf6JrlIFSwU9mIheH9ln&#10;Es2+Ddmtpt++KxR6HGbmN8x82ZpK3KlxpWUFg34EgjizuuRcwTHdvE5AOI+ssbJMCn7IwXLReZlj&#10;rO2DD3RPfC4ChF2MCgrv61hKlxVk0PVtTRy8i20M+iCbXOoGHwFuKvkWRSNpsOSwUGBN64KyW/Jt&#10;FOBhe5nqczqwu2yVbpLd53UvT0r1uu3HDISn1v+H/9pfWsH7cAzP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xyxsYAAADcAAAADwAAAAAAAAAAAAAAAACYAgAAZHJz&#10;L2Rvd25yZXYueG1sUEsFBgAAAAAEAAQA9QAAAIsDAAAAAA==&#10;" path="m15,3l12,,4,,,3r,8l4,15r8,l15,11r,-8m9081,3l9077,r-8,l9066,3r,8l9069,15r8,l9081,11r,-8e" fillcolor="#ededed" stroked="f">
                  <v:path arrowok="t" o:connecttype="custom" o:connectlocs="15,3863;12,3860;4,3860;0,3863;0,3871;4,3875;12,3875;15,3871;15,3863;9081,3863;9077,3860;9069,3860;9066,3863;9066,3871;9069,3875;9077,3875;9081,3871;9081,3863" o:connectangles="0,0,0,0,0,0,0,0,0,0,0,0,0,0,0,0,0,0"/>
                </v:shape>
                <v:line id="Line 297" o:spid="_x0000_s1028" style="position:absolute;visibility:visible;mso-wrap-style:square" from="1593,3867" to="10644,3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woHMEAAADcAAAADwAAAGRycy9kb3ducmV2LnhtbERPzYrCMBC+C/sOYRa8iKYq6tI1yioI&#10;LihS9QGGZrYtNpPaxFp9+s1B8Pjx/c+XrSlFQ7UrLCsYDiIQxKnVBWcKzqdN/wuE88gaS8uk4EEO&#10;louPzhxjbe+cUHP0mQgh7GJUkHtfxVK6NCeDbmAr4sD92dqgD7DOpK7xHsJNKUdRNJUGCw4NOVa0&#10;zim9HG9Gwa+/bHor0xTu2ezlziTjw+zKSnU/259vEJ5a/xa/3FutYDIOa8O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fCgcwQAAANwAAAAPAAAAAAAAAAAAAAAA&#10;AKECAABkcnMvZG93bnJldi54bWxQSwUGAAAAAAQABAD5AAAAjwMAAAAA&#10;" strokecolor="#ededed" strokeweight=".25406mm"/>
                <v:line id="Line 298" o:spid="_x0000_s1029" style="position:absolute;visibility:visible;mso-wrap-style:square" from="10306,3867" to="10666,3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hd18YAAADcAAAADwAAAGRycy9kb3ducmV2LnhtbESP3WrCQBSE7wt9h+UUvKubRrQaXaUU&#10;BKlUNP7dnmZPs6HZsyG7avr23UKhl8PMfMPMFp2txZVaXzlW8NRPQBAXTldcKjjsl49jED4ga6wd&#10;k4Jv8rCY39/NMNPuxju65qEUEcI+QwUmhCaT0heGLPq+a4ij9+laiyHKtpS6xVuE21qmSTKSFiuO&#10;CwYbejVUfOUXq+D9+QPxbZSmeTgPNqftoTPHtVGq99C9TEEE6sJ/+K+90gqGgwn8nolHQM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oXdf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7456" behindDoc="1" locked="0" layoutInCell="1" allowOverlap="1" wp14:anchorId="64826C82" wp14:editId="7A89AB96">
                <wp:simplePos x="0" y="0"/>
                <wp:positionH relativeFrom="page">
                  <wp:posOffset>1006475</wp:posOffset>
                </wp:positionH>
                <wp:positionV relativeFrom="page">
                  <wp:posOffset>2670810</wp:posOffset>
                </wp:positionV>
                <wp:extent cx="5770880" cy="9525"/>
                <wp:effectExtent l="6350" t="3810" r="4445" b="5715"/>
                <wp:wrapNone/>
                <wp:docPr id="532" name="Grupo 5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4206"/>
                          <a:chExt cx="9088" cy="15"/>
                        </a:xfrm>
                      </wpg:grpSpPr>
                      <wps:wsp>
                        <wps:cNvPr id="533" name="AutoShape 300"/>
                        <wps:cNvSpPr>
                          <a:spLocks/>
                        </wps:cNvSpPr>
                        <wps:spPr bwMode="auto">
                          <a:xfrm>
                            <a:off x="1585" y="4206"/>
                            <a:ext cx="9081" cy="15"/>
                          </a:xfrm>
                          <a:custGeom>
                            <a:avLst/>
                            <a:gdLst>
                              <a:gd name="T0" fmla="+- 0 1600 1585"/>
                              <a:gd name="T1" fmla="*/ T0 w 9081"/>
                              <a:gd name="T2" fmla="+- 0 4209 4206"/>
                              <a:gd name="T3" fmla="*/ 4209 h 15"/>
                              <a:gd name="T4" fmla="+- 0 1597 1585"/>
                              <a:gd name="T5" fmla="*/ T4 w 9081"/>
                              <a:gd name="T6" fmla="+- 0 4206 4206"/>
                              <a:gd name="T7" fmla="*/ 4206 h 15"/>
                              <a:gd name="T8" fmla="+- 0 1589 1585"/>
                              <a:gd name="T9" fmla="*/ T8 w 9081"/>
                              <a:gd name="T10" fmla="+- 0 4206 4206"/>
                              <a:gd name="T11" fmla="*/ 4206 h 15"/>
                              <a:gd name="T12" fmla="+- 0 1585 1585"/>
                              <a:gd name="T13" fmla="*/ T12 w 9081"/>
                              <a:gd name="T14" fmla="+- 0 4209 4206"/>
                              <a:gd name="T15" fmla="*/ 4209 h 15"/>
                              <a:gd name="T16" fmla="+- 0 1585 1585"/>
                              <a:gd name="T17" fmla="*/ T16 w 9081"/>
                              <a:gd name="T18" fmla="+- 0 4217 4206"/>
                              <a:gd name="T19" fmla="*/ 4217 h 15"/>
                              <a:gd name="T20" fmla="+- 0 1589 1585"/>
                              <a:gd name="T21" fmla="*/ T20 w 9081"/>
                              <a:gd name="T22" fmla="+- 0 4220 4206"/>
                              <a:gd name="T23" fmla="*/ 4220 h 15"/>
                              <a:gd name="T24" fmla="+- 0 1597 1585"/>
                              <a:gd name="T25" fmla="*/ T24 w 9081"/>
                              <a:gd name="T26" fmla="+- 0 4220 4206"/>
                              <a:gd name="T27" fmla="*/ 4220 h 15"/>
                              <a:gd name="T28" fmla="+- 0 1600 1585"/>
                              <a:gd name="T29" fmla="*/ T28 w 9081"/>
                              <a:gd name="T30" fmla="+- 0 4217 4206"/>
                              <a:gd name="T31" fmla="*/ 4217 h 15"/>
                              <a:gd name="T32" fmla="+- 0 1600 1585"/>
                              <a:gd name="T33" fmla="*/ T32 w 9081"/>
                              <a:gd name="T34" fmla="+- 0 4209 4206"/>
                              <a:gd name="T35" fmla="*/ 4209 h 15"/>
                              <a:gd name="T36" fmla="+- 0 10666 1585"/>
                              <a:gd name="T37" fmla="*/ T36 w 9081"/>
                              <a:gd name="T38" fmla="+- 0 4209 4206"/>
                              <a:gd name="T39" fmla="*/ 4209 h 15"/>
                              <a:gd name="T40" fmla="+- 0 10662 1585"/>
                              <a:gd name="T41" fmla="*/ T40 w 9081"/>
                              <a:gd name="T42" fmla="+- 0 4206 4206"/>
                              <a:gd name="T43" fmla="*/ 4206 h 15"/>
                              <a:gd name="T44" fmla="+- 0 10654 1585"/>
                              <a:gd name="T45" fmla="*/ T44 w 9081"/>
                              <a:gd name="T46" fmla="+- 0 4206 4206"/>
                              <a:gd name="T47" fmla="*/ 4206 h 15"/>
                              <a:gd name="T48" fmla="+- 0 10651 1585"/>
                              <a:gd name="T49" fmla="*/ T48 w 9081"/>
                              <a:gd name="T50" fmla="+- 0 4209 4206"/>
                              <a:gd name="T51" fmla="*/ 4209 h 15"/>
                              <a:gd name="T52" fmla="+- 0 10651 1585"/>
                              <a:gd name="T53" fmla="*/ T52 w 9081"/>
                              <a:gd name="T54" fmla="+- 0 4217 4206"/>
                              <a:gd name="T55" fmla="*/ 4217 h 15"/>
                              <a:gd name="T56" fmla="+- 0 10654 1585"/>
                              <a:gd name="T57" fmla="*/ T56 w 9081"/>
                              <a:gd name="T58" fmla="+- 0 4220 4206"/>
                              <a:gd name="T59" fmla="*/ 4220 h 15"/>
                              <a:gd name="T60" fmla="+- 0 10662 1585"/>
                              <a:gd name="T61" fmla="*/ T60 w 9081"/>
                              <a:gd name="T62" fmla="+- 0 4220 4206"/>
                              <a:gd name="T63" fmla="*/ 4220 h 15"/>
                              <a:gd name="T64" fmla="+- 0 10666 1585"/>
                              <a:gd name="T65" fmla="*/ T64 w 9081"/>
                              <a:gd name="T66" fmla="+- 0 4217 4206"/>
                              <a:gd name="T67" fmla="*/ 4217 h 15"/>
                              <a:gd name="T68" fmla="+- 0 10666 1585"/>
                              <a:gd name="T69" fmla="*/ T68 w 9081"/>
                              <a:gd name="T70" fmla="+- 0 4209 4206"/>
                              <a:gd name="T71" fmla="*/ 4209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4"/>
                                </a:lnTo>
                                <a:lnTo>
                                  <a:pt x="12" y="14"/>
                                </a:lnTo>
                                <a:lnTo>
                                  <a:pt x="15" y="11"/>
                                </a:lnTo>
                                <a:lnTo>
                                  <a:pt x="15" y="3"/>
                                </a:lnTo>
                                <a:moveTo>
                                  <a:pt x="9081" y="3"/>
                                </a:moveTo>
                                <a:lnTo>
                                  <a:pt x="9077" y="0"/>
                                </a:lnTo>
                                <a:lnTo>
                                  <a:pt x="9069" y="0"/>
                                </a:lnTo>
                                <a:lnTo>
                                  <a:pt x="9066" y="3"/>
                                </a:lnTo>
                                <a:lnTo>
                                  <a:pt x="9066" y="11"/>
                                </a:lnTo>
                                <a:lnTo>
                                  <a:pt x="9069" y="14"/>
                                </a:lnTo>
                                <a:lnTo>
                                  <a:pt x="9077" y="14"/>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4" name="Line 301"/>
                        <wps:cNvCnPr/>
                        <wps:spPr bwMode="auto">
                          <a:xfrm>
                            <a:off x="1593" y="4213"/>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5" name="Line 302"/>
                        <wps:cNvCnPr/>
                        <wps:spPr bwMode="auto">
                          <a:xfrm>
                            <a:off x="10306" y="4213"/>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32" o:spid="_x0000_s1026" style="position:absolute;margin-left:79.25pt;margin-top:210.3pt;width:454.4pt;height:.75pt;z-index:-251649024;mso-position-horizontal-relative:page;mso-position-vertical-relative:page" coordorigin="1585,4206"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">
                <v:shape id="AutoShape 300" o:spid="_x0000_s1027" style="position:absolute;left:1585;top:4206;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d0xcUA&#10;AADcAAAADwAAAGRycy9kb3ducmV2LnhtbESPQWvCQBSE74X+h+UVvNVNGlpsdBUrKC3owaTo9ZF9&#10;JtHs25BdNf33rlDwOMzMN8xk1ptGXKhztWUF8TACQVxYXXOp4Ddfvo5AOI+ssbFMCv7IwWz6/DTB&#10;VNsrb+mS+VIECLsUFVTet6mUrqjIoBvaljh4B9sZ9EF2pdQdXgPcNPItij6kwZrDQoUtLSoqTtnZ&#10;KMDtz+FT7/PYrouvfJmtV8eN3Ck1eOnnYxCeev8I/7e/tYL3JIH7mXAE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3TFxQAAANwAAAAPAAAAAAAAAAAAAAAAAJgCAABkcnMv&#10;ZG93bnJldi54bWxQSwUGAAAAAAQABAD1AAAAigMAAAAA&#10;" path="m15,3l12,,4,,,3r,8l4,14r8,l15,11r,-8m9081,3l9077,r-8,l9066,3r,8l9069,14r8,l9081,11r,-8e" fillcolor="#ededed" stroked="f">
                  <v:path arrowok="t" o:connecttype="custom" o:connectlocs="15,4209;12,4206;4,4206;0,4209;0,4217;4,4220;12,4220;15,4217;15,4209;9081,4209;9077,4206;9069,4206;9066,4209;9066,4217;9069,4220;9077,4220;9081,4217;9081,4209" o:connectangles="0,0,0,0,0,0,0,0,0,0,0,0,0,0,0,0,0,0"/>
                </v:shape>
                <v:line id="Line 301" o:spid="_x0000_s1028" style="position:absolute;visibility:visible;mso-wrap-style:square" from="1593,4213" to="10644,4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EiGcUAAADcAAAADwAAAGRycy9kb3ducmV2LnhtbESP3WrCQBSE7wXfYTlCb4pu1PpDdBUt&#10;CBYU8ecBDtljEsyejdltTH36bqHg5TAz3zDzZWMKUVPlcssK+r0IBHFidc6pgst5052CcB5ZY2GZ&#10;FPyQg+Wi3ZpjrO2Dj1SffCoChF2MCjLvy1hKl2Rk0PVsSRy8q60M+iCrVOoKHwFuCjmIorE0mHNY&#10;yLCkz4yS2+nbKPjyt8372tS5e9Z7uTPH4WFyZ6XeOs1qBsJT41/h//ZWKxgNP+DvTDg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EiGcUAAADcAAAADwAAAAAAAAAA&#10;AAAAAAChAgAAZHJzL2Rvd25yZXYueG1sUEsFBgAAAAAEAAQA+QAAAJMDAAAAAA==&#10;" strokecolor="#ededed" strokeweight=".25406mm"/>
                <v:line id="Line 302" o:spid="_x0000_s1029" style="position:absolute;visibility:visible;mso-wrap-style:square" from="10306,4213" to="10666,4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VX0sYAAADcAAAADwAAAGRycy9kb3ducmV2LnhtbESP3WrCQBSE74W+w3IK3ummEa2kriKF&#10;glSUNvXn9jR7mg1mz4bsVtO37wqCl8PMfMPMFp2txZlaXzlW8DRMQBAXTldcKth9vQ2mIHxA1lg7&#10;JgV/5GExf+jNMNPuwp90zkMpIoR9hgpMCE0mpS8MWfRD1xBH78e1FkOUbSl1i5cIt7VMk2QiLVYc&#10;Fww29GqoOOW/VsHm+RvxfZKmeTiOtoePXWf2a6NU/7FbvoAI1IV7+NZeaQXj0RiuZ+IRkP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lV9L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8480" behindDoc="1" locked="0" layoutInCell="1" allowOverlap="1" wp14:anchorId="0E889D12" wp14:editId="29FE6D85">
                <wp:simplePos x="0" y="0"/>
                <wp:positionH relativeFrom="page">
                  <wp:posOffset>1006475</wp:posOffset>
                </wp:positionH>
                <wp:positionV relativeFrom="page">
                  <wp:posOffset>2890520</wp:posOffset>
                </wp:positionV>
                <wp:extent cx="5770880" cy="9525"/>
                <wp:effectExtent l="6350" t="4445" r="4445" b="5080"/>
                <wp:wrapNone/>
                <wp:docPr id="528" name="Grupo 5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4552"/>
                          <a:chExt cx="9088" cy="15"/>
                        </a:xfrm>
                      </wpg:grpSpPr>
                      <wps:wsp>
                        <wps:cNvPr id="529" name="AutoShape 304"/>
                        <wps:cNvSpPr>
                          <a:spLocks/>
                        </wps:cNvSpPr>
                        <wps:spPr bwMode="auto">
                          <a:xfrm>
                            <a:off x="1585" y="4552"/>
                            <a:ext cx="9081" cy="15"/>
                          </a:xfrm>
                          <a:custGeom>
                            <a:avLst/>
                            <a:gdLst>
                              <a:gd name="T0" fmla="+- 0 1600 1585"/>
                              <a:gd name="T1" fmla="*/ T0 w 9081"/>
                              <a:gd name="T2" fmla="+- 0 4555 4552"/>
                              <a:gd name="T3" fmla="*/ 4555 h 15"/>
                              <a:gd name="T4" fmla="+- 0 1597 1585"/>
                              <a:gd name="T5" fmla="*/ T4 w 9081"/>
                              <a:gd name="T6" fmla="+- 0 4552 4552"/>
                              <a:gd name="T7" fmla="*/ 4552 h 15"/>
                              <a:gd name="T8" fmla="+- 0 1589 1585"/>
                              <a:gd name="T9" fmla="*/ T8 w 9081"/>
                              <a:gd name="T10" fmla="+- 0 4552 4552"/>
                              <a:gd name="T11" fmla="*/ 4552 h 15"/>
                              <a:gd name="T12" fmla="+- 0 1585 1585"/>
                              <a:gd name="T13" fmla="*/ T12 w 9081"/>
                              <a:gd name="T14" fmla="+- 0 4555 4552"/>
                              <a:gd name="T15" fmla="*/ 4555 h 15"/>
                              <a:gd name="T16" fmla="+- 0 1585 1585"/>
                              <a:gd name="T17" fmla="*/ T16 w 9081"/>
                              <a:gd name="T18" fmla="+- 0 4563 4552"/>
                              <a:gd name="T19" fmla="*/ 4563 h 15"/>
                              <a:gd name="T20" fmla="+- 0 1589 1585"/>
                              <a:gd name="T21" fmla="*/ T20 w 9081"/>
                              <a:gd name="T22" fmla="+- 0 4566 4552"/>
                              <a:gd name="T23" fmla="*/ 4566 h 15"/>
                              <a:gd name="T24" fmla="+- 0 1597 1585"/>
                              <a:gd name="T25" fmla="*/ T24 w 9081"/>
                              <a:gd name="T26" fmla="+- 0 4566 4552"/>
                              <a:gd name="T27" fmla="*/ 4566 h 15"/>
                              <a:gd name="T28" fmla="+- 0 1600 1585"/>
                              <a:gd name="T29" fmla="*/ T28 w 9081"/>
                              <a:gd name="T30" fmla="+- 0 4563 4552"/>
                              <a:gd name="T31" fmla="*/ 4563 h 15"/>
                              <a:gd name="T32" fmla="+- 0 1600 1585"/>
                              <a:gd name="T33" fmla="*/ T32 w 9081"/>
                              <a:gd name="T34" fmla="+- 0 4555 4552"/>
                              <a:gd name="T35" fmla="*/ 4555 h 15"/>
                              <a:gd name="T36" fmla="+- 0 10666 1585"/>
                              <a:gd name="T37" fmla="*/ T36 w 9081"/>
                              <a:gd name="T38" fmla="+- 0 4555 4552"/>
                              <a:gd name="T39" fmla="*/ 4555 h 15"/>
                              <a:gd name="T40" fmla="+- 0 10662 1585"/>
                              <a:gd name="T41" fmla="*/ T40 w 9081"/>
                              <a:gd name="T42" fmla="+- 0 4552 4552"/>
                              <a:gd name="T43" fmla="*/ 4552 h 15"/>
                              <a:gd name="T44" fmla="+- 0 10654 1585"/>
                              <a:gd name="T45" fmla="*/ T44 w 9081"/>
                              <a:gd name="T46" fmla="+- 0 4552 4552"/>
                              <a:gd name="T47" fmla="*/ 4552 h 15"/>
                              <a:gd name="T48" fmla="+- 0 10651 1585"/>
                              <a:gd name="T49" fmla="*/ T48 w 9081"/>
                              <a:gd name="T50" fmla="+- 0 4555 4552"/>
                              <a:gd name="T51" fmla="*/ 4555 h 15"/>
                              <a:gd name="T52" fmla="+- 0 10651 1585"/>
                              <a:gd name="T53" fmla="*/ T52 w 9081"/>
                              <a:gd name="T54" fmla="+- 0 4563 4552"/>
                              <a:gd name="T55" fmla="*/ 4563 h 15"/>
                              <a:gd name="T56" fmla="+- 0 10654 1585"/>
                              <a:gd name="T57" fmla="*/ T56 w 9081"/>
                              <a:gd name="T58" fmla="+- 0 4566 4552"/>
                              <a:gd name="T59" fmla="*/ 4566 h 15"/>
                              <a:gd name="T60" fmla="+- 0 10662 1585"/>
                              <a:gd name="T61" fmla="*/ T60 w 9081"/>
                              <a:gd name="T62" fmla="+- 0 4566 4552"/>
                              <a:gd name="T63" fmla="*/ 4566 h 15"/>
                              <a:gd name="T64" fmla="+- 0 10666 1585"/>
                              <a:gd name="T65" fmla="*/ T64 w 9081"/>
                              <a:gd name="T66" fmla="+- 0 4563 4552"/>
                              <a:gd name="T67" fmla="*/ 4563 h 15"/>
                              <a:gd name="T68" fmla="+- 0 10666 1585"/>
                              <a:gd name="T69" fmla="*/ T68 w 9081"/>
                              <a:gd name="T70" fmla="+- 0 4555 4552"/>
                              <a:gd name="T71" fmla="*/ 4555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4"/>
                                </a:lnTo>
                                <a:lnTo>
                                  <a:pt x="12" y="14"/>
                                </a:lnTo>
                                <a:lnTo>
                                  <a:pt x="15" y="11"/>
                                </a:lnTo>
                                <a:lnTo>
                                  <a:pt x="15" y="3"/>
                                </a:lnTo>
                                <a:moveTo>
                                  <a:pt x="9081" y="3"/>
                                </a:moveTo>
                                <a:lnTo>
                                  <a:pt x="9077" y="0"/>
                                </a:lnTo>
                                <a:lnTo>
                                  <a:pt x="9069" y="0"/>
                                </a:lnTo>
                                <a:lnTo>
                                  <a:pt x="9066" y="3"/>
                                </a:lnTo>
                                <a:lnTo>
                                  <a:pt x="9066" y="11"/>
                                </a:lnTo>
                                <a:lnTo>
                                  <a:pt x="9069" y="14"/>
                                </a:lnTo>
                                <a:lnTo>
                                  <a:pt x="9077" y="14"/>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0" name="Line 305"/>
                        <wps:cNvCnPr/>
                        <wps:spPr bwMode="auto">
                          <a:xfrm>
                            <a:off x="1593" y="4559"/>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1" name="Line 306"/>
                        <wps:cNvCnPr/>
                        <wps:spPr bwMode="auto">
                          <a:xfrm>
                            <a:off x="10306" y="4559"/>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28" o:spid="_x0000_s1026" style="position:absolute;margin-left:79.25pt;margin-top:227.6pt;width:454.4pt;height:.75pt;z-index:-251648000;mso-position-horizontal-relative:page;mso-position-vertical-relative:page" coordorigin="1585,4552"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">
                <v:shape id="AutoShape 304" o:spid="_x0000_s1027" style="position:absolute;left:1585;top:4552;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bV8sYA&#10;AADcAAAADwAAAGRycy9kb3ducmV2LnhtbESPQWvCQBSE7wX/w/KE3urGQEuNrlKFlBbswUTa6yP7&#10;TGKzb0N2m6T/3hUEj8PMfMOsNqNpRE+dqy0rmM8iEMSF1TWXCo55+vQKwnlkjY1lUvBPDjbrycMK&#10;E20HPlCf+VIECLsEFVTet4mUrqjIoJvZljh4J9sZ9EF2pdQdDgFuGhlH0Ys0WHNYqLClXUXFb/Zn&#10;FODh87TQP/nc7ottnmb79/OX/FbqcTq+LUF4Gv09fGt/aAXP8QKuZ8IRkO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nbV8sYAAADcAAAADwAAAAAAAAAAAAAAAACYAgAAZHJz&#10;L2Rvd25yZXYueG1sUEsFBgAAAAAEAAQA9QAAAIsDAAAAAA==&#10;" path="m15,3l12,,4,,,3r,8l4,14r8,l15,11r,-8m9081,3l9077,r-8,l9066,3r,8l9069,14r8,l9081,11r,-8e" fillcolor="#ededed" stroked="f">
                  <v:path arrowok="t" o:connecttype="custom" o:connectlocs="15,4555;12,4552;4,4552;0,4555;0,4563;4,4566;12,4566;15,4563;15,4555;9081,4555;9077,4552;9069,4552;9066,4555;9066,4563;9069,4566;9077,4566;9081,4563;9081,4555" o:connectangles="0,0,0,0,0,0,0,0,0,0,0,0,0,0,0,0,0,0"/>
                </v:shape>
                <v:line id="Line 305" o:spid="_x0000_s1028" style="position:absolute;visibility:visible;mso-wrap-style:square" from="1593,4559" to="10644,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okGsEAAADcAAAADwAAAGRycy9kb3ducmV2LnhtbERPzYrCMBC+C/sOYRa8iKYq6tI1yioI&#10;LihS9QGGZrYtNpPaxFp9+s1B8Pjx/c+XrSlFQ7UrLCsYDiIQxKnVBWcKzqdN/wuE88gaS8uk4EEO&#10;louPzhxjbe+cUHP0mQgh7GJUkHtfxVK6NCeDbmAr4sD92dqgD7DOpK7xHsJNKUdRNJUGCw4NOVa0&#10;zim9HG9Gwa+/bHor0xTu2ezlziTjw+zKSnU/259vEJ5a/xa/3FutYDIO88O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iQawQAAANwAAAAPAAAAAAAAAAAAAAAA&#10;AKECAABkcnMvZG93bnJldi54bWxQSwUGAAAAAAQABAD5AAAAjwMAAAAA&#10;" strokecolor="#ededed" strokeweight=".25406mm"/>
                <v:line id="Line 306" o:spid="_x0000_s1029" style="position:absolute;visibility:visible;mso-wrap-style:square" from="10306,4559" to="10666,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5R0cUAAADcAAAADwAAAGRycy9kb3ducmV2LnhtbESPQWvCQBSE7wX/w/IK3nRjpFpSVxFB&#10;EEtFo22vr9nXbDD7NmS3mv77riD0OMzMN8xs0dlaXKj1lWMFo2ECgrhwuuJSwem4HjyD8AFZY+2Y&#10;FPySh8W89zDDTLsrH+iSh1JECPsMFZgQmkxKXxiy6IeuIY7et2sthijbUuoWrxFua5kmyURarDgu&#10;GGxoZag45z9Wwdv0C3E7SdM8fI53H/tTZ95fjVL9x275AiJQF/7D9/ZGK3gaj+B2Jh4B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p5R0cUAAADcAAAADwAAAAAAAAAA&#10;AAAAAAChAgAAZHJzL2Rvd25yZXYueG1sUEsFBgAAAAAEAAQA+QAAAJMDAAAAAA==&#10;" strokecolor="white" strokeweight=".25406mm"/>
                <w10:wrap anchorx="page" anchory="page"/>
              </v:group>
            </w:pict>
          </mc:Fallback>
        </mc:AlternateContent>
      </w:r>
      <w:r>
        <w:rPr>
          <w:noProof/>
        </w:rPr>
        <mc:AlternateContent>
          <mc:Choice Requires="wps">
            <w:drawing>
              <wp:anchor distT="0" distB="0" distL="114300" distR="114300" simplePos="0" relativeHeight="251669504" behindDoc="1" locked="0" layoutInCell="1" allowOverlap="1" wp14:anchorId="20BC40B7" wp14:editId="710B6533">
                <wp:simplePos x="0" y="0"/>
                <wp:positionH relativeFrom="page">
                  <wp:posOffset>787400</wp:posOffset>
                </wp:positionH>
                <wp:positionV relativeFrom="page">
                  <wp:posOffset>278765</wp:posOffset>
                </wp:positionV>
                <wp:extent cx="5985510" cy="0"/>
                <wp:effectExtent l="6350" t="12065" r="8890" b="6985"/>
                <wp:wrapNone/>
                <wp:docPr id="527" name="Conector recto 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27"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21.95pt" to="533.3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ZksKAIAAE8EAAAOAAAAZHJzL2Uyb0RvYy54bWysVMGO2yAQvVfqPyDuWdupk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70528" behindDoc="1" locked="0" layoutInCell="1" allowOverlap="1" wp14:anchorId="5D36429F" wp14:editId="05A6B996">
                <wp:simplePos x="0" y="0"/>
                <wp:positionH relativeFrom="page">
                  <wp:posOffset>787400</wp:posOffset>
                </wp:positionH>
                <wp:positionV relativeFrom="page">
                  <wp:posOffset>10175240</wp:posOffset>
                </wp:positionV>
                <wp:extent cx="5985510" cy="0"/>
                <wp:effectExtent l="6350" t="12065" r="8890" b="6985"/>
                <wp:wrapNone/>
                <wp:docPr id="526" name="Conector recto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26"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t//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C0at//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71552" behindDoc="1" locked="0" layoutInCell="1" allowOverlap="1" wp14:anchorId="682A7194" wp14:editId="3F541C8C">
                <wp:simplePos x="0" y="0"/>
                <wp:positionH relativeFrom="page">
                  <wp:posOffset>2943225</wp:posOffset>
                </wp:positionH>
                <wp:positionV relativeFrom="page">
                  <wp:posOffset>962660</wp:posOffset>
                </wp:positionV>
                <wp:extent cx="1673225" cy="268605"/>
                <wp:effectExtent l="0" t="635" r="3175" b="0"/>
                <wp:wrapNone/>
                <wp:docPr id="525" name="Cuadro de texto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0"/>
                              <w:ind w:left="20"/>
                              <w:rPr>
                                <w:b/>
                                <w:sz w:val="34"/>
                              </w:rPr>
                            </w:pPr>
                            <w:r>
                              <w:rPr>
                                <w:b/>
                                <w:sz w:val="34"/>
                              </w:rPr>
                              <w:t>Table of Conten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525" o:spid="_x0000_s1026" type="#_x0000_t202" style="position:absolute;margin-left:231.75pt;margin-top:75.8pt;width:131.75pt;height:21.1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" filled="f" stroked="f">
                <v:textbox inset="0,0,0,0">
                  <w:txbxContent>
                    <w:p w:rsidR="00F37E6B" w:rsidRDefault="00F37E6B" w:rsidP="00F37E6B">
                      <w:pPr>
                        <w:spacing w:before="10"/>
                        <w:ind w:left="20"/>
                        <w:rPr>
                          <w:b/>
                          <w:sz w:val="34"/>
                        </w:rPr>
                      </w:pPr>
                      <w:proofErr w:type="spellStart"/>
                      <w:r>
                        <w:rPr>
                          <w:b/>
                          <w:sz w:val="34"/>
                        </w:rPr>
                        <w:t>Table</w:t>
                      </w:r>
                      <w:proofErr w:type="spellEnd"/>
                      <w:r>
                        <w:rPr>
                          <w:b/>
                          <w:sz w:val="34"/>
                        </w:rPr>
                        <w:t xml:space="preserve"> of </w:t>
                      </w:r>
                      <w:proofErr w:type="spellStart"/>
                      <w:r>
                        <w:rPr>
                          <w:b/>
                          <w:sz w:val="34"/>
                        </w:rPr>
                        <w:t>Contents</w:t>
                      </w:r>
                      <w:proofErr w:type="spellEnd"/>
                    </w:p>
                  </w:txbxContent>
                </v:textbox>
                <w10:wrap anchorx="page" anchory="page"/>
              </v:shape>
            </w:pict>
          </mc:Fallback>
        </mc:AlternateContent>
      </w:r>
      <w:r>
        <w:rPr>
          <w:noProof/>
        </w:rPr>
        <mc:AlternateContent>
          <mc:Choice Requires="wps">
            <w:drawing>
              <wp:anchor distT="0" distB="0" distL="114300" distR="114300" simplePos="0" relativeHeight="251672576" behindDoc="1" locked="0" layoutInCell="1" allowOverlap="1" wp14:anchorId="18D80246" wp14:editId="31DC01FC">
                <wp:simplePos x="0" y="0"/>
                <wp:positionH relativeFrom="page">
                  <wp:posOffset>993775</wp:posOffset>
                </wp:positionH>
                <wp:positionV relativeFrom="page">
                  <wp:posOffset>1407795</wp:posOffset>
                </wp:positionV>
                <wp:extent cx="566420" cy="147320"/>
                <wp:effectExtent l="3175" t="0" r="1905" b="0"/>
                <wp:wrapNone/>
                <wp:docPr id="524" name="Cuadro de texto 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0" w:history="1">
                              <w:r w:rsidR="00F37E6B">
                                <w:rPr>
                                  <w:color w:val="4182C3"/>
                                </w:rPr>
                                <w:t>Introduction</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4" o:spid="_x0000_s1027" type="#_x0000_t202" style="position:absolute;margin-left:78.25pt;margin-top:110.85pt;width:44.6pt;height:11.6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" filled="f" stroked="f">
                <v:textbox inset="0,0,0,0">
                  <w:txbxContent>
                    <w:p w:rsidR="00F37E6B" w:rsidRDefault="00F37E6B" w:rsidP="00F37E6B">
                      <w:pPr>
                        <w:pStyle w:val="Textoindependiente"/>
                      </w:pPr>
                      <w:hyperlink w:anchor="_bookmark0" w:history="1">
                        <w:r>
                          <w:rPr>
                            <w:color w:val="4182C3"/>
                          </w:rPr>
                          <w:t>Introduction</w:t>
                        </w:r>
                      </w:hyperlink>
                    </w:p>
                  </w:txbxContent>
                </v:textbox>
                <w10:wrap anchorx="page" anchory="page"/>
              </v:shape>
            </w:pict>
          </mc:Fallback>
        </mc:AlternateContent>
      </w:r>
      <w:r>
        <w:rPr>
          <w:noProof/>
        </w:rPr>
        <mc:AlternateContent>
          <mc:Choice Requires="wps">
            <w:drawing>
              <wp:anchor distT="0" distB="0" distL="114300" distR="114300" simplePos="0" relativeHeight="251673600" behindDoc="1" locked="0" layoutInCell="1" allowOverlap="1" wp14:anchorId="6044F01E" wp14:editId="4FBCAB5B">
                <wp:simplePos x="0" y="0"/>
                <wp:positionH relativeFrom="page">
                  <wp:posOffset>6577330</wp:posOffset>
                </wp:positionH>
                <wp:positionV relativeFrom="page">
                  <wp:posOffset>1407795</wp:posOffset>
                </wp:positionV>
                <wp:extent cx="161925" cy="147320"/>
                <wp:effectExtent l="0" t="0" r="4445" b="0"/>
                <wp:wrapNone/>
                <wp:docPr id="523" name="Cuadro de texto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3" o:spid="_x0000_s1028" type="#_x0000_t202" style="position:absolute;margin-left:517.9pt;margin-top:110.85pt;width:12.75pt;height:11.6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" filled="f" stroked="f">
                <v:textbox inset="0,0,0,0">
                  <w:txbxContent>
                    <w:p w:rsidR="00F37E6B" w:rsidRDefault="00F37E6B" w:rsidP="00F37E6B">
                      <w:pPr>
                        <w:pStyle w:val="Textoindependiente"/>
                      </w:pPr>
                      <w:r>
                        <w:t>1.1</w:t>
                      </w:r>
                    </w:p>
                  </w:txbxContent>
                </v:textbox>
                <w10:wrap anchorx="page" anchory="page"/>
              </v:shape>
            </w:pict>
          </mc:Fallback>
        </mc:AlternateContent>
      </w:r>
      <w:r>
        <w:rPr>
          <w:noProof/>
        </w:rPr>
        <mc:AlternateContent>
          <mc:Choice Requires="wps">
            <w:drawing>
              <wp:anchor distT="0" distB="0" distL="114300" distR="114300" simplePos="0" relativeHeight="251674624" behindDoc="1" locked="0" layoutInCell="1" allowOverlap="1" wp14:anchorId="14069096" wp14:editId="5AE58BC1">
                <wp:simplePos x="0" y="0"/>
                <wp:positionH relativeFrom="page">
                  <wp:posOffset>993775</wp:posOffset>
                </wp:positionH>
                <wp:positionV relativeFrom="page">
                  <wp:posOffset>1627505</wp:posOffset>
                </wp:positionV>
                <wp:extent cx="916305" cy="147320"/>
                <wp:effectExtent l="3175" t="0" r="4445" b="0"/>
                <wp:wrapNone/>
                <wp:docPr id="522" name="Cuadro de texto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30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1" w:history="1">
                              <w:r w:rsidR="00F37E6B">
                                <w:rPr>
                                  <w:color w:val="4182C3"/>
                                </w:rPr>
                                <w:t>Executive Summary</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2" o:spid="_x0000_s1029" type="#_x0000_t202" style="position:absolute;margin-left:78.25pt;margin-top:128.15pt;width:72.15pt;height:11.6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LW8uQIAALo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" filled="f" stroked="f">
                <v:textbox inset="0,0,0,0">
                  <w:txbxContent>
                    <w:p w:rsidR="00F37E6B" w:rsidRDefault="00F37E6B" w:rsidP="00F37E6B">
                      <w:pPr>
                        <w:pStyle w:val="Textoindependiente"/>
                      </w:pPr>
                      <w:hyperlink w:anchor="_bookmark1" w:history="1">
                        <w:r>
                          <w:rPr>
                            <w:color w:val="4182C3"/>
                          </w:rPr>
                          <w:t>Executive Summary</w:t>
                        </w:r>
                      </w:hyperlink>
                    </w:p>
                  </w:txbxContent>
                </v:textbox>
                <w10:wrap anchorx="page" anchory="page"/>
              </v:shape>
            </w:pict>
          </mc:Fallback>
        </mc:AlternateContent>
      </w:r>
      <w:r>
        <w:rPr>
          <w:noProof/>
        </w:rPr>
        <mc:AlternateContent>
          <mc:Choice Requires="wps">
            <w:drawing>
              <wp:anchor distT="0" distB="0" distL="114300" distR="114300" simplePos="0" relativeHeight="251675648" behindDoc="1" locked="0" layoutInCell="1" allowOverlap="1" wp14:anchorId="332F4CF9" wp14:editId="38A8A87A">
                <wp:simplePos x="0" y="0"/>
                <wp:positionH relativeFrom="page">
                  <wp:posOffset>6577330</wp:posOffset>
                </wp:positionH>
                <wp:positionV relativeFrom="page">
                  <wp:posOffset>1627505</wp:posOffset>
                </wp:positionV>
                <wp:extent cx="161925" cy="147320"/>
                <wp:effectExtent l="0" t="0" r="4445" b="0"/>
                <wp:wrapNone/>
                <wp:docPr id="521" name="Cuadro de texto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1" o:spid="_x0000_s1030" type="#_x0000_t202" style="position:absolute;margin-left:517.9pt;margin-top:128.15pt;width:12.75pt;height:11.6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" filled="f" stroked="f">
                <v:textbox inset="0,0,0,0">
                  <w:txbxContent>
                    <w:p w:rsidR="00F37E6B" w:rsidRDefault="00F37E6B" w:rsidP="00F37E6B">
                      <w:pPr>
                        <w:pStyle w:val="Textoindependiente"/>
                      </w:pPr>
                      <w:r>
                        <w:t>1.2</w:t>
                      </w:r>
                    </w:p>
                  </w:txbxContent>
                </v:textbox>
                <w10:wrap anchorx="page" anchory="page"/>
              </v:shape>
            </w:pict>
          </mc:Fallback>
        </mc:AlternateContent>
      </w:r>
      <w:r>
        <w:rPr>
          <w:noProof/>
        </w:rPr>
        <mc:AlternateContent>
          <mc:Choice Requires="wps">
            <w:drawing>
              <wp:anchor distT="0" distB="0" distL="114300" distR="114300" simplePos="0" relativeHeight="251676672" behindDoc="1" locked="0" layoutInCell="1" allowOverlap="1" wp14:anchorId="395416C1" wp14:editId="69F9BA0F">
                <wp:simplePos x="0" y="0"/>
                <wp:positionH relativeFrom="page">
                  <wp:posOffset>1213485</wp:posOffset>
                </wp:positionH>
                <wp:positionV relativeFrom="page">
                  <wp:posOffset>1846580</wp:posOffset>
                </wp:positionV>
                <wp:extent cx="919480" cy="147320"/>
                <wp:effectExtent l="3810" t="0" r="635" b="0"/>
                <wp:wrapNone/>
                <wp:docPr id="520" name="Cuadro de texto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2" w:history="1">
                              <w:r w:rsidR="00F37E6B">
                                <w:rPr>
                                  <w:color w:val="4182C3"/>
                                </w:rPr>
                                <w:t>Summary of Result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0" o:spid="_x0000_s1031" type="#_x0000_t202" style="position:absolute;margin-left:95.55pt;margin-top:145.4pt;width:72.4pt;height:11.6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" filled="f" stroked="f">
                <v:textbox inset="0,0,0,0">
                  <w:txbxContent>
                    <w:p w:rsidR="00F37E6B" w:rsidRDefault="00F37E6B" w:rsidP="00F37E6B">
                      <w:pPr>
                        <w:pStyle w:val="Textoindependiente"/>
                      </w:pPr>
                      <w:hyperlink w:anchor="_bookmark2" w:history="1">
                        <w:r>
                          <w:rPr>
                            <w:color w:val="4182C3"/>
                          </w:rPr>
                          <w:t>Summary of Results</w:t>
                        </w:r>
                      </w:hyperlink>
                    </w:p>
                  </w:txbxContent>
                </v:textbox>
                <w10:wrap anchorx="page" anchory="page"/>
              </v:shape>
            </w:pict>
          </mc:Fallback>
        </mc:AlternateContent>
      </w:r>
      <w:r>
        <w:rPr>
          <w:noProof/>
        </w:rPr>
        <mc:AlternateContent>
          <mc:Choice Requires="wps">
            <w:drawing>
              <wp:anchor distT="0" distB="0" distL="114300" distR="114300" simplePos="0" relativeHeight="251677696" behindDoc="1" locked="0" layoutInCell="1" allowOverlap="1" wp14:anchorId="2C63CA63" wp14:editId="0B57F1E3">
                <wp:simplePos x="0" y="0"/>
                <wp:positionH relativeFrom="page">
                  <wp:posOffset>6494780</wp:posOffset>
                </wp:positionH>
                <wp:positionV relativeFrom="page">
                  <wp:posOffset>1846580</wp:posOffset>
                </wp:positionV>
                <wp:extent cx="244475" cy="147320"/>
                <wp:effectExtent l="0" t="0" r="4445" b="0"/>
                <wp:wrapNone/>
                <wp:docPr id="519" name="Cuadro de texto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9" o:spid="_x0000_s1032" type="#_x0000_t202" style="position:absolute;margin-left:511.4pt;margin-top:145.4pt;width:19.25pt;height:11.6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J/VuQIAALo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" filled="f" stroked="f">
                <v:textbox inset="0,0,0,0">
                  <w:txbxContent>
                    <w:p w:rsidR="00F37E6B" w:rsidRDefault="00F37E6B" w:rsidP="00F37E6B">
                      <w:pPr>
                        <w:pStyle w:val="Textoindependiente"/>
                      </w:pPr>
                      <w:r>
                        <w:t>1.2.1</w:t>
                      </w:r>
                    </w:p>
                  </w:txbxContent>
                </v:textbox>
                <w10:wrap anchorx="page" anchory="page"/>
              </v:shape>
            </w:pict>
          </mc:Fallback>
        </mc:AlternateContent>
      </w:r>
      <w:r>
        <w:rPr>
          <w:noProof/>
        </w:rPr>
        <mc:AlternateContent>
          <mc:Choice Requires="wps">
            <w:drawing>
              <wp:anchor distT="0" distB="0" distL="114300" distR="114300" simplePos="0" relativeHeight="251678720" behindDoc="1" locked="0" layoutInCell="1" allowOverlap="1" wp14:anchorId="47E7549A" wp14:editId="10A56832">
                <wp:simplePos x="0" y="0"/>
                <wp:positionH relativeFrom="page">
                  <wp:posOffset>993775</wp:posOffset>
                </wp:positionH>
                <wp:positionV relativeFrom="page">
                  <wp:posOffset>2066290</wp:posOffset>
                </wp:positionV>
                <wp:extent cx="757555" cy="147320"/>
                <wp:effectExtent l="3175" t="0" r="1270" b="0"/>
                <wp:wrapNone/>
                <wp:docPr id="518" name="Cuadro de texto 5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3" w:history="1">
                              <w:r w:rsidR="00F37E6B">
                                <w:rPr>
                                  <w:color w:val="4182C3"/>
                                </w:rPr>
                                <w:t>Attack Narrative</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8" o:spid="_x0000_s1033" type="#_x0000_t202" style="position:absolute;margin-left:78.25pt;margin-top:162.7pt;width:59.65pt;height:11.6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iNRugIAALo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" filled="f" stroked="f">
                <v:textbox inset="0,0,0,0">
                  <w:txbxContent>
                    <w:p w:rsidR="00F37E6B" w:rsidRDefault="00F37E6B" w:rsidP="00F37E6B">
                      <w:pPr>
                        <w:pStyle w:val="Textoindependiente"/>
                      </w:pPr>
                      <w:hyperlink w:anchor="_bookmark3" w:history="1">
                        <w:r>
                          <w:rPr>
                            <w:color w:val="4182C3"/>
                          </w:rPr>
                          <w:t>Attack Narrative</w:t>
                        </w:r>
                      </w:hyperlink>
                    </w:p>
                  </w:txbxContent>
                </v:textbox>
                <w10:wrap anchorx="page" anchory="page"/>
              </v:shape>
            </w:pict>
          </mc:Fallback>
        </mc:AlternateContent>
      </w:r>
      <w:r>
        <w:rPr>
          <w:noProof/>
        </w:rPr>
        <mc:AlternateContent>
          <mc:Choice Requires="wps">
            <w:drawing>
              <wp:anchor distT="0" distB="0" distL="114300" distR="114300" simplePos="0" relativeHeight="251679744" behindDoc="1" locked="0" layoutInCell="1" allowOverlap="1" wp14:anchorId="349B0E3F" wp14:editId="3B7E56B0">
                <wp:simplePos x="0" y="0"/>
                <wp:positionH relativeFrom="page">
                  <wp:posOffset>6577330</wp:posOffset>
                </wp:positionH>
                <wp:positionV relativeFrom="page">
                  <wp:posOffset>2066290</wp:posOffset>
                </wp:positionV>
                <wp:extent cx="161925" cy="147320"/>
                <wp:effectExtent l="0" t="0" r="4445" b="0"/>
                <wp:wrapNone/>
                <wp:docPr id="517" name="Cuadro de texto 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7" o:spid="_x0000_s1034" type="#_x0000_t202" style="position:absolute;margin-left:517.9pt;margin-top:162.7pt;width:12.75pt;height:11.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" filled="f" stroked="f">
                <v:textbox inset="0,0,0,0">
                  <w:txbxContent>
                    <w:p w:rsidR="00F37E6B" w:rsidRDefault="00F37E6B" w:rsidP="00F37E6B">
                      <w:pPr>
                        <w:pStyle w:val="Textoindependiente"/>
                      </w:pPr>
                      <w:r>
                        <w:t>1.3</w:t>
                      </w:r>
                    </w:p>
                  </w:txbxContent>
                </v:textbox>
                <w10:wrap anchorx="page" anchory="page"/>
              </v:shape>
            </w:pict>
          </mc:Fallback>
        </mc:AlternateContent>
      </w:r>
      <w:r>
        <w:rPr>
          <w:noProof/>
        </w:rPr>
        <mc:AlternateContent>
          <mc:Choice Requires="wps">
            <w:drawing>
              <wp:anchor distT="0" distB="0" distL="114300" distR="114300" simplePos="0" relativeHeight="251680768" behindDoc="1" locked="0" layoutInCell="1" allowOverlap="1" wp14:anchorId="78D06292" wp14:editId="6D626390">
                <wp:simplePos x="0" y="0"/>
                <wp:positionH relativeFrom="page">
                  <wp:posOffset>993775</wp:posOffset>
                </wp:positionH>
                <wp:positionV relativeFrom="page">
                  <wp:posOffset>2286000</wp:posOffset>
                </wp:positionV>
                <wp:extent cx="545465" cy="147320"/>
                <wp:effectExtent l="3175" t="0" r="3810" b="0"/>
                <wp:wrapNone/>
                <wp:docPr id="516" name="Cuadro de texto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4" w:history="1">
                              <w:r w:rsidR="00F37E6B">
                                <w:rPr>
                                  <w:color w:val="4182C3"/>
                                </w:rPr>
                                <w:t>Risk Rating</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6" o:spid="_x0000_s1035" type="#_x0000_t202" style="position:absolute;margin-left:78.25pt;margin-top:180pt;width:42.95pt;height:11.6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ApugIAALo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" filled="f" stroked="f">
                <v:textbox inset="0,0,0,0">
                  <w:txbxContent>
                    <w:p w:rsidR="00F37E6B" w:rsidRDefault="00F37E6B" w:rsidP="00F37E6B">
                      <w:pPr>
                        <w:pStyle w:val="Textoindependiente"/>
                      </w:pPr>
                      <w:hyperlink w:anchor="_bookmark4" w:history="1">
                        <w:r>
                          <w:rPr>
                            <w:color w:val="4182C3"/>
                          </w:rPr>
                          <w:t>Risk Rating</w:t>
                        </w:r>
                      </w:hyperlink>
                    </w:p>
                  </w:txbxContent>
                </v:textbox>
                <w10:wrap anchorx="page" anchory="page"/>
              </v:shape>
            </w:pict>
          </mc:Fallback>
        </mc:AlternateContent>
      </w:r>
      <w:r>
        <w:rPr>
          <w:noProof/>
        </w:rPr>
        <mc:AlternateContent>
          <mc:Choice Requires="wps">
            <w:drawing>
              <wp:anchor distT="0" distB="0" distL="114300" distR="114300" simplePos="0" relativeHeight="251681792" behindDoc="1" locked="0" layoutInCell="1" allowOverlap="1" wp14:anchorId="72927422" wp14:editId="777E410C">
                <wp:simplePos x="0" y="0"/>
                <wp:positionH relativeFrom="page">
                  <wp:posOffset>6577330</wp:posOffset>
                </wp:positionH>
                <wp:positionV relativeFrom="page">
                  <wp:posOffset>2286000</wp:posOffset>
                </wp:positionV>
                <wp:extent cx="161925" cy="147320"/>
                <wp:effectExtent l="0" t="0" r="4445" b="0"/>
                <wp:wrapNone/>
                <wp:docPr id="515" name="Cuadro de texto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5" o:spid="_x0000_s1036" type="#_x0000_t202" style="position:absolute;margin-left:517.9pt;margin-top:180pt;width:12.75pt;height:11.6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" filled="f" stroked="f">
                <v:textbox inset="0,0,0,0">
                  <w:txbxContent>
                    <w:p w:rsidR="00F37E6B" w:rsidRDefault="00F37E6B" w:rsidP="00F37E6B">
                      <w:pPr>
                        <w:pStyle w:val="Textoindependiente"/>
                      </w:pPr>
                      <w:r>
                        <w:t>1.4</w:t>
                      </w:r>
                    </w:p>
                  </w:txbxContent>
                </v:textbox>
                <w10:wrap anchorx="page" anchory="page"/>
              </v:shape>
            </w:pict>
          </mc:Fallback>
        </mc:AlternateContent>
      </w:r>
      <w:r>
        <w:rPr>
          <w:noProof/>
        </w:rPr>
        <mc:AlternateContent>
          <mc:Choice Requires="wps">
            <w:drawing>
              <wp:anchor distT="0" distB="0" distL="114300" distR="114300" simplePos="0" relativeHeight="251682816" behindDoc="1" locked="0" layoutInCell="1" allowOverlap="1" wp14:anchorId="41925D93" wp14:editId="271C9FC1">
                <wp:simplePos x="0" y="0"/>
                <wp:positionH relativeFrom="page">
                  <wp:posOffset>993775</wp:posOffset>
                </wp:positionH>
                <wp:positionV relativeFrom="page">
                  <wp:posOffset>2505075</wp:posOffset>
                </wp:positionV>
                <wp:extent cx="840740" cy="147320"/>
                <wp:effectExtent l="3175" t="0" r="3810" b="0"/>
                <wp:wrapNone/>
                <wp:docPr id="514" name="Cuadro de texto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5" w:history="1">
                              <w:r w:rsidR="00F37E6B">
                                <w:rPr>
                                  <w:color w:val="4182C3"/>
                                </w:rPr>
                                <w:t>Recommendation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4" o:spid="_x0000_s1037" type="#_x0000_t202" style="position:absolute;margin-left:78.25pt;margin-top:197.25pt;width:66.2pt;height:11.6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" filled="f" stroked="f">
                <v:textbox inset="0,0,0,0">
                  <w:txbxContent>
                    <w:p w:rsidR="00F37E6B" w:rsidRDefault="00F37E6B" w:rsidP="00F37E6B">
                      <w:pPr>
                        <w:pStyle w:val="Textoindependiente"/>
                      </w:pPr>
                      <w:hyperlink w:anchor="_bookmark5" w:history="1">
                        <w:r>
                          <w:rPr>
                            <w:color w:val="4182C3"/>
                          </w:rPr>
                          <w:t>Recommendations</w:t>
                        </w:r>
                      </w:hyperlink>
                    </w:p>
                  </w:txbxContent>
                </v:textbox>
                <w10:wrap anchorx="page" anchory="page"/>
              </v:shape>
            </w:pict>
          </mc:Fallback>
        </mc:AlternateContent>
      </w:r>
      <w:r>
        <w:rPr>
          <w:noProof/>
        </w:rPr>
        <mc:AlternateContent>
          <mc:Choice Requires="wps">
            <w:drawing>
              <wp:anchor distT="0" distB="0" distL="114300" distR="114300" simplePos="0" relativeHeight="251683840" behindDoc="1" locked="0" layoutInCell="1" allowOverlap="1" wp14:anchorId="1029704E" wp14:editId="20C614DD">
                <wp:simplePos x="0" y="0"/>
                <wp:positionH relativeFrom="page">
                  <wp:posOffset>6577330</wp:posOffset>
                </wp:positionH>
                <wp:positionV relativeFrom="page">
                  <wp:posOffset>2505075</wp:posOffset>
                </wp:positionV>
                <wp:extent cx="161925" cy="147320"/>
                <wp:effectExtent l="0" t="0" r="4445" b="0"/>
                <wp:wrapNone/>
                <wp:docPr id="513" name="Cuadro de texto 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3" o:spid="_x0000_s1038" type="#_x0000_t202" style="position:absolute;margin-left:517.9pt;margin-top:197.25pt;width:12.75pt;height:11.6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" filled="f" stroked="f">
                <v:textbox inset="0,0,0,0">
                  <w:txbxContent>
                    <w:p w:rsidR="00F37E6B" w:rsidRDefault="00F37E6B" w:rsidP="00F37E6B">
                      <w:pPr>
                        <w:pStyle w:val="Textoindependiente"/>
                      </w:pPr>
                      <w:r>
                        <w:t>1.5</w:t>
                      </w:r>
                    </w:p>
                  </w:txbxContent>
                </v:textbox>
                <w10:wrap anchorx="page" anchory="page"/>
              </v:shape>
            </w:pict>
          </mc:Fallback>
        </mc:AlternateContent>
      </w:r>
      <w:r>
        <w:rPr>
          <w:noProof/>
        </w:rPr>
        <mc:AlternateContent>
          <mc:Choice Requires="wps">
            <w:drawing>
              <wp:anchor distT="0" distB="0" distL="114300" distR="114300" simplePos="0" relativeHeight="251684864" behindDoc="1" locked="0" layoutInCell="1" allowOverlap="1" wp14:anchorId="6A1B226C" wp14:editId="2E0475A8">
                <wp:simplePos x="0" y="0"/>
                <wp:positionH relativeFrom="page">
                  <wp:posOffset>993775</wp:posOffset>
                </wp:positionH>
                <wp:positionV relativeFrom="page">
                  <wp:posOffset>2724785</wp:posOffset>
                </wp:positionV>
                <wp:extent cx="1105535" cy="147320"/>
                <wp:effectExtent l="3175" t="635" r="0" b="4445"/>
                <wp:wrapNone/>
                <wp:docPr id="512" name="Cuadro de texto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55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w:anchor="_bookmark6" w:history="1">
                              <w:r w:rsidR="00F37E6B">
                                <w:rPr>
                                  <w:color w:val="4182C3"/>
                                </w:rPr>
                                <w:t>Appendix: Methodology</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2" o:spid="_x0000_s1039" type="#_x0000_t202" style="position:absolute;margin-left:78.25pt;margin-top:214.55pt;width:87.05pt;height:11.6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" filled="f" stroked="f">
                <v:textbox inset="0,0,0,0">
                  <w:txbxContent>
                    <w:p w:rsidR="00F37E6B" w:rsidRDefault="00F37E6B" w:rsidP="00F37E6B">
                      <w:pPr>
                        <w:pStyle w:val="Textoindependiente"/>
                      </w:pPr>
                      <w:hyperlink w:anchor="_bookmark6" w:history="1">
                        <w:r>
                          <w:rPr>
                            <w:color w:val="4182C3"/>
                          </w:rPr>
                          <w:t>Appendix: Methodology</w:t>
                        </w:r>
                      </w:hyperlink>
                    </w:p>
                  </w:txbxContent>
                </v:textbox>
                <w10:wrap anchorx="page" anchory="page"/>
              </v:shape>
            </w:pict>
          </mc:Fallback>
        </mc:AlternateContent>
      </w:r>
      <w:r>
        <w:rPr>
          <w:noProof/>
        </w:rPr>
        <mc:AlternateContent>
          <mc:Choice Requires="wps">
            <w:drawing>
              <wp:anchor distT="0" distB="0" distL="114300" distR="114300" simplePos="0" relativeHeight="251685888" behindDoc="1" locked="0" layoutInCell="1" allowOverlap="1" wp14:anchorId="7C22817F" wp14:editId="52CEF2AD">
                <wp:simplePos x="0" y="0"/>
                <wp:positionH relativeFrom="page">
                  <wp:posOffset>6577330</wp:posOffset>
                </wp:positionH>
                <wp:positionV relativeFrom="page">
                  <wp:posOffset>2724785</wp:posOffset>
                </wp:positionV>
                <wp:extent cx="161925" cy="147320"/>
                <wp:effectExtent l="0" t="635" r="4445" b="4445"/>
                <wp:wrapNone/>
                <wp:docPr id="511" name="Cuadro de texto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1" o:spid="_x0000_s1040" type="#_x0000_t202" style="position:absolute;margin-left:517.9pt;margin-top:214.55pt;width:12.75pt;height:11.6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" filled="f" stroked="f">
                <v:textbox inset="0,0,0,0">
                  <w:txbxContent>
                    <w:p w:rsidR="00F37E6B" w:rsidRDefault="00F37E6B" w:rsidP="00F37E6B">
                      <w:pPr>
                        <w:pStyle w:val="Textoindependiente"/>
                      </w:pPr>
                      <w:r>
                        <w:t>1.6</w:t>
                      </w:r>
                    </w:p>
                  </w:txbxContent>
                </v:textbox>
                <w10:wrap anchorx="page" anchory="page"/>
              </v:shape>
            </w:pict>
          </mc:Fallback>
        </mc:AlternateContent>
      </w:r>
      <w:r>
        <w:rPr>
          <w:noProof/>
        </w:rPr>
        <mc:AlternateContent>
          <mc:Choice Requires="wps">
            <w:drawing>
              <wp:anchor distT="0" distB="0" distL="114300" distR="114300" simplePos="0" relativeHeight="251686912" behindDoc="1" locked="0" layoutInCell="1" allowOverlap="1" wp14:anchorId="6840B555" wp14:editId="15795998">
                <wp:simplePos x="0" y="0"/>
                <wp:positionH relativeFrom="page">
                  <wp:posOffset>6704965</wp:posOffset>
                </wp:positionH>
                <wp:positionV relativeFrom="page">
                  <wp:posOffset>10261600</wp:posOffset>
                </wp:positionV>
                <wp:extent cx="80010" cy="147320"/>
                <wp:effectExtent l="0" t="3175" r="0" b="1905"/>
                <wp:wrapNone/>
                <wp:docPr id="510" name="Cuadro de texto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0" o:spid="_x0000_s1041" type="#_x0000_t202" style="position:absolute;margin-left:527.95pt;margin-top:808pt;width:6.3pt;height:11.6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jwcj&#10;5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2</w:t>
                      </w:r>
                    </w:p>
                  </w:txbxContent>
                </v:textbox>
                <w10:wrap anchorx="page" anchory="page"/>
              </v:shape>
            </w:pict>
          </mc:Fallback>
        </mc:AlternateContent>
      </w:r>
      <w:r>
        <w:rPr>
          <w:noProof/>
        </w:rPr>
        <mc:AlternateContent>
          <mc:Choice Requires="wps">
            <w:drawing>
              <wp:anchor distT="0" distB="0" distL="114300" distR="114300" simplePos="0" relativeHeight="251687936" behindDoc="1" locked="0" layoutInCell="1" allowOverlap="1" wp14:anchorId="6B6EDC48" wp14:editId="17059B9D">
                <wp:simplePos x="0" y="0"/>
                <wp:positionH relativeFrom="page">
                  <wp:posOffset>787400</wp:posOffset>
                </wp:positionH>
                <wp:positionV relativeFrom="page">
                  <wp:posOffset>139065</wp:posOffset>
                </wp:positionV>
                <wp:extent cx="5985510" cy="152400"/>
                <wp:effectExtent l="0" t="0" r="0" b="3810"/>
                <wp:wrapNone/>
                <wp:docPr id="509" name="Cuadro de texto 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9" o:spid="_x0000_s1042" type="#_x0000_t202" style="position:absolute;margin-left:62pt;margin-top:10.95pt;width:471.3pt;height:12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88960" behindDoc="1" locked="0" layoutInCell="1" allowOverlap="1" wp14:anchorId="4D2F8743" wp14:editId="3364FC24">
                <wp:simplePos x="0" y="0"/>
                <wp:positionH relativeFrom="page">
                  <wp:posOffset>1011555</wp:posOffset>
                </wp:positionH>
                <wp:positionV relativeFrom="page">
                  <wp:posOffset>1438275</wp:posOffset>
                </wp:positionV>
                <wp:extent cx="5761355" cy="152400"/>
                <wp:effectExtent l="1905" t="0" r="0" b="0"/>
                <wp:wrapNone/>
                <wp:docPr id="508" name="Cuadro de texto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8" o:spid="_x0000_s1043" type="#_x0000_t202" style="position:absolute;margin-left:79.65pt;margin-top:113.25pt;width:453.65pt;height:12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kp+ugIAALw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89984" behindDoc="1" locked="0" layoutInCell="1" allowOverlap="1" wp14:anchorId="4429D302" wp14:editId="1390DD14">
                <wp:simplePos x="0" y="0"/>
                <wp:positionH relativeFrom="page">
                  <wp:posOffset>1011555</wp:posOffset>
                </wp:positionH>
                <wp:positionV relativeFrom="page">
                  <wp:posOffset>1657350</wp:posOffset>
                </wp:positionV>
                <wp:extent cx="5761355" cy="152400"/>
                <wp:effectExtent l="1905" t="0" r="0" b="0"/>
                <wp:wrapNone/>
                <wp:docPr id="507" name="Cuadro de texto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7" o:spid="_x0000_s1044" type="#_x0000_t202" style="position:absolute;margin-left:79.65pt;margin-top:130.5pt;width:453.65pt;height:12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9Yuw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1008" behindDoc="1" locked="0" layoutInCell="1" allowOverlap="1" wp14:anchorId="377E0A94" wp14:editId="7968A016">
                <wp:simplePos x="0" y="0"/>
                <wp:positionH relativeFrom="page">
                  <wp:posOffset>1230630</wp:posOffset>
                </wp:positionH>
                <wp:positionV relativeFrom="page">
                  <wp:posOffset>1877060</wp:posOffset>
                </wp:positionV>
                <wp:extent cx="5542280" cy="152400"/>
                <wp:effectExtent l="1905" t="635" r="0" b="0"/>
                <wp:wrapNone/>
                <wp:docPr id="506" name="Cuadro de texto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22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6" o:spid="_x0000_s1045" type="#_x0000_t202" style="position:absolute;margin-left:96.9pt;margin-top:147.8pt;width:436.4pt;height:12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2032" behindDoc="1" locked="0" layoutInCell="1" allowOverlap="1" wp14:anchorId="3DD26168" wp14:editId="4AEF9E89">
                <wp:simplePos x="0" y="0"/>
                <wp:positionH relativeFrom="page">
                  <wp:posOffset>1011555</wp:posOffset>
                </wp:positionH>
                <wp:positionV relativeFrom="page">
                  <wp:posOffset>2096770</wp:posOffset>
                </wp:positionV>
                <wp:extent cx="5761355" cy="152400"/>
                <wp:effectExtent l="1905" t="1270" r="0" b="0"/>
                <wp:wrapNone/>
                <wp:docPr id="505" name="Cuadro de texto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5" o:spid="_x0000_s1046" type="#_x0000_t202" style="position:absolute;margin-left:79.65pt;margin-top:165.1pt;width:453.65pt;height:1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3056" behindDoc="1" locked="0" layoutInCell="1" allowOverlap="1" wp14:anchorId="65A1B9BF" wp14:editId="085FB546">
                <wp:simplePos x="0" y="0"/>
                <wp:positionH relativeFrom="page">
                  <wp:posOffset>1011555</wp:posOffset>
                </wp:positionH>
                <wp:positionV relativeFrom="page">
                  <wp:posOffset>2315845</wp:posOffset>
                </wp:positionV>
                <wp:extent cx="5761355" cy="152400"/>
                <wp:effectExtent l="1905" t="1270" r="0" b="0"/>
                <wp:wrapNone/>
                <wp:docPr id="504" name="Cuadro de texto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4" o:spid="_x0000_s1047" type="#_x0000_t202" style="position:absolute;margin-left:79.65pt;margin-top:182.35pt;width:453.65pt;height:12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4080" behindDoc="1" locked="0" layoutInCell="1" allowOverlap="1" wp14:anchorId="5AB9EC96" wp14:editId="29B60C23">
                <wp:simplePos x="0" y="0"/>
                <wp:positionH relativeFrom="page">
                  <wp:posOffset>1011555</wp:posOffset>
                </wp:positionH>
                <wp:positionV relativeFrom="page">
                  <wp:posOffset>2535555</wp:posOffset>
                </wp:positionV>
                <wp:extent cx="5761355" cy="152400"/>
                <wp:effectExtent l="1905" t="1905" r="0" b="0"/>
                <wp:wrapNone/>
                <wp:docPr id="503" name="Cuadro de texto 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3" o:spid="_x0000_s1048" type="#_x0000_t202" style="position:absolute;margin-left:79.65pt;margin-top:199.65pt;width:453.65pt;height:12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5104" behindDoc="1" locked="0" layoutInCell="1" allowOverlap="1" wp14:anchorId="47FC65CB" wp14:editId="38D9F6BC">
                <wp:simplePos x="0" y="0"/>
                <wp:positionH relativeFrom="page">
                  <wp:posOffset>1011555</wp:posOffset>
                </wp:positionH>
                <wp:positionV relativeFrom="page">
                  <wp:posOffset>2755265</wp:posOffset>
                </wp:positionV>
                <wp:extent cx="5761355" cy="152400"/>
                <wp:effectExtent l="1905" t="2540" r="0" b="0"/>
                <wp:wrapNone/>
                <wp:docPr id="502" name="Cuadro de texto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2" o:spid="_x0000_s1049" type="#_x0000_t202" style="position:absolute;margin-left:79.65pt;margin-top:216.95pt;width:453.65pt;height:12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6128" behindDoc="1" locked="0" layoutInCell="1" allowOverlap="1" wp14:anchorId="1CDB69E8" wp14:editId="287ABA6E">
                <wp:simplePos x="0" y="0"/>
                <wp:positionH relativeFrom="page">
                  <wp:posOffset>787400</wp:posOffset>
                </wp:positionH>
                <wp:positionV relativeFrom="page">
                  <wp:posOffset>10035540</wp:posOffset>
                </wp:positionV>
                <wp:extent cx="5985510" cy="152400"/>
                <wp:effectExtent l="0" t="0" r="0" b="3810"/>
                <wp:wrapNone/>
                <wp:docPr id="501" name="Cuadro de texto 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1" o:spid="_x0000_s1050" type="#_x0000_t202" style="position:absolute;margin-left:62pt;margin-top:790.2pt;width:471.3pt;height:12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nUgT2&#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42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00224" behindDoc="1" locked="0" layoutInCell="1" allowOverlap="1" wp14:anchorId="074EDCF0" wp14:editId="777EA7E5">
                <wp:simplePos x="0" y="0"/>
                <wp:positionH relativeFrom="page">
                  <wp:posOffset>771525</wp:posOffset>
                </wp:positionH>
                <wp:positionV relativeFrom="page">
                  <wp:posOffset>962025</wp:posOffset>
                </wp:positionV>
                <wp:extent cx="5989320" cy="1028700"/>
                <wp:effectExtent l="0" t="0" r="11430" b="0"/>
                <wp:wrapNone/>
                <wp:docPr id="497" name="Cuadro de texto 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9320" cy="102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Test Report</w:t>
                            </w:r>
                          </w:p>
                          <w:p w:rsidR="00F37E6B" w:rsidRDefault="00F37E6B" w:rsidP="00F37E6B">
                            <w:pPr>
                              <w:pStyle w:val="Textoindependiente"/>
                              <w:spacing w:before="240" w:line="270" w:lineRule="atLeast"/>
                              <w:ind w:right="42"/>
                            </w:pPr>
                            <w:r>
                              <w:t xml:space="preserve">This report is the result of an automated scan performed with </w:t>
                            </w:r>
                            <w:r>
                              <w:rPr>
                                <w:spacing w:val="-5"/>
                              </w:rPr>
                              <w:t xml:space="preserve">OWASP </w:t>
                            </w:r>
                            <w:r>
                              <w:t xml:space="preserve">ZAP on </w:t>
                            </w:r>
                            <w:hyperlink r:id="rId58">
                              <w:r>
                                <w:rPr>
                                  <w:color w:val="4182C3"/>
                                </w:rPr>
                                <w:t>http://127.0.0.1/</w:t>
                              </w:r>
                            </w:hyperlink>
                            <w:r>
                              <w:t xml:space="preserve">, with the purpose of finding out whether the web application was vulnerable. The scan was performed with the help of </w:t>
                            </w:r>
                            <w:r>
                              <w:rPr>
                                <w:spacing w:val="-5"/>
                              </w:rPr>
                              <w:t xml:space="preserve">OWASP </w:t>
                            </w:r>
                            <w:r>
                              <w:t>ZAP 2.6.0. The report is formatted according to  the NIST 800-115</w:t>
                            </w:r>
                            <w:r>
                              <w:rPr>
                                <w:spacing w:val="10"/>
                              </w:rPr>
                              <w:t xml:space="preserve"> </w:t>
                            </w:r>
                            <w:r>
                              <w:t>guide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7" o:spid="_x0000_s1051" type="#_x0000_t202" style="position:absolute;margin-left:60.75pt;margin-top:75.75pt;width:471.6pt;height:81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" filled="f" stroked="f">
                <v:textbox inset="0,0,0,0">
                  <w:txbxContent>
                    <w:p w:rsidR="00F37E6B" w:rsidRPr="00112330" w:rsidRDefault="00F37E6B" w:rsidP="00F37E6B">
                      <w:pPr>
                        <w:spacing w:before="10"/>
                        <w:ind w:left="20"/>
                        <w:rPr>
                          <w:b/>
                          <w:sz w:val="34"/>
                          <w:lang w:val="en-US"/>
                        </w:rPr>
                      </w:pPr>
                      <w:r w:rsidRPr="00112330">
                        <w:rPr>
                          <w:b/>
                          <w:sz w:val="34"/>
                          <w:lang w:val="en-US"/>
                        </w:rPr>
                        <w:t>Test Report</w:t>
                      </w:r>
                    </w:p>
                    <w:p w:rsidR="00F37E6B" w:rsidRDefault="00F37E6B" w:rsidP="00F37E6B">
                      <w:pPr>
                        <w:pStyle w:val="Textoindependiente"/>
                        <w:spacing w:before="240" w:line="270" w:lineRule="atLeast"/>
                        <w:ind w:right="42"/>
                      </w:pPr>
                      <w:r>
                        <w:t xml:space="preserve">This report is the result of an automated scan performed with </w:t>
                      </w:r>
                      <w:r>
                        <w:rPr>
                          <w:spacing w:val="-5"/>
                        </w:rPr>
                        <w:t xml:space="preserve">OWASP </w:t>
                      </w:r>
                      <w:r>
                        <w:t xml:space="preserve">ZAP on </w:t>
                      </w:r>
                      <w:hyperlink r:id="rId59">
                        <w:r>
                          <w:rPr>
                            <w:color w:val="4182C3"/>
                          </w:rPr>
                          <w:t>http://127.0.0.1/</w:t>
                        </w:r>
                      </w:hyperlink>
                      <w:r>
                        <w:t xml:space="preserve">, with the purpose of finding out whether the web application was vulnerable. The scan was performed with the help of </w:t>
                      </w:r>
                      <w:r>
                        <w:rPr>
                          <w:spacing w:val="-5"/>
                        </w:rPr>
                        <w:t xml:space="preserve">OWASP </w:t>
                      </w:r>
                      <w:r>
                        <w:t xml:space="preserve">ZAP 2.6.0. The report is formatted according </w:t>
                      </w:r>
                      <w:proofErr w:type="gramStart"/>
                      <w:r>
                        <w:t>to  the</w:t>
                      </w:r>
                      <w:proofErr w:type="gramEnd"/>
                      <w:r>
                        <w:t xml:space="preserve"> NIST 800-115</w:t>
                      </w:r>
                      <w:r>
                        <w:rPr>
                          <w:spacing w:val="10"/>
                        </w:rPr>
                        <w:t xml:space="preserve"> </w:t>
                      </w:r>
                      <w:r>
                        <w:t>guideline.</w:t>
                      </w:r>
                    </w:p>
                  </w:txbxContent>
                </v:textbox>
                <w10:wrap anchorx="page" anchory="page"/>
              </v:shape>
            </w:pict>
          </mc:Fallback>
        </mc:AlternateContent>
      </w:r>
      <w:r>
        <w:rPr>
          <w:noProof/>
        </w:rPr>
        <mc:AlternateContent>
          <mc:Choice Requires="wps">
            <w:drawing>
              <wp:anchor distT="0" distB="0" distL="114300" distR="114300" simplePos="0" relativeHeight="251697152" behindDoc="1" locked="0" layoutInCell="1" allowOverlap="1" wp14:anchorId="50FBEBAF" wp14:editId="6B8D7D33">
                <wp:simplePos x="0" y="0"/>
                <wp:positionH relativeFrom="page">
                  <wp:posOffset>787400</wp:posOffset>
                </wp:positionH>
                <wp:positionV relativeFrom="page">
                  <wp:posOffset>407035</wp:posOffset>
                </wp:positionV>
                <wp:extent cx="5985510" cy="0"/>
                <wp:effectExtent l="6350" t="6985" r="8890" b="12065"/>
                <wp:wrapNone/>
                <wp:docPr id="500" name="Conector recto 5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00" o:spid="_x0000_s1026" style="position:absolute;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n9y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H2Cf3I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698176" behindDoc="1" locked="0" layoutInCell="1" allowOverlap="1" wp14:anchorId="2E090B8F" wp14:editId="2C0D345C">
                <wp:simplePos x="0" y="0"/>
                <wp:positionH relativeFrom="page">
                  <wp:posOffset>787400</wp:posOffset>
                </wp:positionH>
                <wp:positionV relativeFrom="page">
                  <wp:posOffset>10175240</wp:posOffset>
                </wp:positionV>
                <wp:extent cx="5985510" cy="0"/>
                <wp:effectExtent l="6350" t="12065" r="8890" b="6985"/>
                <wp:wrapNone/>
                <wp:docPr id="499" name="Conector recto 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9" o:spid="_x0000_s1026" style="position:absolute;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BBeZrZ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99200" behindDoc="1" locked="0" layoutInCell="1" allowOverlap="1" wp14:anchorId="119E64DF" wp14:editId="04908260">
                <wp:simplePos x="0" y="0"/>
                <wp:positionH relativeFrom="page">
                  <wp:posOffset>774700</wp:posOffset>
                </wp:positionH>
                <wp:positionV relativeFrom="page">
                  <wp:posOffset>172720</wp:posOffset>
                </wp:positionV>
                <wp:extent cx="566420" cy="147320"/>
                <wp:effectExtent l="3175" t="1270" r="1905" b="3810"/>
                <wp:wrapNone/>
                <wp:docPr id="498" name="Cuadro de texto 4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2" w:name="Introduction"/>
                            <w:bookmarkStart w:id="143" w:name="_bookmark0"/>
                            <w:bookmarkEnd w:id="142"/>
                            <w:bookmarkEnd w:id="143"/>
                            <w:r>
                              <w:rPr>
                                <w:color w:val="AAAAAA"/>
                              </w:rPr>
                              <w:t>Introdu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8" o:spid="_x0000_s1052" type="#_x0000_t202" style="position:absolute;margin-left:61pt;margin-top:13.6pt;width:44.6pt;height:11.6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" filled="f" stroked="f">
                <v:textbox inset="0,0,0,0">
                  <w:txbxContent>
                    <w:p w:rsidR="00F37E6B" w:rsidRDefault="00F37E6B" w:rsidP="00F37E6B">
                      <w:pPr>
                        <w:pStyle w:val="Textoindependiente"/>
                      </w:pPr>
                      <w:bookmarkStart w:id="144" w:name="Introduction"/>
                      <w:bookmarkStart w:id="145" w:name="_bookmark0"/>
                      <w:bookmarkEnd w:id="144"/>
                      <w:bookmarkEnd w:id="145"/>
                      <w:r>
                        <w:rPr>
                          <w:color w:val="AAAAAA"/>
                        </w:rPr>
                        <w:t>Introduction</w:t>
                      </w:r>
                    </w:p>
                  </w:txbxContent>
                </v:textbox>
                <w10:wrap anchorx="page" anchory="page"/>
              </v:shape>
            </w:pict>
          </mc:Fallback>
        </mc:AlternateContent>
      </w:r>
      <w:r>
        <w:rPr>
          <w:noProof/>
        </w:rPr>
        <mc:AlternateContent>
          <mc:Choice Requires="wps">
            <w:drawing>
              <wp:anchor distT="0" distB="0" distL="114300" distR="114300" simplePos="0" relativeHeight="251701248" behindDoc="1" locked="0" layoutInCell="1" allowOverlap="1" wp14:anchorId="36E65BAA" wp14:editId="3E576AD7">
                <wp:simplePos x="0" y="0"/>
                <wp:positionH relativeFrom="page">
                  <wp:posOffset>6704965</wp:posOffset>
                </wp:positionH>
                <wp:positionV relativeFrom="page">
                  <wp:posOffset>10261600</wp:posOffset>
                </wp:positionV>
                <wp:extent cx="80010" cy="147320"/>
                <wp:effectExtent l="0" t="3175" r="0" b="1905"/>
                <wp:wrapNone/>
                <wp:docPr id="496" name="Cuadro de texto 4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6" o:spid="_x0000_s1053" type="#_x0000_t202" style="position:absolute;margin-left:527.95pt;margin-top:808pt;width:6.3pt;height:11.6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7pQuQIAALo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JZ+6&#10;UL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3</w:t>
                      </w:r>
                    </w:p>
                  </w:txbxContent>
                </v:textbox>
                <w10:wrap anchorx="page" anchory="page"/>
              </v:shape>
            </w:pict>
          </mc:Fallback>
        </mc:AlternateContent>
      </w:r>
      <w:r>
        <w:rPr>
          <w:noProof/>
        </w:rPr>
        <mc:AlternateContent>
          <mc:Choice Requires="wps">
            <w:drawing>
              <wp:anchor distT="0" distB="0" distL="114300" distR="114300" simplePos="0" relativeHeight="251702272" behindDoc="1" locked="0" layoutInCell="1" allowOverlap="1" wp14:anchorId="3AAA8B07" wp14:editId="3BA46BFA">
                <wp:simplePos x="0" y="0"/>
                <wp:positionH relativeFrom="page">
                  <wp:posOffset>787400</wp:posOffset>
                </wp:positionH>
                <wp:positionV relativeFrom="page">
                  <wp:posOffset>267335</wp:posOffset>
                </wp:positionV>
                <wp:extent cx="5985510" cy="152400"/>
                <wp:effectExtent l="0" t="635" r="0" b="0"/>
                <wp:wrapNone/>
                <wp:docPr id="495" name="Cuadro de texto 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5" o:spid="_x0000_s1054" type="#_x0000_t202" style="position:absolute;margin-left:62pt;margin-top:21.05pt;width:471.3pt;height:12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bo/PQb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03296" behindDoc="1" locked="0" layoutInCell="1" allowOverlap="1" wp14:anchorId="2DCF26E5" wp14:editId="7F13E732">
                <wp:simplePos x="0" y="0"/>
                <wp:positionH relativeFrom="page">
                  <wp:posOffset>787400</wp:posOffset>
                </wp:positionH>
                <wp:positionV relativeFrom="page">
                  <wp:posOffset>10035540</wp:posOffset>
                </wp:positionV>
                <wp:extent cx="5985510" cy="152400"/>
                <wp:effectExtent l="0" t="0" r="0" b="3810"/>
                <wp:wrapNone/>
                <wp:docPr id="494" name="Cuadro de texto 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4" o:spid="_x0000_s1055" type="#_x0000_t202" style="position:absolute;margin-left:62pt;margin-top:790.2pt;width:471.3pt;height:12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DiEAlH&#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07392" behindDoc="1" locked="0" layoutInCell="1" allowOverlap="1" wp14:anchorId="3999585C" wp14:editId="4ADF8A2D">
                <wp:simplePos x="0" y="0"/>
                <wp:positionH relativeFrom="page">
                  <wp:posOffset>771525</wp:posOffset>
                </wp:positionH>
                <wp:positionV relativeFrom="page">
                  <wp:posOffset>962025</wp:posOffset>
                </wp:positionV>
                <wp:extent cx="5924550" cy="1066800"/>
                <wp:effectExtent l="0" t="0" r="0" b="0"/>
                <wp:wrapNone/>
                <wp:docPr id="490" name="Cuadro de texto 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06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jc w:val="both"/>
                              <w:rPr>
                                <w:b/>
                                <w:sz w:val="34"/>
                                <w:lang w:val="en-US"/>
                              </w:rPr>
                            </w:pPr>
                            <w:r w:rsidRPr="00112330">
                              <w:rPr>
                                <w:b/>
                                <w:sz w:val="34"/>
                                <w:lang w:val="en-US"/>
                              </w:rPr>
                              <w:t>Executive Summary</w:t>
                            </w:r>
                          </w:p>
                          <w:p w:rsidR="00F37E6B" w:rsidRDefault="00F37E6B" w:rsidP="00F37E6B">
                            <w:pPr>
                              <w:pStyle w:val="Textoindependiente"/>
                              <w:spacing w:before="240" w:line="270" w:lineRule="atLeast"/>
                              <w:ind w:right="17"/>
                              <w:jc w:val="both"/>
                            </w:pPr>
                            <w:r>
                              <w:t>The purpose of this automated test was to confirm whether the target web application meets the most basic security requirements. The test was meant to simulate a malicious attacker exploiting common vulnerabilities and breaches in a web application. The attacks were conducted under the level of access and privilege that a general Internet user would  ha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0" o:spid="_x0000_s1056" type="#_x0000_t202" style="position:absolute;margin-left:60.75pt;margin-top:75.75pt;width:466.5pt;height:84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" filled="f" stroked="f">
                <v:textbox inset="0,0,0,0">
                  <w:txbxContent>
                    <w:p w:rsidR="00F37E6B" w:rsidRPr="00112330" w:rsidRDefault="00F37E6B" w:rsidP="00F37E6B">
                      <w:pPr>
                        <w:spacing w:before="10"/>
                        <w:ind w:left="20"/>
                        <w:jc w:val="both"/>
                        <w:rPr>
                          <w:b/>
                          <w:sz w:val="34"/>
                          <w:lang w:val="en-US"/>
                        </w:rPr>
                      </w:pPr>
                      <w:r w:rsidRPr="00112330">
                        <w:rPr>
                          <w:b/>
                          <w:sz w:val="34"/>
                          <w:lang w:val="en-US"/>
                        </w:rPr>
                        <w:t>Executive Summary</w:t>
                      </w:r>
                    </w:p>
                    <w:p w:rsidR="00F37E6B" w:rsidRDefault="00F37E6B" w:rsidP="00F37E6B">
                      <w:pPr>
                        <w:pStyle w:val="Textoindependiente"/>
                        <w:spacing w:before="240" w:line="270" w:lineRule="atLeast"/>
                        <w:ind w:right="17"/>
                        <w:jc w:val="both"/>
                      </w:pPr>
                      <w:r>
                        <w:t xml:space="preserve">The purpose of this automated test was to confirm whether the target web application meets the most basic security requirements. The test was meant to simulate a malicious attacker exploiting common vulnerabilities and breaches in a web application. The attacks were conducted under the level of access and privilege that a general Internet user </w:t>
                      </w:r>
                      <w:proofErr w:type="gramStart"/>
                      <w:r>
                        <w:t>would  have</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704320" behindDoc="1" locked="0" layoutInCell="1" allowOverlap="1" wp14:anchorId="7CC4C87F" wp14:editId="244C9C69">
                <wp:simplePos x="0" y="0"/>
                <wp:positionH relativeFrom="page">
                  <wp:posOffset>787400</wp:posOffset>
                </wp:positionH>
                <wp:positionV relativeFrom="page">
                  <wp:posOffset>407035</wp:posOffset>
                </wp:positionV>
                <wp:extent cx="5985510" cy="0"/>
                <wp:effectExtent l="6350" t="6985" r="8890" b="12065"/>
                <wp:wrapNone/>
                <wp:docPr id="493" name="Conector recto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3" o:spid="_x0000_s1026" style="position:absolute;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eCI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U4Xz5i&#10;pEgHTaqgVdRri2yYUPBAnXrjCgiv1M6GTOlZvZhnTb87pHTVEnXgke/rxQBEFk4kb46EhTNw277/&#10;rBnEkKPXsWjnxnYBEsqBzrE3l1tv+NkjCpuz5WI2y6CFdPQlpBgPGuv8J647FIwSS6FC2UhBTs/O&#10;ByKkGEPCttJbIWVsvVSoL/Eyy+fxgNNSsOAMYc4e9pW06ERAPJs6fDEr8NyHBeSauHaIi65BVlYf&#10;FYu3tJywzdX2RMjBBlZShYsgR+B5tQbZ/Fimy81is8gn+XS+meRpXU8+bqt8Mt9mH2b1Y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PMh4Ig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05344" behindDoc="1" locked="0" layoutInCell="1" allowOverlap="1" wp14:anchorId="2A192DC1" wp14:editId="22FD1524">
                <wp:simplePos x="0" y="0"/>
                <wp:positionH relativeFrom="page">
                  <wp:posOffset>787400</wp:posOffset>
                </wp:positionH>
                <wp:positionV relativeFrom="page">
                  <wp:posOffset>10175240</wp:posOffset>
                </wp:positionV>
                <wp:extent cx="5985510" cy="0"/>
                <wp:effectExtent l="6350" t="12065" r="8890" b="6985"/>
                <wp:wrapNone/>
                <wp:docPr id="492" name="Conector recto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2" o:spid="_x0000_s1026" style="position:absolute;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qZb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6c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A0fqZb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06368" behindDoc="1" locked="0" layoutInCell="1" allowOverlap="1" wp14:anchorId="6220B941" wp14:editId="1C6FCEC7">
                <wp:simplePos x="0" y="0"/>
                <wp:positionH relativeFrom="page">
                  <wp:posOffset>774700</wp:posOffset>
                </wp:positionH>
                <wp:positionV relativeFrom="page">
                  <wp:posOffset>172720</wp:posOffset>
                </wp:positionV>
                <wp:extent cx="916305" cy="147320"/>
                <wp:effectExtent l="3175" t="1270" r="4445" b="3810"/>
                <wp:wrapNone/>
                <wp:docPr id="491" name="Cuadro de texto 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30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4" w:name="Executive_Summary"/>
                            <w:bookmarkStart w:id="145" w:name="_bookmark1"/>
                            <w:bookmarkEnd w:id="144"/>
                            <w:bookmarkEnd w:id="145"/>
                            <w:r>
                              <w:rPr>
                                <w:color w:val="AAAAAA"/>
                              </w:rPr>
                              <w:t>Executive Summa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1" o:spid="_x0000_s1057" type="#_x0000_t202" style="position:absolute;margin-left:61pt;margin-top:13.6pt;width:72.15pt;height:11.6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" filled="f" stroked="f">
                <v:textbox inset="0,0,0,0">
                  <w:txbxContent>
                    <w:p w:rsidR="00F37E6B" w:rsidRDefault="00F37E6B" w:rsidP="00F37E6B">
                      <w:pPr>
                        <w:pStyle w:val="Textoindependiente"/>
                      </w:pPr>
                      <w:bookmarkStart w:id="148" w:name="Executive_Summary"/>
                      <w:bookmarkStart w:id="149" w:name="_bookmark1"/>
                      <w:bookmarkEnd w:id="148"/>
                      <w:bookmarkEnd w:id="149"/>
                      <w:r>
                        <w:rPr>
                          <w:color w:val="AAAAAA"/>
                        </w:rPr>
                        <w:t>Executive Summary</w:t>
                      </w:r>
                    </w:p>
                  </w:txbxContent>
                </v:textbox>
                <w10:wrap anchorx="page" anchory="page"/>
              </v:shape>
            </w:pict>
          </mc:Fallback>
        </mc:AlternateContent>
      </w:r>
      <w:r>
        <w:rPr>
          <w:noProof/>
        </w:rPr>
        <mc:AlternateContent>
          <mc:Choice Requires="wps">
            <w:drawing>
              <wp:anchor distT="0" distB="0" distL="114300" distR="114300" simplePos="0" relativeHeight="251708416" behindDoc="1" locked="0" layoutInCell="1" allowOverlap="1" wp14:anchorId="085C6BCF" wp14:editId="5CA08A90">
                <wp:simplePos x="0" y="0"/>
                <wp:positionH relativeFrom="page">
                  <wp:posOffset>6704965</wp:posOffset>
                </wp:positionH>
                <wp:positionV relativeFrom="page">
                  <wp:posOffset>10261600</wp:posOffset>
                </wp:positionV>
                <wp:extent cx="80010" cy="147320"/>
                <wp:effectExtent l="0" t="3175" r="0" b="1905"/>
                <wp:wrapNone/>
                <wp:docPr id="489" name="Cuadro de texto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9" o:spid="_x0000_s1058" type="#_x0000_t202" style="position:absolute;margin-left:527.95pt;margin-top:808pt;width:6.3pt;height:11.6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mxHuQIAALo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DeZs&#10;R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4</w:t>
                      </w:r>
                    </w:p>
                  </w:txbxContent>
                </v:textbox>
                <w10:wrap anchorx="page" anchory="page"/>
              </v:shape>
            </w:pict>
          </mc:Fallback>
        </mc:AlternateContent>
      </w:r>
      <w:r>
        <w:rPr>
          <w:noProof/>
        </w:rPr>
        <mc:AlternateContent>
          <mc:Choice Requires="wps">
            <w:drawing>
              <wp:anchor distT="0" distB="0" distL="114300" distR="114300" simplePos="0" relativeHeight="251709440" behindDoc="1" locked="0" layoutInCell="1" allowOverlap="1" wp14:anchorId="15F09028" wp14:editId="48D6F9D7">
                <wp:simplePos x="0" y="0"/>
                <wp:positionH relativeFrom="page">
                  <wp:posOffset>787400</wp:posOffset>
                </wp:positionH>
                <wp:positionV relativeFrom="page">
                  <wp:posOffset>267335</wp:posOffset>
                </wp:positionV>
                <wp:extent cx="5985510" cy="152400"/>
                <wp:effectExtent l="0" t="635" r="0" b="0"/>
                <wp:wrapNone/>
                <wp:docPr id="488" name="Cuadro de texto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8" o:spid="_x0000_s1059" type="#_x0000_t202" style="position:absolute;margin-left:62pt;margin-top:21.05pt;width:471.3pt;height:12pt;z-index:-251607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zbKgqL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10464" behindDoc="1" locked="0" layoutInCell="1" allowOverlap="1" wp14:anchorId="7A3B867E" wp14:editId="58A3845C">
                <wp:simplePos x="0" y="0"/>
                <wp:positionH relativeFrom="page">
                  <wp:posOffset>787400</wp:posOffset>
                </wp:positionH>
                <wp:positionV relativeFrom="page">
                  <wp:posOffset>10035540</wp:posOffset>
                </wp:positionV>
                <wp:extent cx="5985510" cy="152400"/>
                <wp:effectExtent l="0" t="0" r="0" b="3810"/>
                <wp:wrapNone/>
                <wp:docPr id="487" name="Cuadro de texto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7" o:spid="_x0000_s1060" type="#_x0000_t202" style="position:absolute;margin-left:62pt;margin-top:790.2pt;width:471.3pt;height:12pt;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FOug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Ug8B&#10;TroCAAC8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11488" behindDoc="1" locked="0" layoutInCell="1" allowOverlap="1" wp14:anchorId="1419AF8A" wp14:editId="38700D1C">
                <wp:simplePos x="0" y="0"/>
                <wp:positionH relativeFrom="page">
                  <wp:posOffset>787400</wp:posOffset>
                </wp:positionH>
                <wp:positionV relativeFrom="page">
                  <wp:posOffset>407035</wp:posOffset>
                </wp:positionV>
                <wp:extent cx="5985510" cy="0"/>
                <wp:effectExtent l="6350" t="6985" r="8890" b="12065"/>
                <wp:wrapNone/>
                <wp:docPr id="486" name="Conector recto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86" o:spid="_x0000_s1026" style="position:absolute;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I6l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OYcjqU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12512" behindDoc="1" locked="0" layoutInCell="1" allowOverlap="1" wp14:anchorId="3DB3CC0E" wp14:editId="35A8099B">
                <wp:simplePos x="0" y="0"/>
                <wp:positionH relativeFrom="page">
                  <wp:posOffset>787400</wp:posOffset>
                </wp:positionH>
                <wp:positionV relativeFrom="page">
                  <wp:posOffset>10175240</wp:posOffset>
                </wp:positionV>
                <wp:extent cx="5985510" cy="0"/>
                <wp:effectExtent l="6350" t="12065" r="8890" b="6985"/>
                <wp:wrapNone/>
                <wp:docPr id="485" name="Conector recto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85" o:spid="_x0000_s1026" style="position:absolute;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UL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2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u+jUL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13536" behindDoc="1" locked="0" layoutInCell="1" allowOverlap="1" wp14:anchorId="0A8554F5" wp14:editId="3818DFB8">
                <wp:simplePos x="0" y="0"/>
                <wp:positionH relativeFrom="page">
                  <wp:posOffset>774700</wp:posOffset>
                </wp:positionH>
                <wp:positionV relativeFrom="page">
                  <wp:posOffset>172720</wp:posOffset>
                </wp:positionV>
                <wp:extent cx="919480" cy="147320"/>
                <wp:effectExtent l="3175" t="1270" r="1270" b="3810"/>
                <wp:wrapNone/>
                <wp:docPr id="484" name="Cuadro de texto 4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6" w:name="Summary_of_Results"/>
                            <w:bookmarkStart w:id="147" w:name="_bookmark2"/>
                            <w:bookmarkEnd w:id="146"/>
                            <w:bookmarkEnd w:id="147"/>
                            <w:r>
                              <w:rPr>
                                <w:color w:val="AAAAAA"/>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4" o:spid="_x0000_s1061" type="#_x0000_t202" style="position:absolute;margin-left:61pt;margin-top:13.6pt;width:72.4pt;height:11.6pt;z-index:-251602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" filled="f" stroked="f">
                <v:textbox inset="0,0,0,0">
                  <w:txbxContent>
                    <w:p w:rsidR="00F37E6B" w:rsidRDefault="00F37E6B" w:rsidP="00F37E6B">
                      <w:pPr>
                        <w:pStyle w:val="Textoindependiente"/>
                      </w:pPr>
                      <w:bookmarkStart w:id="152" w:name="Summary_of_Results"/>
                      <w:bookmarkStart w:id="153" w:name="_bookmark2"/>
                      <w:bookmarkEnd w:id="152"/>
                      <w:bookmarkEnd w:id="153"/>
                      <w:r>
                        <w:rPr>
                          <w:color w:val="AAAAAA"/>
                        </w:rPr>
                        <w:t>Summary of Results</w:t>
                      </w:r>
                    </w:p>
                  </w:txbxContent>
                </v:textbox>
                <w10:wrap anchorx="page" anchory="page"/>
              </v:shape>
            </w:pict>
          </mc:Fallback>
        </mc:AlternateContent>
      </w:r>
      <w:r>
        <w:rPr>
          <w:noProof/>
        </w:rPr>
        <mc:AlternateContent>
          <mc:Choice Requires="wps">
            <w:drawing>
              <wp:anchor distT="0" distB="0" distL="114300" distR="114300" simplePos="0" relativeHeight="251714560" behindDoc="1" locked="0" layoutInCell="1" allowOverlap="1" wp14:anchorId="2D4B6FD6" wp14:editId="420E1DFD">
                <wp:simplePos x="0" y="0"/>
                <wp:positionH relativeFrom="page">
                  <wp:posOffset>774700</wp:posOffset>
                </wp:positionH>
                <wp:positionV relativeFrom="page">
                  <wp:posOffset>932815</wp:posOffset>
                </wp:positionV>
                <wp:extent cx="1765935" cy="248285"/>
                <wp:effectExtent l="3175" t="0" r="2540" b="0"/>
                <wp:wrapNone/>
                <wp:docPr id="483" name="Cuadro de texto 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93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3"/>
                              <w:ind w:left="20"/>
                              <w:rPr>
                                <w:b/>
                                <w:sz w:val="31"/>
                              </w:rPr>
                            </w:pPr>
                            <w:r>
                              <w:rPr>
                                <w:b/>
                                <w:sz w:val="31"/>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3" o:spid="_x0000_s1062" type="#_x0000_t202" style="position:absolute;margin-left:61pt;margin-top:73.45pt;width:139.05pt;height:19.5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" filled="f" stroked="f">
                <v:textbox inset="0,0,0,0">
                  <w:txbxContent>
                    <w:p w:rsidR="00F37E6B" w:rsidRDefault="00F37E6B" w:rsidP="00F37E6B">
                      <w:pPr>
                        <w:spacing w:before="13"/>
                        <w:ind w:left="20"/>
                        <w:rPr>
                          <w:b/>
                          <w:sz w:val="31"/>
                        </w:rPr>
                      </w:pPr>
                      <w:proofErr w:type="spellStart"/>
                      <w:r>
                        <w:rPr>
                          <w:b/>
                          <w:sz w:val="31"/>
                        </w:rPr>
                        <w:t>Summary</w:t>
                      </w:r>
                      <w:proofErr w:type="spellEnd"/>
                      <w:r>
                        <w:rPr>
                          <w:b/>
                          <w:sz w:val="31"/>
                        </w:rPr>
                        <w:t xml:space="preserve"> of </w:t>
                      </w:r>
                      <w:proofErr w:type="spellStart"/>
                      <w:r>
                        <w:rPr>
                          <w:b/>
                          <w:sz w:val="31"/>
                        </w:rPr>
                        <w:t>Results</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15584" behindDoc="1" locked="0" layoutInCell="1" allowOverlap="1" wp14:anchorId="32A1440F" wp14:editId="6FBCC26C">
                <wp:simplePos x="0" y="0"/>
                <wp:positionH relativeFrom="page">
                  <wp:posOffset>774700</wp:posOffset>
                </wp:positionH>
                <wp:positionV relativeFrom="page">
                  <wp:posOffset>1353185</wp:posOffset>
                </wp:positionV>
                <wp:extent cx="5004435" cy="147320"/>
                <wp:effectExtent l="3175" t="635" r="2540" b="4445"/>
                <wp:wrapNone/>
                <wp:docPr id="482" name="Cuadro de texto 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44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The automated scan found a total of 23 distinct vulnerabilities. The following types of vulnerabilities were  fou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2" o:spid="_x0000_s1063" type="#_x0000_t202" style="position:absolute;margin-left:61pt;margin-top:106.55pt;width:394.05pt;height:11.6pt;z-index:-251600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YBkuwIAALw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" filled="f" stroked="f">
                <v:textbox inset="0,0,0,0">
                  <w:txbxContent>
                    <w:p w:rsidR="00F37E6B" w:rsidRDefault="00F37E6B" w:rsidP="00F37E6B">
                      <w:pPr>
                        <w:pStyle w:val="Textoindependiente"/>
                      </w:pPr>
                      <w:r>
                        <w:t xml:space="preserve">The automated scan found a total of 23 distinct vulnerabilities. The following types of vulnerabilities </w:t>
                      </w:r>
                      <w:proofErr w:type="gramStart"/>
                      <w:r>
                        <w:t>were  found</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716608" behindDoc="1" locked="0" layoutInCell="1" allowOverlap="1" wp14:anchorId="377B944F" wp14:editId="1AF563E8">
                <wp:simplePos x="0" y="0"/>
                <wp:positionH relativeFrom="page">
                  <wp:posOffset>774700</wp:posOffset>
                </wp:positionH>
                <wp:positionV relativeFrom="page">
                  <wp:posOffset>1687195</wp:posOffset>
                </wp:positionV>
                <wp:extent cx="1729105" cy="198120"/>
                <wp:effectExtent l="3175" t="1270" r="1270" b="635"/>
                <wp:wrapNone/>
                <wp:docPr id="481" name="Cuadro de texto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10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Cookie No HttpOnly Fla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1" o:spid="_x0000_s1064" type="#_x0000_t202" style="position:absolute;margin-left:61pt;margin-top:132.85pt;width:136.15pt;height:15.6pt;z-index:-251599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" filled="f" stroked="f">
                <v:textbox inset="0,0,0,0">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17632" behindDoc="1" locked="0" layoutInCell="1" allowOverlap="1" wp14:anchorId="53068084" wp14:editId="3B7D1B80">
                <wp:simplePos x="0" y="0"/>
                <wp:positionH relativeFrom="page">
                  <wp:posOffset>774700</wp:posOffset>
                </wp:positionH>
                <wp:positionV relativeFrom="page">
                  <wp:posOffset>2020570</wp:posOffset>
                </wp:positionV>
                <wp:extent cx="5885180" cy="668655"/>
                <wp:effectExtent l="3175" t="1270" r="0" b="0"/>
                <wp:wrapNone/>
                <wp:docPr id="480" name="Cuadro de texto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518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
                            </w:pPr>
                            <w:r>
                              <w:t>A cookie has been set without the HttpOnly flag, which means that the cookie can be accessed by JavaScript. If a malicious script can be run on this page then the cookie will be accessible and can be transmitted to another site. If this is a session cookie then session hijacking may be possible.</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0" o:spid="_x0000_s1065" type="#_x0000_t202" style="position:absolute;margin-left:61pt;margin-top:159.1pt;width:463.4pt;height:52.65pt;z-index:-251598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" filled="f" stroked="f">
                <v:textbox inset="0,0,0,0">
                  <w:txbxContent>
                    <w:p w:rsidR="00F37E6B" w:rsidRDefault="00F37E6B" w:rsidP="00F37E6B">
                      <w:pPr>
                        <w:pStyle w:val="Textoindependiente"/>
                        <w:spacing w:line="336" w:lineRule="auto"/>
                        <w:ind w:right="1"/>
                      </w:pPr>
                      <w:r>
                        <w:t xml:space="preserve">A cookie has been set without the </w:t>
                      </w:r>
                      <w:proofErr w:type="spellStart"/>
                      <w:r>
                        <w:t>HttpOnly</w:t>
                      </w:r>
                      <w:proofErr w:type="spellEnd"/>
                      <w:r>
                        <w:t xml:space="preserve"> flag, which means that the cookie can be accessed by JavaScript. If a malicious script can be run on this page then the cookie will be accessible and can be transmitted to another site. If this is a session cookie then session hijacking may be possible.</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18656" behindDoc="1" locked="0" layoutInCell="1" allowOverlap="1" wp14:anchorId="4994C548" wp14:editId="6B613571">
                <wp:simplePos x="0" y="0"/>
                <wp:positionH relativeFrom="page">
                  <wp:posOffset>774700</wp:posOffset>
                </wp:positionH>
                <wp:positionV relativeFrom="page">
                  <wp:posOffset>2807335</wp:posOffset>
                </wp:positionV>
                <wp:extent cx="728345" cy="147320"/>
                <wp:effectExtent l="3175" t="0" r="1905" b="0"/>
                <wp:wrapNone/>
                <wp:docPr id="479" name="Cuadro de texto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60">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9" o:spid="_x0000_s1066" type="#_x0000_t202" style="position:absolute;margin-left:61pt;margin-top:221.05pt;width:57.35pt;height:11.6pt;z-index:-25159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BhouQIAALs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" filled="f" stroked="f">
                <v:textbox inset="0,0,0,0">
                  <w:txbxContent>
                    <w:p w:rsidR="00F37E6B" w:rsidRDefault="00F37E6B" w:rsidP="00F37E6B">
                      <w:pPr>
                        <w:pStyle w:val="Textoindependiente"/>
                      </w:pPr>
                      <w:hyperlink r:id="rId61">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19680" behindDoc="1" locked="0" layoutInCell="1" allowOverlap="1" wp14:anchorId="0B4C2B89" wp14:editId="042EE770">
                <wp:simplePos x="0" y="0"/>
                <wp:positionH relativeFrom="page">
                  <wp:posOffset>774700</wp:posOffset>
                </wp:positionH>
                <wp:positionV relativeFrom="page">
                  <wp:posOffset>3141345</wp:posOffset>
                </wp:positionV>
                <wp:extent cx="2840990" cy="198120"/>
                <wp:effectExtent l="3175" t="0" r="3810" b="3810"/>
                <wp:wrapNone/>
                <wp:docPr id="478" name="Cuadro de texto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8" o:spid="_x0000_s1067" type="#_x0000_t202" style="position:absolute;margin-left:61pt;margin-top:247.35pt;width:223.7pt;height:15.6pt;z-index:-25159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" filled="f" stroked="f">
                <v:textbox inset="0,0,0,0">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v:textbox>
                <w10:wrap anchorx="page" anchory="page"/>
              </v:shape>
            </w:pict>
          </mc:Fallback>
        </mc:AlternateContent>
      </w:r>
      <w:r>
        <w:rPr>
          <w:noProof/>
        </w:rPr>
        <mc:AlternateContent>
          <mc:Choice Requires="wps">
            <w:drawing>
              <wp:anchor distT="0" distB="0" distL="114300" distR="114300" simplePos="0" relativeHeight="251720704" behindDoc="1" locked="0" layoutInCell="1" allowOverlap="1" wp14:anchorId="16715DCD" wp14:editId="16283819">
                <wp:simplePos x="0" y="0"/>
                <wp:positionH relativeFrom="page">
                  <wp:posOffset>774700</wp:posOffset>
                </wp:positionH>
                <wp:positionV relativeFrom="page">
                  <wp:posOffset>3474720</wp:posOffset>
                </wp:positionV>
                <wp:extent cx="5992495" cy="494665"/>
                <wp:effectExtent l="3175" t="0" r="0" b="2540"/>
                <wp:wrapNone/>
                <wp:docPr id="477" name="Cuadro de texto 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2495"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pPr>
                            <w:r>
                              <w:t>Web Browser XSS Protection is not enabled, or is disabled by the configuration of the 'X-XSS-Protection' HTTP response header on the web server</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7" o:spid="_x0000_s1068" type="#_x0000_t202" style="position:absolute;margin-left:61pt;margin-top:273.6pt;width:471.85pt;height:38.95pt;z-index:-251595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" filled="f" stroked="f">
                <v:textbox inset="0,0,0,0">
                  <w:txbxContent>
                    <w:p w:rsidR="00F37E6B" w:rsidRDefault="00F37E6B" w:rsidP="00F37E6B">
                      <w:pPr>
                        <w:pStyle w:val="Textoindependiente"/>
                        <w:spacing w:line="336" w:lineRule="auto"/>
                      </w:pPr>
                      <w:r>
                        <w:t>Web Browser XSS Protection is not enabled, or is disabled by the configuration of the 'X-XSS-Protection' HTTP response header on the web server</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21728" behindDoc="1" locked="0" layoutInCell="1" allowOverlap="1" wp14:anchorId="1FFCDA85" wp14:editId="4257E613">
                <wp:simplePos x="0" y="0"/>
                <wp:positionH relativeFrom="page">
                  <wp:posOffset>774700</wp:posOffset>
                </wp:positionH>
                <wp:positionV relativeFrom="page">
                  <wp:posOffset>4078605</wp:posOffset>
                </wp:positionV>
                <wp:extent cx="1266825" cy="147320"/>
                <wp:effectExtent l="3175" t="1905" r="0" b="3175"/>
                <wp:wrapNone/>
                <wp:docPr id="476"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62">
                              <w:r w:rsidR="00F37E6B">
                                <w:rPr>
                                  <w:color w:val="4182C3"/>
                                </w:rPr>
                                <w:t>http://127.0.0.1/sitemap.xm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6" o:spid="_x0000_s1069" type="#_x0000_t202" style="position:absolute;margin-left:61pt;margin-top:321.15pt;width:99.75pt;height:11.6pt;z-index:-251594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" filled="f" stroked="f">
                <v:textbox inset="0,0,0,0">
                  <w:txbxContent>
                    <w:p w:rsidR="00F37E6B" w:rsidRDefault="00F37E6B" w:rsidP="00F37E6B">
                      <w:pPr>
                        <w:pStyle w:val="Textoindependiente"/>
                      </w:pPr>
                      <w:hyperlink r:id="rId63">
                        <w:r>
                          <w:rPr>
                            <w:color w:val="4182C3"/>
                          </w:rPr>
                          <w:t>http://127.0.0.1/sitemap.xml</w:t>
                        </w:r>
                      </w:hyperlink>
                    </w:p>
                  </w:txbxContent>
                </v:textbox>
                <w10:wrap anchorx="page" anchory="page"/>
              </v:shape>
            </w:pict>
          </mc:Fallback>
        </mc:AlternateContent>
      </w:r>
      <w:r>
        <w:rPr>
          <w:noProof/>
        </w:rPr>
        <mc:AlternateContent>
          <mc:Choice Requires="wps">
            <w:drawing>
              <wp:anchor distT="0" distB="0" distL="114300" distR="114300" simplePos="0" relativeHeight="251722752" behindDoc="1" locked="0" layoutInCell="1" allowOverlap="1" wp14:anchorId="412244DD" wp14:editId="5AB8A395">
                <wp:simplePos x="0" y="0"/>
                <wp:positionH relativeFrom="page">
                  <wp:posOffset>774700</wp:posOffset>
                </wp:positionH>
                <wp:positionV relativeFrom="page">
                  <wp:posOffset>4344035</wp:posOffset>
                </wp:positionV>
                <wp:extent cx="1214755" cy="147320"/>
                <wp:effectExtent l="3175" t="635" r="1270" b="4445"/>
                <wp:wrapNone/>
                <wp:docPr id="475" name="Cuadro de texto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64">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5" o:spid="_x0000_s1070" type="#_x0000_t202" style="position:absolute;margin-left:61pt;margin-top:342.05pt;width:95.65pt;height:11.6pt;z-index:-25159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1rouA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" filled="f" stroked="f">
                <v:textbox inset="0,0,0,0">
                  <w:txbxContent>
                    <w:p w:rsidR="00F37E6B" w:rsidRDefault="00F37E6B" w:rsidP="00F37E6B">
                      <w:pPr>
                        <w:pStyle w:val="Textoindependiente"/>
                      </w:pPr>
                      <w:hyperlink r:id="rId65">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23776" behindDoc="1" locked="0" layoutInCell="1" allowOverlap="1" wp14:anchorId="78686809" wp14:editId="586C2A76">
                <wp:simplePos x="0" y="0"/>
                <wp:positionH relativeFrom="page">
                  <wp:posOffset>774700</wp:posOffset>
                </wp:positionH>
                <wp:positionV relativeFrom="page">
                  <wp:posOffset>4599940</wp:posOffset>
                </wp:positionV>
                <wp:extent cx="1169670" cy="147320"/>
                <wp:effectExtent l="3175" t="0" r="0" b="0"/>
                <wp:wrapNone/>
                <wp:docPr id="474" name="Cuadro de texto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67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66">
                              <w:r w:rsidR="00F37E6B">
                                <w:rPr>
                                  <w:color w:val="4182C3"/>
                                </w:rPr>
                                <w:t>http://127.0.0.1/config.inc</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4" o:spid="_x0000_s1071" type="#_x0000_t202" style="position:absolute;margin-left:61pt;margin-top:362.2pt;width:92.1pt;height:11.6pt;z-index:-251592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" filled="f" stroked="f">
                <v:textbox inset="0,0,0,0">
                  <w:txbxContent>
                    <w:p w:rsidR="00F37E6B" w:rsidRDefault="00F37E6B" w:rsidP="00F37E6B">
                      <w:pPr>
                        <w:pStyle w:val="Textoindependiente"/>
                      </w:pPr>
                      <w:hyperlink r:id="rId67">
                        <w:r>
                          <w:rPr>
                            <w:color w:val="4182C3"/>
                          </w:rPr>
                          <w:t>http://127.0.0.1/config.inc</w:t>
                        </w:r>
                      </w:hyperlink>
                    </w:p>
                  </w:txbxContent>
                </v:textbox>
                <w10:wrap anchorx="page" anchory="page"/>
              </v:shape>
            </w:pict>
          </mc:Fallback>
        </mc:AlternateContent>
      </w:r>
      <w:r>
        <w:rPr>
          <w:noProof/>
        </w:rPr>
        <mc:AlternateContent>
          <mc:Choice Requires="wps">
            <w:drawing>
              <wp:anchor distT="0" distB="0" distL="114300" distR="114300" simplePos="0" relativeHeight="251724800" behindDoc="1" locked="0" layoutInCell="1" allowOverlap="1" wp14:anchorId="48A5E12F" wp14:editId="1EBCACA1">
                <wp:simplePos x="0" y="0"/>
                <wp:positionH relativeFrom="page">
                  <wp:posOffset>774700</wp:posOffset>
                </wp:positionH>
                <wp:positionV relativeFrom="page">
                  <wp:posOffset>4865370</wp:posOffset>
                </wp:positionV>
                <wp:extent cx="728345" cy="147320"/>
                <wp:effectExtent l="3175" t="0" r="1905" b="0"/>
                <wp:wrapNone/>
                <wp:docPr id="473" name="Cuadro de texto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68">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3" o:spid="_x0000_s1072" type="#_x0000_t202" style="position:absolute;margin-left:61pt;margin-top:383.1pt;width:57.35pt;height:11.6pt;z-index:-251591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" filled="f" stroked="f">
                <v:textbox inset="0,0,0,0">
                  <w:txbxContent>
                    <w:p w:rsidR="00F37E6B" w:rsidRDefault="00F37E6B" w:rsidP="00F37E6B">
                      <w:pPr>
                        <w:pStyle w:val="Textoindependiente"/>
                      </w:pPr>
                      <w:hyperlink r:id="rId69">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25824" behindDoc="1" locked="0" layoutInCell="1" allowOverlap="1" wp14:anchorId="47376D30" wp14:editId="346495F7">
                <wp:simplePos x="0" y="0"/>
                <wp:positionH relativeFrom="page">
                  <wp:posOffset>774700</wp:posOffset>
                </wp:positionH>
                <wp:positionV relativeFrom="page">
                  <wp:posOffset>5130165</wp:posOffset>
                </wp:positionV>
                <wp:extent cx="1184275" cy="147320"/>
                <wp:effectExtent l="3175" t="0" r="3175" b="0"/>
                <wp:wrapNone/>
                <wp:docPr id="472" name="Cuadro de texto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70">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2" o:spid="_x0000_s1073" type="#_x0000_t202" style="position:absolute;margin-left:61pt;margin-top:403.95pt;width:93.25pt;height:11.6pt;z-index:-251590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WtluQ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" filled="f" stroked="f">
                <v:textbox inset="0,0,0,0">
                  <w:txbxContent>
                    <w:p w:rsidR="00F37E6B" w:rsidRDefault="00F37E6B" w:rsidP="00F37E6B">
                      <w:pPr>
                        <w:pStyle w:val="Textoindependiente"/>
                      </w:pPr>
                      <w:hyperlink r:id="rId71">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26848" behindDoc="1" locked="0" layoutInCell="1" allowOverlap="1" wp14:anchorId="11DA022B" wp14:editId="7391F280">
                <wp:simplePos x="0" y="0"/>
                <wp:positionH relativeFrom="page">
                  <wp:posOffset>774700</wp:posOffset>
                </wp:positionH>
                <wp:positionV relativeFrom="page">
                  <wp:posOffset>5386705</wp:posOffset>
                </wp:positionV>
                <wp:extent cx="1062355" cy="147320"/>
                <wp:effectExtent l="3175" t="0" r="1270" b="0"/>
                <wp:wrapNone/>
                <wp:docPr id="471" name="Cuadro de texto 4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72">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1" o:spid="_x0000_s1074" type="#_x0000_t202" style="position:absolute;margin-left:61pt;margin-top:424.15pt;width:83.65pt;height:11.6pt;z-index:-25158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" filled="f" stroked="f">
                <v:textbox inset="0,0,0,0">
                  <w:txbxContent>
                    <w:p w:rsidR="00F37E6B" w:rsidRDefault="00F37E6B" w:rsidP="00F37E6B">
                      <w:pPr>
                        <w:pStyle w:val="Textoindependiente"/>
                      </w:pPr>
                      <w:hyperlink r:id="rId73">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27872" behindDoc="1" locked="0" layoutInCell="1" allowOverlap="1" wp14:anchorId="41111242" wp14:editId="46F64E42">
                <wp:simplePos x="0" y="0"/>
                <wp:positionH relativeFrom="page">
                  <wp:posOffset>774700</wp:posOffset>
                </wp:positionH>
                <wp:positionV relativeFrom="page">
                  <wp:posOffset>5729605</wp:posOffset>
                </wp:positionV>
                <wp:extent cx="1948180" cy="198120"/>
                <wp:effectExtent l="3175" t="0" r="1270" b="0"/>
                <wp:wrapNone/>
                <wp:docPr id="470" name="Cuadro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Application Error Disclosu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0" o:spid="_x0000_s1075" type="#_x0000_t202" style="position:absolute;margin-left:61pt;margin-top:451.15pt;width:153.4pt;height:15.6pt;z-index:-251588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" filled="f" stroked="f">
                <v:textbox inset="0,0,0,0">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28896" behindDoc="1" locked="0" layoutInCell="1" allowOverlap="1" wp14:anchorId="72252379" wp14:editId="15CECF92">
                <wp:simplePos x="0" y="0"/>
                <wp:positionH relativeFrom="page">
                  <wp:posOffset>774700</wp:posOffset>
                </wp:positionH>
                <wp:positionV relativeFrom="page">
                  <wp:posOffset>6054090</wp:posOffset>
                </wp:positionV>
                <wp:extent cx="5736590" cy="668655"/>
                <wp:effectExtent l="3175" t="0" r="3810" b="1905"/>
                <wp:wrapNone/>
                <wp:docPr id="469" name="Cuadro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7"/>
                              <w:jc w:val="both"/>
                            </w:pPr>
                            <w:r>
                              <w:t>This page contains an error/warning message that may disclose sensitive information like the location of the file that produced the unhandled exception. This information can be used to launch further attacks against the web application. The alert could be a false positive if the error message is found inside a documentation page.</w:t>
                            </w:r>
                          </w:p>
                          <w:p w:rsidR="00F37E6B" w:rsidRDefault="00F37E6B" w:rsidP="00F37E6B">
                            <w:pPr>
                              <w:pStyle w:val="Textoindependiente"/>
                              <w:spacing w:before="2"/>
                              <w:jc w:val="both"/>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9" o:spid="_x0000_s1076" type="#_x0000_t202" style="position:absolute;margin-left:61pt;margin-top:476.7pt;width:451.7pt;height:52.65pt;z-index:-251587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" filled="f" stroked="f">
                <v:textbox inset="0,0,0,0">
                  <w:txbxContent>
                    <w:p w:rsidR="00F37E6B" w:rsidRDefault="00F37E6B" w:rsidP="00F37E6B">
                      <w:pPr>
                        <w:pStyle w:val="Textoindependiente"/>
                        <w:spacing w:line="336" w:lineRule="auto"/>
                        <w:ind w:right="17"/>
                        <w:jc w:val="both"/>
                      </w:pPr>
                      <w:r>
                        <w:t>This page contains an error/warning message that may disclose sensitive information like the location of the file that produced the unhandled exception. This information can be used to launch further attacks against the web application. The alert could be a false positive if the error message is found inside a documentation page.</w:t>
                      </w:r>
                    </w:p>
                    <w:p w:rsidR="00F37E6B" w:rsidRDefault="00F37E6B" w:rsidP="00F37E6B">
                      <w:pPr>
                        <w:pStyle w:val="Textoindependiente"/>
                        <w:spacing w:before="2"/>
                        <w:jc w:val="both"/>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29920" behindDoc="1" locked="0" layoutInCell="1" allowOverlap="1" wp14:anchorId="39FDDC32" wp14:editId="5AF540EE">
                <wp:simplePos x="0" y="0"/>
                <wp:positionH relativeFrom="page">
                  <wp:posOffset>774700</wp:posOffset>
                </wp:positionH>
                <wp:positionV relativeFrom="page">
                  <wp:posOffset>6840855</wp:posOffset>
                </wp:positionV>
                <wp:extent cx="1214755" cy="147320"/>
                <wp:effectExtent l="3175" t="1905" r="1270" b="3175"/>
                <wp:wrapNone/>
                <wp:docPr id="468" name="Cuadro de texto 4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74">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8" o:spid="_x0000_s1077" type="#_x0000_t202" style="position:absolute;margin-left:61pt;margin-top:538.65pt;width:95.65pt;height:11.6pt;z-index:-251586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" filled="f" stroked="f">
                <v:textbox inset="0,0,0,0">
                  <w:txbxContent>
                    <w:p w:rsidR="00F37E6B" w:rsidRDefault="00F37E6B" w:rsidP="00F37E6B">
                      <w:pPr>
                        <w:pStyle w:val="Textoindependiente"/>
                      </w:pPr>
                      <w:hyperlink r:id="rId75">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30944" behindDoc="1" locked="0" layoutInCell="1" allowOverlap="1" wp14:anchorId="0DC8D157" wp14:editId="6C13B924">
                <wp:simplePos x="0" y="0"/>
                <wp:positionH relativeFrom="page">
                  <wp:posOffset>774700</wp:posOffset>
                </wp:positionH>
                <wp:positionV relativeFrom="page">
                  <wp:posOffset>7096760</wp:posOffset>
                </wp:positionV>
                <wp:extent cx="1184275" cy="147320"/>
                <wp:effectExtent l="3175" t="635" r="3175" b="4445"/>
                <wp:wrapNone/>
                <wp:docPr id="467" name="Cuadro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76">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7" o:spid="_x0000_s1078" type="#_x0000_t202" style="position:absolute;margin-left:61pt;margin-top:558.8pt;width:93.25pt;height:11.6pt;z-index:-251585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cuw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" filled="f" stroked="f">
                <v:textbox inset="0,0,0,0">
                  <w:txbxContent>
                    <w:p w:rsidR="00F37E6B" w:rsidRDefault="00F37E6B" w:rsidP="00F37E6B">
                      <w:pPr>
                        <w:pStyle w:val="Textoindependiente"/>
                      </w:pPr>
                      <w:hyperlink r:id="rId77">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31968" behindDoc="1" locked="0" layoutInCell="1" allowOverlap="1" wp14:anchorId="4BB27F4E" wp14:editId="19CABC77">
                <wp:simplePos x="0" y="0"/>
                <wp:positionH relativeFrom="page">
                  <wp:posOffset>774700</wp:posOffset>
                </wp:positionH>
                <wp:positionV relativeFrom="page">
                  <wp:posOffset>7362190</wp:posOffset>
                </wp:positionV>
                <wp:extent cx="1062355" cy="147320"/>
                <wp:effectExtent l="3175" t="0" r="1270" b="0"/>
                <wp:wrapNone/>
                <wp:docPr id="466" name="Cuadro de texto 4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78">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6" o:spid="_x0000_s1079" type="#_x0000_t202" style="position:absolute;margin-left:61pt;margin-top:579.7pt;width:83.65pt;height:11.6pt;z-index:-251584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" filled="f" stroked="f">
                <v:textbox inset="0,0,0,0">
                  <w:txbxContent>
                    <w:p w:rsidR="00F37E6B" w:rsidRDefault="00F37E6B" w:rsidP="00F37E6B">
                      <w:pPr>
                        <w:pStyle w:val="Textoindependiente"/>
                      </w:pPr>
                      <w:hyperlink r:id="rId79">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32992" behindDoc="1" locked="0" layoutInCell="1" allowOverlap="1" wp14:anchorId="11ACCEA4" wp14:editId="2D801FE7">
                <wp:simplePos x="0" y="0"/>
                <wp:positionH relativeFrom="page">
                  <wp:posOffset>774700</wp:posOffset>
                </wp:positionH>
                <wp:positionV relativeFrom="page">
                  <wp:posOffset>7696200</wp:posOffset>
                </wp:positionV>
                <wp:extent cx="2761615" cy="198120"/>
                <wp:effectExtent l="3175" t="0" r="0" b="1905"/>
                <wp:wrapNone/>
                <wp:docPr id="465" name="Cuadro de texto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161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5" o:spid="_x0000_s1080" type="#_x0000_t202" style="position:absolute;margin-left:61pt;margin-top:606pt;width:217.45pt;height:15.6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" filled="f" stroked="f">
                <v:textbox inset="0,0,0,0">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v:textbox>
                <w10:wrap anchorx="page" anchory="page"/>
              </v:shape>
            </w:pict>
          </mc:Fallback>
        </mc:AlternateContent>
      </w:r>
      <w:r>
        <w:rPr>
          <w:noProof/>
        </w:rPr>
        <mc:AlternateContent>
          <mc:Choice Requires="wps">
            <w:drawing>
              <wp:anchor distT="0" distB="0" distL="114300" distR="114300" simplePos="0" relativeHeight="251734016" behindDoc="1" locked="0" layoutInCell="1" allowOverlap="1" wp14:anchorId="2754AED8" wp14:editId="76C46AB5">
                <wp:simplePos x="0" y="0"/>
                <wp:positionH relativeFrom="page">
                  <wp:posOffset>774700</wp:posOffset>
                </wp:positionH>
                <wp:positionV relativeFrom="page">
                  <wp:posOffset>8029575</wp:posOffset>
                </wp:positionV>
                <wp:extent cx="5967730" cy="842645"/>
                <wp:effectExtent l="3175" t="0" r="1270" b="0"/>
                <wp:wrapNone/>
                <wp:docPr id="464" name="Cuadro de texto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7730" cy="842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3"/>
                            </w:pPr>
                            <w:r>
                              <w:t>The Anti-MIME-Sniffing header X-Content-Type-Options was not set to 'nosniff'. This allows older versions of Internet Explorer and Chrome to perform MIME-sniffing on the response body, potentially causing the response body to be interpreted and displayed as a content type other than the declared content type. Current (early 2014) and legacy versions of Firefox will use the declared content type (if one is set), rather than performing MIME-sniffing.</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4" o:spid="_x0000_s1081" type="#_x0000_t202" style="position:absolute;margin-left:61pt;margin-top:632.25pt;width:469.9pt;height:66.35pt;z-index:-251582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" filled="f" stroked="f">
                <v:textbox inset="0,0,0,0">
                  <w:txbxContent>
                    <w:p w:rsidR="00F37E6B" w:rsidRDefault="00F37E6B" w:rsidP="00F37E6B">
                      <w:pPr>
                        <w:pStyle w:val="Textoindependiente"/>
                        <w:spacing w:line="336" w:lineRule="auto"/>
                        <w:ind w:right="13"/>
                      </w:pPr>
                      <w:r>
                        <w:t>The Anti-MIME-Sniffing header X-Content-Type-Options was not set to '</w:t>
                      </w:r>
                      <w:proofErr w:type="spellStart"/>
                      <w:r>
                        <w:t>nosniff</w:t>
                      </w:r>
                      <w:proofErr w:type="spellEnd"/>
                      <w:r>
                        <w:t>'. This allows older versions of Internet Explorer and Chrome to perform MIME-sniffing on the response body, potentially causing the response body to be interpreted and displayed as a content type other than the declared content type. Current (early 2014) and legacy versions of Firefox will use the declared content type (if one is set), rather than performing MIME-sniffing.</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35040" behindDoc="1" locked="0" layoutInCell="1" allowOverlap="1" wp14:anchorId="683EA494" wp14:editId="463CA126">
                <wp:simplePos x="0" y="0"/>
                <wp:positionH relativeFrom="page">
                  <wp:posOffset>774700</wp:posOffset>
                </wp:positionH>
                <wp:positionV relativeFrom="page">
                  <wp:posOffset>8980805</wp:posOffset>
                </wp:positionV>
                <wp:extent cx="1145540" cy="147320"/>
                <wp:effectExtent l="3175" t="0" r="3810" b="0"/>
                <wp:wrapNone/>
                <wp:docPr id="463" name="Cuadro de texto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55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80">
                              <w:r w:rsidR="00F37E6B">
                                <w:rPr>
                                  <w:color w:val="4182C3"/>
                                </w:rPr>
                                <w:t>http://127.0.0.1/robots.tx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3" o:spid="_x0000_s1082" type="#_x0000_t202" style="position:absolute;margin-left:61pt;margin-top:707.15pt;width:90.2pt;height:11.6pt;z-index:-251581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" filled="f" stroked="f">
                <v:textbox inset="0,0,0,0">
                  <w:txbxContent>
                    <w:p w:rsidR="00F37E6B" w:rsidRDefault="00F37E6B" w:rsidP="00F37E6B">
                      <w:pPr>
                        <w:pStyle w:val="Textoindependiente"/>
                      </w:pPr>
                      <w:hyperlink r:id="rId81">
                        <w:r>
                          <w:rPr>
                            <w:color w:val="4182C3"/>
                          </w:rPr>
                          <w:t>http://127.0.0.1/robots.txt</w:t>
                        </w:r>
                      </w:hyperlink>
                    </w:p>
                  </w:txbxContent>
                </v:textbox>
                <w10:wrap anchorx="page" anchory="page"/>
              </v:shape>
            </w:pict>
          </mc:Fallback>
        </mc:AlternateContent>
      </w:r>
      <w:r>
        <w:rPr>
          <w:noProof/>
        </w:rPr>
        <mc:AlternateContent>
          <mc:Choice Requires="wps">
            <w:drawing>
              <wp:anchor distT="0" distB="0" distL="114300" distR="114300" simplePos="0" relativeHeight="251736064" behindDoc="1" locked="0" layoutInCell="1" allowOverlap="1" wp14:anchorId="1EFF116A" wp14:editId="3A4BC47C">
                <wp:simplePos x="0" y="0"/>
                <wp:positionH relativeFrom="page">
                  <wp:posOffset>774700</wp:posOffset>
                </wp:positionH>
                <wp:positionV relativeFrom="page">
                  <wp:posOffset>9246235</wp:posOffset>
                </wp:positionV>
                <wp:extent cx="1214755" cy="147320"/>
                <wp:effectExtent l="3175" t="0" r="1270" b="0"/>
                <wp:wrapNone/>
                <wp:docPr id="462" name="Cuadro de texto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82">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2" o:spid="_x0000_s1083" type="#_x0000_t202" style="position:absolute;margin-left:61pt;margin-top:728.05pt;width:95.65pt;height:11.6pt;z-index:-251580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NmRug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" filled="f" stroked="f">
                <v:textbox inset="0,0,0,0">
                  <w:txbxContent>
                    <w:p w:rsidR="00F37E6B" w:rsidRDefault="00F37E6B" w:rsidP="00F37E6B">
                      <w:pPr>
                        <w:pStyle w:val="Textoindependiente"/>
                      </w:pPr>
                      <w:hyperlink r:id="rId83">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37088" behindDoc="1" locked="0" layoutInCell="1" allowOverlap="1" wp14:anchorId="07BD8CA3" wp14:editId="0DC8F68D">
                <wp:simplePos x="0" y="0"/>
                <wp:positionH relativeFrom="page">
                  <wp:posOffset>774700</wp:posOffset>
                </wp:positionH>
                <wp:positionV relativeFrom="page">
                  <wp:posOffset>9511665</wp:posOffset>
                </wp:positionV>
                <wp:extent cx="1184275" cy="147320"/>
                <wp:effectExtent l="3175" t="0" r="3175" b="0"/>
                <wp:wrapNone/>
                <wp:docPr id="461" name="Cuadro de texto 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84">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1" o:spid="_x0000_s1084" type="#_x0000_t202" style="position:absolute;margin-left:61pt;margin-top:748.95pt;width:93.25pt;height:11.6pt;z-index:-251579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" filled="f" stroked="f">
                <v:textbox inset="0,0,0,0">
                  <w:txbxContent>
                    <w:p w:rsidR="00F37E6B" w:rsidRDefault="00F37E6B" w:rsidP="00F37E6B">
                      <w:pPr>
                        <w:pStyle w:val="Textoindependiente"/>
                      </w:pPr>
                      <w:hyperlink r:id="rId85">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38112" behindDoc="1" locked="0" layoutInCell="1" allowOverlap="1" wp14:anchorId="71A72E93" wp14:editId="35B2B5D0">
                <wp:simplePos x="0" y="0"/>
                <wp:positionH relativeFrom="page">
                  <wp:posOffset>774700</wp:posOffset>
                </wp:positionH>
                <wp:positionV relativeFrom="page">
                  <wp:posOffset>9767570</wp:posOffset>
                </wp:positionV>
                <wp:extent cx="1062355" cy="147320"/>
                <wp:effectExtent l="3175" t="4445" r="1270" b="635"/>
                <wp:wrapNone/>
                <wp:docPr id="460" name="Cuadro de texto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86">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0" o:spid="_x0000_s1085" type="#_x0000_t202" style="position:absolute;margin-left:61pt;margin-top:769.1pt;width:83.65pt;height:11.6pt;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Vguw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" filled="f" stroked="f">
                <v:textbox inset="0,0,0,0">
                  <w:txbxContent>
                    <w:p w:rsidR="00F37E6B" w:rsidRDefault="00F37E6B" w:rsidP="00F37E6B">
                      <w:pPr>
                        <w:pStyle w:val="Textoindependiente"/>
                      </w:pPr>
                      <w:hyperlink r:id="rId87">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39136" behindDoc="1" locked="0" layoutInCell="1" allowOverlap="1" wp14:anchorId="23F5C282" wp14:editId="2633B5D1">
                <wp:simplePos x="0" y="0"/>
                <wp:positionH relativeFrom="page">
                  <wp:posOffset>6704965</wp:posOffset>
                </wp:positionH>
                <wp:positionV relativeFrom="page">
                  <wp:posOffset>10261600</wp:posOffset>
                </wp:positionV>
                <wp:extent cx="80010" cy="147320"/>
                <wp:effectExtent l="0" t="3175" r="0" b="1905"/>
                <wp:wrapNone/>
                <wp:docPr id="459" name="Cuadro de texto 4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9" o:spid="_x0000_s1086" type="#_x0000_t202" style="position:absolute;margin-left:527.95pt;margin-top:808pt;width:6.3pt;height:11.6pt;z-index:-251577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" filled="f" stroked="f">
                <v:textbox inset="0,0,0,0">
                  <w:txbxContent>
                    <w:p w:rsidR="00F37E6B" w:rsidRDefault="00F37E6B" w:rsidP="00F37E6B">
                      <w:pPr>
                        <w:pStyle w:val="Textoindependiente"/>
                      </w:pPr>
                      <w:r>
                        <w:rPr>
                          <w:color w:val="AAAAAA"/>
                          <w:w w:val="101"/>
                        </w:rPr>
                        <w:t>5</w:t>
                      </w:r>
                    </w:p>
                  </w:txbxContent>
                </v:textbox>
                <w10:wrap anchorx="page" anchory="page"/>
              </v:shape>
            </w:pict>
          </mc:Fallback>
        </mc:AlternateContent>
      </w:r>
      <w:r>
        <w:rPr>
          <w:noProof/>
        </w:rPr>
        <mc:AlternateContent>
          <mc:Choice Requires="wps">
            <w:drawing>
              <wp:anchor distT="0" distB="0" distL="114300" distR="114300" simplePos="0" relativeHeight="251740160" behindDoc="1" locked="0" layoutInCell="1" allowOverlap="1" wp14:anchorId="28D2DC6F" wp14:editId="3C5F4912">
                <wp:simplePos x="0" y="0"/>
                <wp:positionH relativeFrom="page">
                  <wp:posOffset>787400</wp:posOffset>
                </wp:positionH>
                <wp:positionV relativeFrom="page">
                  <wp:posOffset>267335</wp:posOffset>
                </wp:positionV>
                <wp:extent cx="5985510" cy="152400"/>
                <wp:effectExtent l="0" t="635" r="0" b="0"/>
                <wp:wrapNone/>
                <wp:docPr id="458" name="Cuadro de texto 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8" o:spid="_x0000_s1087" type="#_x0000_t202" style="position:absolute;margin-left:62pt;margin-top:21.05pt;width:471.3pt;height:12pt;z-index:-251576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41184" behindDoc="1" locked="0" layoutInCell="1" allowOverlap="1" wp14:anchorId="2E82FA9A" wp14:editId="71D4AF39">
                <wp:simplePos x="0" y="0"/>
                <wp:positionH relativeFrom="page">
                  <wp:posOffset>787400</wp:posOffset>
                </wp:positionH>
                <wp:positionV relativeFrom="page">
                  <wp:posOffset>10035540</wp:posOffset>
                </wp:positionV>
                <wp:extent cx="5985510" cy="152400"/>
                <wp:effectExtent l="0" t="0" r="0" b="3810"/>
                <wp:wrapNone/>
                <wp:docPr id="457" name="Cuadro de texto 4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7" o:spid="_x0000_s1088" type="#_x0000_t202" style="position:absolute;margin-left:62pt;margin-top:790.2pt;width:471.3pt;height:12pt;z-index:-251575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4HLkb&#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42208" behindDoc="1" locked="0" layoutInCell="1" allowOverlap="1" wp14:anchorId="07531047" wp14:editId="18A41CEE">
                <wp:simplePos x="0" y="0"/>
                <wp:positionH relativeFrom="page">
                  <wp:posOffset>787400</wp:posOffset>
                </wp:positionH>
                <wp:positionV relativeFrom="page">
                  <wp:posOffset>407035</wp:posOffset>
                </wp:positionV>
                <wp:extent cx="5985510" cy="0"/>
                <wp:effectExtent l="6350" t="6985" r="8890" b="12065"/>
                <wp:wrapNone/>
                <wp:docPr id="456" name="Conector recto 4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56" o:spid="_x0000_s1026" style="position:absolute;z-index:-251574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omZ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z+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PrCiZk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43232" behindDoc="1" locked="0" layoutInCell="1" allowOverlap="1" wp14:anchorId="6AF6A595" wp14:editId="133B3E24">
                <wp:simplePos x="0" y="0"/>
                <wp:positionH relativeFrom="page">
                  <wp:posOffset>787400</wp:posOffset>
                </wp:positionH>
                <wp:positionV relativeFrom="page">
                  <wp:posOffset>10175240</wp:posOffset>
                </wp:positionV>
                <wp:extent cx="5985510" cy="0"/>
                <wp:effectExtent l="6350" t="12065" r="8890" b="6985"/>
                <wp:wrapNone/>
                <wp:docPr id="455" name="Conector recto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55" o:spid="_x0000_s1026" style="position:absolute;z-index:-251573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yJDI3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44256" behindDoc="1" locked="0" layoutInCell="1" allowOverlap="1" wp14:anchorId="62CBAC0A" wp14:editId="3A93E7FB">
                <wp:simplePos x="0" y="0"/>
                <wp:positionH relativeFrom="page">
                  <wp:posOffset>774700</wp:posOffset>
                </wp:positionH>
                <wp:positionV relativeFrom="page">
                  <wp:posOffset>172720</wp:posOffset>
                </wp:positionV>
                <wp:extent cx="919480" cy="147320"/>
                <wp:effectExtent l="3175" t="1270" r="1270" b="3810"/>
                <wp:wrapNone/>
                <wp:docPr id="454" name="Cuadro de texto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4" o:spid="_x0000_s1089" type="#_x0000_t202" style="position:absolute;margin-left:61pt;margin-top:13.6pt;width:72.4pt;height:11.6pt;z-index:-251572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" filled="f" stroked="f">
                <v:textbox inset="0,0,0,0">
                  <w:txbxContent>
                    <w:p w:rsidR="00F37E6B" w:rsidRDefault="00F37E6B" w:rsidP="00F37E6B">
                      <w:pPr>
                        <w:pStyle w:val="Textoindependiente"/>
                      </w:pPr>
                      <w:r>
                        <w:rPr>
                          <w:color w:val="AAAAAA"/>
                        </w:rPr>
                        <w:t>Summary of Results</w:t>
                      </w:r>
                    </w:p>
                  </w:txbxContent>
                </v:textbox>
                <w10:wrap anchorx="page" anchory="page"/>
              </v:shape>
            </w:pict>
          </mc:Fallback>
        </mc:AlternateContent>
      </w:r>
      <w:r>
        <w:rPr>
          <w:noProof/>
        </w:rPr>
        <mc:AlternateContent>
          <mc:Choice Requires="wps">
            <w:drawing>
              <wp:anchor distT="0" distB="0" distL="114300" distR="114300" simplePos="0" relativeHeight="251745280" behindDoc="1" locked="0" layoutInCell="1" allowOverlap="1" wp14:anchorId="573754AF" wp14:editId="00B8A8E0">
                <wp:simplePos x="0" y="0"/>
                <wp:positionH relativeFrom="page">
                  <wp:posOffset>774700</wp:posOffset>
                </wp:positionH>
                <wp:positionV relativeFrom="page">
                  <wp:posOffset>712470</wp:posOffset>
                </wp:positionV>
                <wp:extent cx="728345" cy="147320"/>
                <wp:effectExtent l="3175" t="0" r="1905" b="0"/>
                <wp:wrapNone/>
                <wp:docPr id="453" name="Cuadro de texto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88">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3" o:spid="_x0000_s1090" type="#_x0000_t202" style="position:absolute;margin-left:61pt;margin-top:56.1pt;width:57.35pt;height:11.6pt;z-index:-251571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" filled="f" stroked="f">
                <v:textbox inset="0,0,0,0">
                  <w:txbxContent>
                    <w:p w:rsidR="00F37E6B" w:rsidRDefault="00F37E6B" w:rsidP="00F37E6B">
                      <w:pPr>
                        <w:pStyle w:val="Textoindependiente"/>
                      </w:pPr>
                      <w:hyperlink r:id="rId89">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46304" behindDoc="1" locked="0" layoutInCell="1" allowOverlap="1" wp14:anchorId="4733510C" wp14:editId="16B911A1">
                <wp:simplePos x="0" y="0"/>
                <wp:positionH relativeFrom="page">
                  <wp:posOffset>774700</wp:posOffset>
                </wp:positionH>
                <wp:positionV relativeFrom="page">
                  <wp:posOffset>1047115</wp:posOffset>
                </wp:positionV>
                <wp:extent cx="2259965" cy="198120"/>
                <wp:effectExtent l="3175" t="0" r="3810" b="2540"/>
                <wp:wrapNone/>
                <wp:docPr id="452" name="Cuadro de texto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96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Frame-Options Header Not 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2" o:spid="_x0000_s1091" type="#_x0000_t202" style="position:absolute;margin-left:61pt;margin-top:82.45pt;width:177.95pt;height:15.6pt;z-index:-25157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" filled="f" stroked="f">
                <v:textbox inset="0,0,0,0">
                  <w:txbxContent>
                    <w:p w:rsidR="00F37E6B" w:rsidRPr="00112330" w:rsidRDefault="00F37E6B" w:rsidP="00F37E6B">
                      <w:pPr>
                        <w:spacing w:before="14"/>
                        <w:ind w:left="20"/>
                        <w:rPr>
                          <w:b/>
                          <w:sz w:val="24"/>
                          <w:lang w:val="en-US"/>
                        </w:rPr>
                      </w:pPr>
                      <w:r w:rsidRPr="00112330">
                        <w:rPr>
                          <w:b/>
                          <w:sz w:val="24"/>
                          <w:lang w:val="en-US"/>
                        </w:rPr>
                        <w:t>X-Frame-Options Header Not Set</w:t>
                      </w:r>
                    </w:p>
                  </w:txbxContent>
                </v:textbox>
                <w10:wrap anchorx="page" anchory="page"/>
              </v:shape>
            </w:pict>
          </mc:Fallback>
        </mc:AlternateContent>
      </w:r>
      <w:r>
        <w:rPr>
          <w:noProof/>
        </w:rPr>
        <mc:AlternateContent>
          <mc:Choice Requires="wps">
            <w:drawing>
              <wp:anchor distT="0" distB="0" distL="114300" distR="114300" simplePos="0" relativeHeight="251747328" behindDoc="1" locked="0" layoutInCell="1" allowOverlap="1" wp14:anchorId="54E60B61" wp14:editId="184F636E">
                <wp:simplePos x="0" y="0"/>
                <wp:positionH relativeFrom="page">
                  <wp:posOffset>774700</wp:posOffset>
                </wp:positionH>
                <wp:positionV relativeFrom="page">
                  <wp:posOffset>1380490</wp:posOffset>
                </wp:positionV>
                <wp:extent cx="4555490" cy="321310"/>
                <wp:effectExtent l="3175" t="0" r="3810" b="3175"/>
                <wp:wrapNone/>
                <wp:docPr id="451" name="Cuadro de texto 4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549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X-Frame-Options header is not included in the HTTP response to protect against 'ClickJacking'  attacks.</w:t>
                            </w:r>
                          </w:p>
                          <w:p w:rsidR="00F37E6B" w:rsidRDefault="00F37E6B" w:rsidP="00F37E6B">
                            <w:pPr>
                              <w:pStyle w:val="Textoindependiente"/>
                              <w:spacing w:before="78"/>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1" o:spid="_x0000_s1092" type="#_x0000_t202" style="position:absolute;margin-left:61pt;margin-top:108.7pt;width:358.7pt;height:25.3pt;z-index:-251569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" filled="f" stroked="f">
                <v:textbox inset="0,0,0,0">
                  <w:txbxContent>
                    <w:p w:rsidR="00F37E6B" w:rsidRDefault="00F37E6B" w:rsidP="00F37E6B">
                      <w:pPr>
                        <w:pStyle w:val="Textoindependiente"/>
                      </w:pPr>
                      <w:r>
                        <w:t xml:space="preserve">X-Frame-Options header is not included in the HTTP response to protect against </w:t>
                      </w:r>
                      <w:proofErr w:type="gramStart"/>
                      <w:r>
                        <w:t>'</w:t>
                      </w:r>
                      <w:proofErr w:type="spellStart"/>
                      <w:r>
                        <w:t>ClickJacking</w:t>
                      </w:r>
                      <w:proofErr w:type="spellEnd"/>
                      <w:r>
                        <w:t>'  attacks</w:t>
                      </w:r>
                      <w:proofErr w:type="gramEnd"/>
                      <w:r>
                        <w:t>.</w:t>
                      </w:r>
                    </w:p>
                    <w:p w:rsidR="00F37E6B" w:rsidRDefault="00F37E6B" w:rsidP="00F37E6B">
                      <w:pPr>
                        <w:pStyle w:val="Textoindependiente"/>
                        <w:spacing w:before="78"/>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48352" behindDoc="1" locked="0" layoutInCell="1" allowOverlap="1" wp14:anchorId="38A6289C" wp14:editId="5970C49C">
                <wp:simplePos x="0" y="0"/>
                <wp:positionH relativeFrom="page">
                  <wp:posOffset>774700</wp:posOffset>
                </wp:positionH>
                <wp:positionV relativeFrom="page">
                  <wp:posOffset>1819275</wp:posOffset>
                </wp:positionV>
                <wp:extent cx="1214755" cy="147320"/>
                <wp:effectExtent l="3175" t="0" r="1270" b="0"/>
                <wp:wrapNone/>
                <wp:docPr id="450" name="Cuadro de texto 4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90">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0" o:spid="_x0000_s1093" type="#_x0000_t202" style="position:absolute;margin-left:61pt;margin-top:143.25pt;width:95.65pt;height:11.6pt;z-index:-251568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mjAug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" filled="f" stroked="f">
                <v:textbox inset="0,0,0,0">
                  <w:txbxContent>
                    <w:p w:rsidR="00F37E6B" w:rsidRDefault="00F37E6B" w:rsidP="00F37E6B">
                      <w:pPr>
                        <w:pStyle w:val="Textoindependiente"/>
                      </w:pPr>
                      <w:hyperlink r:id="rId91">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49376" behindDoc="1" locked="0" layoutInCell="1" allowOverlap="1" wp14:anchorId="563369A4" wp14:editId="0D6891AC">
                <wp:simplePos x="0" y="0"/>
                <wp:positionH relativeFrom="page">
                  <wp:posOffset>774700</wp:posOffset>
                </wp:positionH>
                <wp:positionV relativeFrom="page">
                  <wp:posOffset>2075180</wp:posOffset>
                </wp:positionV>
                <wp:extent cx="1184275" cy="147320"/>
                <wp:effectExtent l="3175" t="0" r="3175" b="0"/>
                <wp:wrapNone/>
                <wp:docPr id="449" name="Cuadro de texto 4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92">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9" o:spid="_x0000_s1094" type="#_x0000_t202" style="position:absolute;margin-left:61pt;margin-top:163.4pt;width:93.25pt;height:11.6pt;z-index:-251567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Zpwuw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" filled="f" stroked="f">
                <v:textbox inset="0,0,0,0">
                  <w:txbxContent>
                    <w:p w:rsidR="00F37E6B" w:rsidRDefault="00F37E6B" w:rsidP="00F37E6B">
                      <w:pPr>
                        <w:pStyle w:val="Textoindependiente"/>
                      </w:pPr>
                      <w:hyperlink r:id="rId93">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50400" behindDoc="1" locked="0" layoutInCell="1" allowOverlap="1" wp14:anchorId="7FA925D5" wp14:editId="171D5EFB">
                <wp:simplePos x="0" y="0"/>
                <wp:positionH relativeFrom="page">
                  <wp:posOffset>774700</wp:posOffset>
                </wp:positionH>
                <wp:positionV relativeFrom="page">
                  <wp:posOffset>2340610</wp:posOffset>
                </wp:positionV>
                <wp:extent cx="1062355" cy="147320"/>
                <wp:effectExtent l="3175" t="0" r="1270" b="0"/>
                <wp:wrapNone/>
                <wp:docPr id="448" name="Cuadro de texto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94">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8" o:spid="_x0000_s1095" type="#_x0000_t202" style="position:absolute;margin-left:61pt;margin-top:184.3pt;width:83.65pt;height:11.6pt;z-index:-251566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nXuw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" filled="f" stroked="f">
                <v:textbox inset="0,0,0,0">
                  <w:txbxContent>
                    <w:p w:rsidR="00F37E6B" w:rsidRDefault="00F37E6B" w:rsidP="00F37E6B">
                      <w:pPr>
                        <w:pStyle w:val="Textoindependiente"/>
                      </w:pPr>
                      <w:hyperlink r:id="rId95">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51424" behindDoc="1" locked="0" layoutInCell="1" allowOverlap="1" wp14:anchorId="5CD18DBC" wp14:editId="6E375B3B">
                <wp:simplePos x="0" y="0"/>
                <wp:positionH relativeFrom="page">
                  <wp:posOffset>774700</wp:posOffset>
                </wp:positionH>
                <wp:positionV relativeFrom="page">
                  <wp:posOffset>2596515</wp:posOffset>
                </wp:positionV>
                <wp:extent cx="728345" cy="147320"/>
                <wp:effectExtent l="3175" t="0" r="1905" b="0"/>
                <wp:wrapNone/>
                <wp:docPr id="447" name="Cuadro de texto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96">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7" o:spid="_x0000_s1096" type="#_x0000_t202" style="position:absolute;margin-left:61pt;margin-top:204.45pt;width:57.35pt;height:11.6pt;z-index:-251565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" filled="f" stroked="f">
                <v:textbox inset="0,0,0,0">
                  <w:txbxContent>
                    <w:p w:rsidR="00F37E6B" w:rsidRDefault="00F37E6B" w:rsidP="00F37E6B">
                      <w:pPr>
                        <w:pStyle w:val="Textoindependiente"/>
                      </w:pPr>
                      <w:hyperlink r:id="rId97">
                        <w:r>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52448" behindDoc="1" locked="0" layoutInCell="1" allowOverlap="1" wp14:anchorId="5CB3E2E3" wp14:editId="7C14136D">
                <wp:simplePos x="0" y="0"/>
                <wp:positionH relativeFrom="page">
                  <wp:posOffset>774700</wp:posOffset>
                </wp:positionH>
                <wp:positionV relativeFrom="page">
                  <wp:posOffset>2940050</wp:posOffset>
                </wp:positionV>
                <wp:extent cx="1325245" cy="198120"/>
                <wp:effectExtent l="3175" t="0" r="0" b="0"/>
                <wp:wrapNone/>
                <wp:docPr id="446" name="Cuadro de texto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Directory Brow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6" o:spid="_x0000_s1097" type="#_x0000_t202" style="position:absolute;margin-left:61pt;margin-top:231.5pt;width:104.35pt;height:15.6pt;z-index:-251564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" filled="f" stroked="f">
                <v:textbox inset="0,0,0,0">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53472" behindDoc="1" locked="0" layoutInCell="1" allowOverlap="1" wp14:anchorId="293A2B32" wp14:editId="3797D489">
                <wp:simplePos x="0" y="0"/>
                <wp:positionH relativeFrom="page">
                  <wp:posOffset>774700</wp:posOffset>
                </wp:positionH>
                <wp:positionV relativeFrom="page">
                  <wp:posOffset>3264535</wp:posOffset>
                </wp:positionV>
                <wp:extent cx="5891530" cy="494665"/>
                <wp:effectExtent l="3175" t="0" r="1270" b="3175"/>
                <wp:wrapNone/>
                <wp:docPr id="445" name="Cuadro de texto 4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153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0"/>
                            </w:pPr>
                            <w:r>
                              <w:t>It is possible to view the directory listing. Directory listing may reveal hidden scripts, include files , backup source files etc which can be accessed to read sensitive information.</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5" o:spid="_x0000_s1098" type="#_x0000_t202" style="position:absolute;margin-left:61pt;margin-top:257.05pt;width:463.9pt;height:38.95pt;z-index:-251563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" filled="f" stroked="f">
                <v:textbox inset="0,0,0,0">
                  <w:txbxContent>
                    <w:p w:rsidR="00F37E6B" w:rsidRDefault="00F37E6B" w:rsidP="00F37E6B">
                      <w:pPr>
                        <w:pStyle w:val="Textoindependiente"/>
                        <w:spacing w:line="336" w:lineRule="auto"/>
                        <w:ind w:right="10"/>
                      </w:pPr>
                      <w:r>
                        <w:t xml:space="preserve">It is possible to view the directory listing. Directory listing may reveal hidden scripts, include </w:t>
                      </w:r>
                      <w:proofErr w:type="gramStart"/>
                      <w:r>
                        <w:t>files ,</w:t>
                      </w:r>
                      <w:proofErr w:type="gramEnd"/>
                      <w:r>
                        <w:t xml:space="preserve"> backup source files </w:t>
                      </w:r>
                      <w:proofErr w:type="spellStart"/>
                      <w:r>
                        <w:t>etc</w:t>
                      </w:r>
                      <w:proofErr w:type="spellEnd"/>
                      <w:r>
                        <w:t xml:space="preserve"> which can be accessed to read sensitive information.</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54496" behindDoc="1" locked="0" layoutInCell="1" allowOverlap="1" wp14:anchorId="56C16E86" wp14:editId="55B9F3F4">
                <wp:simplePos x="0" y="0"/>
                <wp:positionH relativeFrom="page">
                  <wp:posOffset>774700</wp:posOffset>
                </wp:positionH>
                <wp:positionV relativeFrom="page">
                  <wp:posOffset>3877310</wp:posOffset>
                </wp:positionV>
                <wp:extent cx="1214755" cy="147320"/>
                <wp:effectExtent l="3175" t="635" r="1270" b="4445"/>
                <wp:wrapNone/>
                <wp:docPr id="444" name="Cuadro de texto 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98">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4" o:spid="_x0000_s1099" type="#_x0000_t202" style="position:absolute;margin-left:61pt;margin-top:305.3pt;width:95.65pt;height:11.6pt;z-index:-251561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Xo/uQIAALw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" filled="f" stroked="f">
                <v:textbox inset="0,0,0,0">
                  <w:txbxContent>
                    <w:p w:rsidR="00F37E6B" w:rsidRDefault="00F37E6B" w:rsidP="00F37E6B">
                      <w:pPr>
                        <w:pStyle w:val="Textoindependiente"/>
                      </w:pPr>
                      <w:hyperlink r:id="rId99">
                        <w:r>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55520" behindDoc="1" locked="0" layoutInCell="1" allowOverlap="1" wp14:anchorId="59D0B959" wp14:editId="37635FC7">
                <wp:simplePos x="0" y="0"/>
                <wp:positionH relativeFrom="page">
                  <wp:posOffset>774700</wp:posOffset>
                </wp:positionH>
                <wp:positionV relativeFrom="page">
                  <wp:posOffset>4142740</wp:posOffset>
                </wp:positionV>
                <wp:extent cx="1184275" cy="147320"/>
                <wp:effectExtent l="3175" t="0" r="3175" b="0"/>
                <wp:wrapNone/>
                <wp:docPr id="443" name="Cuadro de texto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100">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3" o:spid="_x0000_s1100" type="#_x0000_t202" style="position:absolute;margin-left:61pt;margin-top:326.2pt;width:93.25pt;height:11.6pt;z-index:-251560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5E/ugIAALw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" filled="f" stroked="f">
                <v:textbox inset="0,0,0,0">
                  <w:txbxContent>
                    <w:p w:rsidR="00F37E6B" w:rsidRDefault="00F37E6B" w:rsidP="00F37E6B">
                      <w:pPr>
                        <w:pStyle w:val="Textoindependiente"/>
                      </w:pPr>
                      <w:hyperlink r:id="rId101">
                        <w:r>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56544" behindDoc="1" locked="0" layoutInCell="1" allowOverlap="1" wp14:anchorId="7A5E23F7" wp14:editId="0896B04C">
                <wp:simplePos x="0" y="0"/>
                <wp:positionH relativeFrom="page">
                  <wp:posOffset>774700</wp:posOffset>
                </wp:positionH>
                <wp:positionV relativeFrom="page">
                  <wp:posOffset>4398645</wp:posOffset>
                </wp:positionV>
                <wp:extent cx="1062355" cy="147320"/>
                <wp:effectExtent l="3175" t="0" r="1270" b="0"/>
                <wp:wrapNone/>
                <wp:docPr id="442" name="Cuadro de texto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BA2290" w:rsidP="00F37E6B">
                            <w:pPr>
                              <w:pStyle w:val="Textoindependiente"/>
                            </w:pPr>
                            <w:hyperlink r:id="rId102">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2" o:spid="_x0000_s1101" type="#_x0000_t202" style="position:absolute;margin-left:61pt;margin-top:346.35pt;width:83.65pt;height:11.6pt;z-index:-251559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fKYuw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" filled="f" stroked="f">
                <v:textbox inset="0,0,0,0">
                  <w:txbxContent>
                    <w:p w:rsidR="00F37E6B" w:rsidRDefault="00F37E6B" w:rsidP="00F37E6B">
                      <w:pPr>
                        <w:pStyle w:val="Textoindependiente"/>
                      </w:pPr>
                      <w:hyperlink r:id="rId103">
                        <w:r>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57568" behindDoc="1" locked="0" layoutInCell="1" allowOverlap="1" wp14:anchorId="17F606F0" wp14:editId="5474E8EC">
                <wp:simplePos x="0" y="0"/>
                <wp:positionH relativeFrom="page">
                  <wp:posOffset>6704965</wp:posOffset>
                </wp:positionH>
                <wp:positionV relativeFrom="page">
                  <wp:posOffset>10261600</wp:posOffset>
                </wp:positionV>
                <wp:extent cx="80010" cy="147320"/>
                <wp:effectExtent l="0" t="3175" r="0" b="1905"/>
                <wp:wrapNone/>
                <wp:docPr id="441" name="Cuadro de texto 4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1" o:spid="_x0000_s1102" type="#_x0000_t202" style="position:absolute;margin-left:527.95pt;margin-top:808pt;width:6.3pt;height:11.6pt;z-index:-251558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" filled="f" stroked="f">
                <v:textbox inset="0,0,0,0">
                  <w:txbxContent>
                    <w:p w:rsidR="00F37E6B" w:rsidRDefault="00F37E6B" w:rsidP="00F37E6B">
                      <w:pPr>
                        <w:pStyle w:val="Textoindependiente"/>
                      </w:pPr>
                      <w:r>
                        <w:rPr>
                          <w:color w:val="AAAAAA"/>
                          <w:w w:val="101"/>
                        </w:rPr>
                        <w:t>6</w:t>
                      </w:r>
                    </w:p>
                  </w:txbxContent>
                </v:textbox>
                <w10:wrap anchorx="page" anchory="page"/>
              </v:shape>
            </w:pict>
          </mc:Fallback>
        </mc:AlternateContent>
      </w:r>
      <w:r>
        <w:rPr>
          <w:noProof/>
        </w:rPr>
        <mc:AlternateContent>
          <mc:Choice Requires="wps">
            <w:drawing>
              <wp:anchor distT="0" distB="0" distL="114300" distR="114300" simplePos="0" relativeHeight="251758592" behindDoc="1" locked="0" layoutInCell="1" allowOverlap="1" wp14:anchorId="2418875E" wp14:editId="5C0DEE9F">
                <wp:simplePos x="0" y="0"/>
                <wp:positionH relativeFrom="page">
                  <wp:posOffset>787400</wp:posOffset>
                </wp:positionH>
                <wp:positionV relativeFrom="page">
                  <wp:posOffset>267335</wp:posOffset>
                </wp:positionV>
                <wp:extent cx="5985510" cy="152400"/>
                <wp:effectExtent l="0" t="635" r="0" b="0"/>
                <wp:wrapNone/>
                <wp:docPr id="440" name="Cuadro de texto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0" o:spid="_x0000_s1103" type="#_x0000_t202" style="position:absolute;margin-left:62pt;margin-top:21.05pt;width:471.3pt;height:12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7i61RL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59616" behindDoc="1" locked="0" layoutInCell="1" allowOverlap="1" wp14:anchorId="1D8842EC" wp14:editId="0F7C2690">
                <wp:simplePos x="0" y="0"/>
                <wp:positionH relativeFrom="page">
                  <wp:posOffset>787400</wp:posOffset>
                </wp:positionH>
                <wp:positionV relativeFrom="page">
                  <wp:posOffset>10035540</wp:posOffset>
                </wp:positionV>
                <wp:extent cx="5985510" cy="152400"/>
                <wp:effectExtent l="0" t="0" r="0" b="3810"/>
                <wp:wrapNone/>
                <wp:docPr id="439" name="Cuadro de texto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39" o:spid="_x0000_s1104" type="#_x0000_t202" style="position:absolute;margin-left:62pt;margin-top:790.2pt;width:471.3pt;height:12pt;z-index:-251556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qDmug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266g&#10;5roCAAC8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8841AE" w:rsidP="00F37E6B">
      <w:pPr>
        <w:rPr>
          <w:sz w:val="2"/>
          <w:szCs w:val="2"/>
        </w:rPr>
      </w:pPr>
      <w:r>
        <w:rPr>
          <w:noProof/>
        </w:rPr>
        <w:lastRenderedPageBreak/>
        <mc:AlternateContent>
          <mc:Choice Requires="wps">
            <w:drawing>
              <wp:anchor distT="0" distB="0" distL="114300" distR="114300" simplePos="0" relativeHeight="251797504" behindDoc="1" locked="0" layoutInCell="1" allowOverlap="1" wp14:anchorId="03A787BD" wp14:editId="4D0F0DC3">
                <wp:simplePos x="0" y="0"/>
                <wp:positionH relativeFrom="page">
                  <wp:posOffset>790575</wp:posOffset>
                </wp:positionH>
                <wp:positionV relativeFrom="page">
                  <wp:posOffset>8667750</wp:posOffset>
                </wp:positionV>
                <wp:extent cx="786130" cy="476250"/>
                <wp:effectExtent l="0" t="0" r="13970" b="0"/>
                <wp:wrapNone/>
                <wp:docPr id="325" name="Cuadro de texto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8841AE">
                            <w:pPr>
                              <w:spacing w:before="93"/>
                              <w:ind w:left="273" w:right="273"/>
                              <w:jc w:val="center"/>
                              <w:rPr>
                                <w:b/>
                                <w:sz w:val="17"/>
                              </w:rPr>
                            </w:pPr>
                            <w:r>
                              <w:rPr>
                                <w:b/>
                                <w:sz w:val="17"/>
                              </w:rPr>
                              <w:t>SQL</w:t>
                            </w:r>
                            <w:r w:rsidR="008841AE">
                              <w:rPr>
                                <w:b/>
                                <w:sz w:val="17"/>
                              </w:rPr>
                              <w:t xml:space="preserve"> </w:t>
                            </w:r>
                            <w:r>
                              <w:rPr>
                                <w:b/>
                                <w:sz w:val="17"/>
                              </w:rPr>
                              <w:t>Inje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325" o:spid="_x0000_s1105" type="#_x0000_t202" style="position:absolute;margin-left:62.25pt;margin-top:682.5pt;width:61.9pt;height:37.5pt;z-index:-251518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" filled="f" stroked="f">
                <v:textbox inset="0,0,0,0">
                  <w:txbxContent>
                    <w:p w:rsidR="00F37E6B" w:rsidRDefault="00F37E6B" w:rsidP="008841AE">
                      <w:pPr>
                        <w:spacing w:before="93"/>
                        <w:ind w:left="273" w:right="273"/>
                        <w:jc w:val="center"/>
                        <w:rPr>
                          <w:b/>
                          <w:sz w:val="17"/>
                        </w:rPr>
                      </w:pPr>
                      <w:r>
                        <w:rPr>
                          <w:b/>
                          <w:sz w:val="17"/>
                        </w:rPr>
                        <w:t>SQL</w:t>
                      </w:r>
                      <w:r w:rsidR="008841AE">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4736" behindDoc="1" locked="0" layoutInCell="1" allowOverlap="1" wp14:anchorId="6CA944E3" wp14:editId="34C4AC01">
                <wp:simplePos x="0" y="0"/>
                <wp:positionH relativeFrom="page">
                  <wp:posOffset>771525</wp:posOffset>
                </wp:positionH>
                <wp:positionV relativeFrom="page">
                  <wp:posOffset>962025</wp:posOffset>
                </wp:positionV>
                <wp:extent cx="5753100" cy="1052195"/>
                <wp:effectExtent l="0" t="0" r="0" b="14605"/>
                <wp:wrapNone/>
                <wp:docPr id="357" name="Cuadro de texto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052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Attack Narrative</w:t>
                            </w:r>
                          </w:p>
                          <w:p w:rsidR="00F37E6B" w:rsidRDefault="00F37E6B" w:rsidP="00F37E6B">
                            <w:pPr>
                              <w:pStyle w:val="Textoindependiente"/>
                              <w:spacing w:before="240" w:line="270" w:lineRule="atLeast"/>
                            </w:pPr>
                            <w:r>
                              <w:t>The scan was automatically executed with the help of OWASP ZAP 2.6.0. The scan consisted of a first stage of directory browsing (spidering) for a maximum number of 5 children directories. The second stage was an active scan that attempted to execute the following attacks in the target web appl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7" o:spid="_x0000_s1105" type="#_x0000_t202" style="position:absolute;margin-left:60.75pt;margin-top:75.75pt;width:453pt;height:82.85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" filled="f" stroked="f">
                <v:textbox inset="0,0,0,0">
                  <w:txbxContent>
                    <w:p w:rsidR="00F37E6B" w:rsidRPr="00112330" w:rsidRDefault="00F37E6B" w:rsidP="00F37E6B">
                      <w:pPr>
                        <w:spacing w:before="10"/>
                        <w:ind w:left="20"/>
                        <w:rPr>
                          <w:b/>
                          <w:sz w:val="34"/>
                          <w:lang w:val="en-US"/>
                        </w:rPr>
                      </w:pPr>
                      <w:r w:rsidRPr="00112330">
                        <w:rPr>
                          <w:b/>
                          <w:sz w:val="34"/>
                          <w:lang w:val="en-US"/>
                        </w:rPr>
                        <w:t>Attack Narrative</w:t>
                      </w:r>
                    </w:p>
                    <w:p w:rsidR="00F37E6B" w:rsidRDefault="00F37E6B" w:rsidP="00F37E6B">
                      <w:pPr>
                        <w:pStyle w:val="Textoindependiente"/>
                        <w:spacing w:before="240" w:line="270" w:lineRule="atLeast"/>
                      </w:pPr>
                      <w:r>
                        <w:t>The scan was automatically executed with the help of OWASP ZAP 2.6.0. The scan consisted of a first stage of directory browsing (</w:t>
                      </w:r>
                      <w:proofErr w:type="spellStart"/>
                      <w:r>
                        <w:t>spidering</w:t>
                      </w:r>
                      <w:proofErr w:type="spellEnd"/>
                      <w:r>
                        <w:t>) for a maximum number of 5 children directories. The second stage was an active scan that attempted to execute the following attacks in the target web application:</w:t>
                      </w:r>
                    </w:p>
                  </w:txbxContent>
                </v:textbox>
                <w10:wrap anchorx="page" anchory="page"/>
              </v:shape>
            </w:pict>
          </mc:Fallback>
        </mc:AlternateContent>
      </w:r>
      <w:r w:rsidR="00BA5233">
        <w:rPr>
          <w:noProof/>
        </w:rPr>
        <mc:AlternateContent>
          <mc:Choice Requires="wpg">
            <w:drawing>
              <wp:anchor distT="0" distB="0" distL="114300" distR="114300" simplePos="0" relativeHeight="251760640" behindDoc="1" locked="0" layoutInCell="1" allowOverlap="1" wp14:anchorId="78077FA5" wp14:editId="52B8E29D">
                <wp:simplePos x="0" y="0"/>
                <wp:positionH relativeFrom="page">
                  <wp:posOffset>782955</wp:posOffset>
                </wp:positionH>
                <wp:positionV relativeFrom="page">
                  <wp:posOffset>2007870</wp:posOffset>
                </wp:positionV>
                <wp:extent cx="5994400" cy="7042785"/>
                <wp:effectExtent l="1905" t="7620" r="4445" b="7620"/>
                <wp:wrapNone/>
                <wp:docPr id="361" name="Grupo 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4400" cy="7042785"/>
                          <a:chOff x="1233" y="3162"/>
                          <a:chExt cx="9440" cy="11091"/>
                        </a:xfrm>
                      </wpg:grpSpPr>
                      <wps:wsp>
                        <wps:cNvPr id="362" name="Freeform 397"/>
                        <wps:cNvSpPr>
                          <a:spLocks/>
                        </wps:cNvSpPr>
                        <wps:spPr bwMode="auto">
                          <a:xfrm>
                            <a:off x="1240" y="4148"/>
                            <a:ext cx="9412" cy="793"/>
                          </a:xfrm>
                          <a:custGeom>
                            <a:avLst/>
                            <a:gdLst>
                              <a:gd name="T0" fmla="+- 0 10651 1240"/>
                              <a:gd name="T1" fmla="*/ T0 w 9412"/>
                              <a:gd name="T2" fmla="+- 0 4148 4148"/>
                              <a:gd name="T3" fmla="*/ 4148 h 793"/>
                              <a:gd name="T4" fmla="+- 0 2478 1240"/>
                              <a:gd name="T5" fmla="*/ T4 w 9412"/>
                              <a:gd name="T6" fmla="+- 0 4148 4148"/>
                              <a:gd name="T7" fmla="*/ 4148 h 793"/>
                              <a:gd name="T8" fmla="+- 0 1240 1240"/>
                              <a:gd name="T9" fmla="*/ T8 w 9412"/>
                              <a:gd name="T10" fmla="+- 0 4148 4148"/>
                              <a:gd name="T11" fmla="*/ 4148 h 793"/>
                              <a:gd name="T12" fmla="+- 0 1240 1240"/>
                              <a:gd name="T13" fmla="*/ T12 w 9412"/>
                              <a:gd name="T14" fmla="+- 0 4940 4148"/>
                              <a:gd name="T15" fmla="*/ 4940 h 793"/>
                              <a:gd name="T16" fmla="+- 0 2478 1240"/>
                              <a:gd name="T17" fmla="*/ T16 w 9412"/>
                              <a:gd name="T18" fmla="+- 0 4940 4148"/>
                              <a:gd name="T19" fmla="*/ 4940 h 793"/>
                              <a:gd name="T20" fmla="+- 0 10651 1240"/>
                              <a:gd name="T21" fmla="*/ T20 w 9412"/>
                              <a:gd name="T22" fmla="+- 0 4940 4148"/>
                              <a:gd name="T23" fmla="*/ 4940 h 793"/>
                              <a:gd name="T24" fmla="+- 0 10651 1240"/>
                              <a:gd name="T25" fmla="*/ T24 w 9412"/>
                              <a:gd name="T26" fmla="+- 0 4148 4148"/>
                              <a:gd name="T27" fmla="*/ 4148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 name="Line 398"/>
                        <wps:cNvCnPr/>
                        <wps:spPr bwMode="auto">
                          <a:xfrm>
                            <a:off x="2478" y="4948"/>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4" name="Freeform 399"/>
                        <wps:cNvSpPr>
                          <a:spLocks/>
                        </wps:cNvSpPr>
                        <wps:spPr bwMode="auto">
                          <a:xfrm>
                            <a:off x="1240" y="5934"/>
                            <a:ext cx="9412" cy="793"/>
                          </a:xfrm>
                          <a:custGeom>
                            <a:avLst/>
                            <a:gdLst>
                              <a:gd name="T0" fmla="+- 0 10651 1240"/>
                              <a:gd name="T1" fmla="*/ T0 w 9412"/>
                              <a:gd name="T2" fmla="+- 0 5934 5934"/>
                              <a:gd name="T3" fmla="*/ 5934 h 793"/>
                              <a:gd name="T4" fmla="+- 0 2478 1240"/>
                              <a:gd name="T5" fmla="*/ T4 w 9412"/>
                              <a:gd name="T6" fmla="+- 0 5934 5934"/>
                              <a:gd name="T7" fmla="*/ 5934 h 793"/>
                              <a:gd name="T8" fmla="+- 0 1240 1240"/>
                              <a:gd name="T9" fmla="*/ T8 w 9412"/>
                              <a:gd name="T10" fmla="+- 0 5934 5934"/>
                              <a:gd name="T11" fmla="*/ 5934 h 793"/>
                              <a:gd name="T12" fmla="+- 0 1240 1240"/>
                              <a:gd name="T13" fmla="*/ T12 w 9412"/>
                              <a:gd name="T14" fmla="+- 0 6726 5934"/>
                              <a:gd name="T15" fmla="*/ 6726 h 793"/>
                              <a:gd name="T16" fmla="+- 0 2478 1240"/>
                              <a:gd name="T17" fmla="*/ T16 w 9412"/>
                              <a:gd name="T18" fmla="+- 0 6726 5934"/>
                              <a:gd name="T19" fmla="*/ 6726 h 793"/>
                              <a:gd name="T20" fmla="+- 0 10651 1240"/>
                              <a:gd name="T21" fmla="*/ T20 w 9412"/>
                              <a:gd name="T22" fmla="+- 0 6726 5934"/>
                              <a:gd name="T23" fmla="*/ 6726 h 793"/>
                              <a:gd name="T24" fmla="+- 0 10651 1240"/>
                              <a:gd name="T25" fmla="*/ T24 w 9412"/>
                              <a:gd name="T26" fmla="+- 0 5934 5934"/>
                              <a:gd name="T27" fmla="*/ 5934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5" name="Line 400"/>
                        <wps:cNvCnPr/>
                        <wps:spPr bwMode="auto">
                          <a:xfrm>
                            <a:off x="2478" y="6734"/>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6" name="Freeform 401"/>
                        <wps:cNvSpPr>
                          <a:spLocks/>
                        </wps:cNvSpPr>
                        <wps:spPr bwMode="auto">
                          <a:xfrm>
                            <a:off x="1240" y="7519"/>
                            <a:ext cx="9412" cy="591"/>
                          </a:xfrm>
                          <a:custGeom>
                            <a:avLst/>
                            <a:gdLst>
                              <a:gd name="T0" fmla="+- 0 10651 1240"/>
                              <a:gd name="T1" fmla="*/ T0 w 9412"/>
                              <a:gd name="T2" fmla="+- 0 7519 7519"/>
                              <a:gd name="T3" fmla="*/ 7519 h 591"/>
                              <a:gd name="T4" fmla="+- 0 2478 1240"/>
                              <a:gd name="T5" fmla="*/ T4 w 9412"/>
                              <a:gd name="T6" fmla="+- 0 7519 7519"/>
                              <a:gd name="T7" fmla="*/ 7519 h 591"/>
                              <a:gd name="T8" fmla="+- 0 1240 1240"/>
                              <a:gd name="T9" fmla="*/ T8 w 9412"/>
                              <a:gd name="T10" fmla="+- 0 7519 7519"/>
                              <a:gd name="T11" fmla="*/ 7519 h 591"/>
                              <a:gd name="T12" fmla="+- 0 1240 1240"/>
                              <a:gd name="T13" fmla="*/ T12 w 9412"/>
                              <a:gd name="T14" fmla="+- 0 8109 7519"/>
                              <a:gd name="T15" fmla="*/ 8109 h 591"/>
                              <a:gd name="T16" fmla="+- 0 2478 1240"/>
                              <a:gd name="T17" fmla="*/ T16 w 9412"/>
                              <a:gd name="T18" fmla="+- 0 8109 7519"/>
                              <a:gd name="T19" fmla="*/ 8109 h 591"/>
                              <a:gd name="T20" fmla="+- 0 10651 1240"/>
                              <a:gd name="T21" fmla="*/ T20 w 9412"/>
                              <a:gd name="T22" fmla="+- 0 8109 7519"/>
                              <a:gd name="T23" fmla="*/ 8109 h 591"/>
                              <a:gd name="T24" fmla="+- 0 10651 1240"/>
                              <a:gd name="T25" fmla="*/ T24 w 9412"/>
                              <a:gd name="T26" fmla="+- 0 7519 7519"/>
                              <a:gd name="T27" fmla="*/ 7519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Line 402"/>
                        <wps:cNvCnPr/>
                        <wps:spPr bwMode="auto">
                          <a:xfrm>
                            <a:off x="2478" y="8116"/>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8" name="Freeform 403"/>
                        <wps:cNvSpPr>
                          <a:spLocks/>
                        </wps:cNvSpPr>
                        <wps:spPr bwMode="auto">
                          <a:xfrm>
                            <a:off x="1240" y="8700"/>
                            <a:ext cx="9412" cy="793"/>
                          </a:xfrm>
                          <a:custGeom>
                            <a:avLst/>
                            <a:gdLst>
                              <a:gd name="T0" fmla="+- 0 10651 1240"/>
                              <a:gd name="T1" fmla="*/ T0 w 9412"/>
                              <a:gd name="T2" fmla="+- 0 8700 8700"/>
                              <a:gd name="T3" fmla="*/ 8700 h 793"/>
                              <a:gd name="T4" fmla="+- 0 2478 1240"/>
                              <a:gd name="T5" fmla="*/ T4 w 9412"/>
                              <a:gd name="T6" fmla="+- 0 8700 8700"/>
                              <a:gd name="T7" fmla="*/ 8700 h 793"/>
                              <a:gd name="T8" fmla="+- 0 1240 1240"/>
                              <a:gd name="T9" fmla="*/ T8 w 9412"/>
                              <a:gd name="T10" fmla="+- 0 8700 8700"/>
                              <a:gd name="T11" fmla="*/ 8700 h 793"/>
                              <a:gd name="T12" fmla="+- 0 1240 1240"/>
                              <a:gd name="T13" fmla="*/ T12 w 9412"/>
                              <a:gd name="T14" fmla="+- 0 9492 8700"/>
                              <a:gd name="T15" fmla="*/ 9492 h 793"/>
                              <a:gd name="T16" fmla="+- 0 2478 1240"/>
                              <a:gd name="T17" fmla="*/ T16 w 9412"/>
                              <a:gd name="T18" fmla="+- 0 9492 8700"/>
                              <a:gd name="T19" fmla="*/ 9492 h 793"/>
                              <a:gd name="T20" fmla="+- 0 10651 1240"/>
                              <a:gd name="T21" fmla="*/ T20 w 9412"/>
                              <a:gd name="T22" fmla="+- 0 9492 8700"/>
                              <a:gd name="T23" fmla="*/ 9492 h 793"/>
                              <a:gd name="T24" fmla="+- 0 10651 1240"/>
                              <a:gd name="T25" fmla="*/ T24 w 9412"/>
                              <a:gd name="T26" fmla="+- 0 8700 8700"/>
                              <a:gd name="T27" fmla="*/ 8700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9" name="Line 404"/>
                        <wps:cNvCnPr/>
                        <wps:spPr bwMode="auto">
                          <a:xfrm>
                            <a:off x="2478" y="9499"/>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0" name="Freeform 405"/>
                        <wps:cNvSpPr>
                          <a:spLocks/>
                        </wps:cNvSpPr>
                        <wps:spPr bwMode="auto">
                          <a:xfrm>
                            <a:off x="1240" y="10083"/>
                            <a:ext cx="9412" cy="591"/>
                          </a:xfrm>
                          <a:custGeom>
                            <a:avLst/>
                            <a:gdLst>
                              <a:gd name="T0" fmla="+- 0 10651 1240"/>
                              <a:gd name="T1" fmla="*/ T0 w 9412"/>
                              <a:gd name="T2" fmla="+- 0 10083 10083"/>
                              <a:gd name="T3" fmla="*/ 10083 h 591"/>
                              <a:gd name="T4" fmla="+- 0 2478 1240"/>
                              <a:gd name="T5" fmla="*/ T4 w 9412"/>
                              <a:gd name="T6" fmla="+- 0 10083 10083"/>
                              <a:gd name="T7" fmla="*/ 10083 h 591"/>
                              <a:gd name="T8" fmla="+- 0 1240 1240"/>
                              <a:gd name="T9" fmla="*/ T8 w 9412"/>
                              <a:gd name="T10" fmla="+- 0 10083 10083"/>
                              <a:gd name="T11" fmla="*/ 10083 h 591"/>
                              <a:gd name="T12" fmla="+- 0 1240 1240"/>
                              <a:gd name="T13" fmla="*/ T12 w 9412"/>
                              <a:gd name="T14" fmla="+- 0 10673 10083"/>
                              <a:gd name="T15" fmla="*/ 10673 h 591"/>
                              <a:gd name="T16" fmla="+- 0 2478 1240"/>
                              <a:gd name="T17" fmla="*/ T16 w 9412"/>
                              <a:gd name="T18" fmla="+- 0 10673 10083"/>
                              <a:gd name="T19" fmla="*/ 10673 h 591"/>
                              <a:gd name="T20" fmla="+- 0 10651 1240"/>
                              <a:gd name="T21" fmla="*/ T20 w 9412"/>
                              <a:gd name="T22" fmla="+- 0 10673 10083"/>
                              <a:gd name="T23" fmla="*/ 10673 h 591"/>
                              <a:gd name="T24" fmla="+- 0 10651 1240"/>
                              <a:gd name="T25" fmla="*/ T24 w 9412"/>
                              <a:gd name="T26" fmla="+- 0 10083 10083"/>
                              <a:gd name="T27" fmla="*/ 10083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1" name="Line 406"/>
                        <wps:cNvCnPr/>
                        <wps:spPr bwMode="auto">
                          <a:xfrm>
                            <a:off x="2478" y="10680"/>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2" name="Freeform 407"/>
                        <wps:cNvSpPr>
                          <a:spLocks/>
                        </wps:cNvSpPr>
                        <wps:spPr bwMode="auto">
                          <a:xfrm>
                            <a:off x="1240" y="11465"/>
                            <a:ext cx="9412" cy="793"/>
                          </a:xfrm>
                          <a:custGeom>
                            <a:avLst/>
                            <a:gdLst>
                              <a:gd name="T0" fmla="+- 0 10651 1240"/>
                              <a:gd name="T1" fmla="*/ T0 w 9412"/>
                              <a:gd name="T2" fmla="+- 0 11465 11465"/>
                              <a:gd name="T3" fmla="*/ 11465 h 793"/>
                              <a:gd name="T4" fmla="+- 0 2478 1240"/>
                              <a:gd name="T5" fmla="*/ T4 w 9412"/>
                              <a:gd name="T6" fmla="+- 0 11465 11465"/>
                              <a:gd name="T7" fmla="*/ 11465 h 793"/>
                              <a:gd name="T8" fmla="+- 0 1240 1240"/>
                              <a:gd name="T9" fmla="*/ T8 w 9412"/>
                              <a:gd name="T10" fmla="+- 0 11465 11465"/>
                              <a:gd name="T11" fmla="*/ 11465 h 793"/>
                              <a:gd name="T12" fmla="+- 0 1240 1240"/>
                              <a:gd name="T13" fmla="*/ T12 w 9412"/>
                              <a:gd name="T14" fmla="+- 0 12257 11465"/>
                              <a:gd name="T15" fmla="*/ 12257 h 793"/>
                              <a:gd name="T16" fmla="+- 0 2478 1240"/>
                              <a:gd name="T17" fmla="*/ T16 w 9412"/>
                              <a:gd name="T18" fmla="+- 0 12257 11465"/>
                              <a:gd name="T19" fmla="*/ 12257 h 793"/>
                              <a:gd name="T20" fmla="+- 0 10651 1240"/>
                              <a:gd name="T21" fmla="*/ T20 w 9412"/>
                              <a:gd name="T22" fmla="+- 0 12257 11465"/>
                              <a:gd name="T23" fmla="*/ 12257 h 793"/>
                              <a:gd name="T24" fmla="+- 0 10651 1240"/>
                              <a:gd name="T25" fmla="*/ T24 w 9412"/>
                              <a:gd name="T26" fmla="+- 0 11465 11465"/>
                              <a:gd name="T27" fmla="*/ 11465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Line 408"/>
                        <wps:cNvCnPr/>
                        <wps:spPr bwMode="auto">
                          <a:xfrm>
                            <a:off x="2478" y="12265"/>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4" name="Freeform 409"/>
                        <wps:cNvSpPr>
                          <a:spLocks/>
                        </wps:cNvSpPr>
                        <wps:spPr bwMode="auto">
                          <a:xfrm>
                            <a:off x="1240" y="13050"/>
                            <a:ext cx="9412" cy="591"/>
                          </a:xfrm>
                          <a:custGeom>
                            <a:avLst/>
                            <a:gdLst>
                              <a:gd name="T0" fmla="+- 0 10651 1240"/>
                              <a:gd name="T1" fmla="*/ T0 w 9412"/>
                              <a:gd name="T2" fmla="+- 0 13050 13050"/>
                              <a:gd name="T3" fmla="*/ 13050 h 591"/>
                              <a:gd name="T4" fmla="+- 0 2478 1240"/>
                              <a:gd name="T5" fmla="*/ T4 w 9412"/>
                              <a:gd name="T6" fmla="+- 0 13050 13050"/>
                              <a:gd name="T7" fmla="*/ 13050 h 591"/>
                              <a:gd name="T8" fmla="+- 0 1240 1240"/>
                              <a:gd name="T9" fmla="*/ T8 w 9412"/>
                              <a:gd name="T10" fmla="+- 0 13050 13050"/>
                              <a:gd name="T11" fmla="*/ 13050 h 591"/>
                              <a:gd name="T12" fmla="+- 0 1240 1240"/>
                              <a:gd name="T13" fmla="*/ T12 w 9412"/>
                              <a:gd name="T14" fmla="+- 0 13640 13050"/>
                              <a:gd name="T15" fmla="*/ 13640 h 591"/>
                              <a:gd name="T16" fmla="+- 0 2478 1240"/>
                              <a:gd name="T17" fmla="*/ T16 w 9412"/>
                              <a:gd name="T18" fmla="+- 0 13640 13050"/>
                              <a:gd name="T19" fmla="*/ 13640 h 591"/>
                              <a:gd name="T20" fmla="+- 0 10651 1240"/>
                              <a:gd name="T21" fmla="*/ T20 w 9412"/>
                              <a:gd name="T22" fmla="+- 0 13640 13050"/>
                              <a:gd name="T23" fmla="*/ 13640 h 591"/>
                              <a:gd name="T24" fmla="+- 0 10651 1240"/>
                              <a:gd name="T25" fmla="*/ T24 w 9412"/>
                              <a:gd name="T26" fmla="+- 0 13050 13050"/>
                              <a:gd name="T27" fmla="*/ 13050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AutoShape 410"/>
                        <wps:cNvSpPr>
                          <a:spLocks/>
                        </wps:cNvSpPr>
                        <wps:spPr bwMode="auto">
                          <a:xfrm>
                            <a:off x="2478" y="13647"/>
                            <a:ext cx="8188" cy="591"/>
                          </a:xfrm>
                          <a:custGeom>
                            <a:avLst/>
                            <a:gdLst>
                              <a:gd name="T0" fmla="+- 0 2478 2478"/>
                              <a:gd name="T1" fmla="*/ T0 w 8188"/>
                              <a:gd name="T2" fmla="+- 0 13647 13647"/>
                              <a:gd name="T3" fmla="*/ 13647 h 591"/>
                              <a:gd name="T4" fmla="+- 0 10666 2478"/>
                              <a:gd name="T5" fmla="*/ T4 w 8188"/>
                              <a:gd name="T6" fmla="+- 0 13647 13647"/>
                              <a:gd name="T7" fmla="*/ 13647 h 591"/>
                              <a:gd name="T8" fmla="+- 0 2478 2478"/>
                              <a:gd name="T9" fmla="*/ T8 w 8188"/>
                              <a:gd name="T10" fmla="+- 0 14238 13647"/>
                              <a:gd name="T11" fmla="*/ 14238 h 591"/>
                              <a:gd name="T12" fmla="+- 0 10666 2478"/>
                              <a:gd name="T13" fmla="*/ T12 w 8188"/>
                              <a:gd name="T14" fmla="+- 0 14238 13647"/>
                              <a:gd name="T15" fmla="*/ 14238 h 591"/>
                            </a:gdLst>
                            <a:ahLst/>
                            <a:cxnLst>
                              <a:cxn ang="0">
                                <a:pos x="T1" y="T3"/>
                              </a:cxn>
                              <a:cxn ang="0">
                                <a:pos x="T5" y="T7"/>
                              </a:cxn>
                              <a:cxn ang="0">
                                <a:pos x="T9" y="T11"/>
                              </a:cxn>
                              <a:cxn ang="0">
                                <a:pos x="T13" y="T15"/>
                              </a:cxn>
                            </a:cxnLst>
                            <a:rect l="0" t="0" r="r" b="b"/>
                            <a:pathLst>
                              <a:path w="8188" h="591">
                                <a:moveTo>
                                  <a:pt x="0" y="0"/>
                                </a:moveTo>
                                <a:lnTo>
                                  <a:pt x="8188" y="0"/>
                                </a:lnTo>
                                <a:moveTo>
                                  <a:pt x="0" y="591"/>
                                </a:moveTo>
                                <a:lnTo>
                                  <a:pt x="8188"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AutoShape 411"/>
                        <wps:cNvSpPr>
                          <a:spLocks/>
                        </wps:cNvSpPr>
                        <wps:spPr bwMode="auto">
                          <a:xfrm>
                            <a:off x="2485" y="13640"/>
                            <a:ext cx="8174" cy="605"/>
                          </a:xfrm>
                          <a:custGeom>
                            <a:avLst/>
                            <a:gdLst>
                              <a:gd name="T0" fmla="+- 0 2485 2485"/>
                              <a:gd name="T1" fmla="*/ T0 w 8174"/>
                              <a:gd name="T2" fmla="+- 0 13640 13640"/>
                              <a:gd name="T3" fmla="*/ 13640 h 605"/>
                              <a:gd name="T4" fmla="+- 0 2485 2485"/>
                              <a:gd name="T5" fmla="*/ T4 w 8174"/>
                              <a:gd name="T6" fmla="+- 0 14245 13640"/>
                              <a:gd name="T7" fmla="*/ 14245 h 605"/>
                              <a:gd name="T8" fmla="+- 0 10658 2485"/>
                              <a:gd name="T9" fmla="*/ T8 w 8174"/>
                              <a:gd name="T10" fmla="+- 0 13640 13640"/>
                              <a:gd name="T11" fmla="*/ 13640 h 605"/>
                              <a:gd name="T12" fmla="+- 0 10658 2485"/>
                              <a:gd name="T13" fmla="*/ T12 w 8174"/>
                              <a:gd name="T14" fmla="+- 0 14245 13640"/>
                              <a:gd name="T15" fmla="*/ 14245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 name="AutoShape 412"/>
                        <wps:cNvSpPr>
                          <a:spLocks/>
                        </wps:cNvSpPr>
                        <wps:spPr bwMode="auto">
                          <a:xfrm>
                            <a:off x="1240" y="13647"/>
                            <a:ext cx="1252" cy="591"/>
                          </a:xfrm>
                          <a:custGeom>
                            <a:avLst/>
                            <a:gdLst>
                              <a:gd name="T0" fmla="+- 0 1240 1240"/>
                              <a:gd name="T1" fmla="*/ T0 w 1252"/>
                              <a:gd name="T2" fmla="+- 0 13647 13647"/>
                              <a:gd name="T3" fmla="*/ 13647 h 591"/>
                              <a:gd name="T4" fmla="+- 0 2492 1240"/>
                              <a:gd name="T5" fmla="*/ T4 w 1252"/>
                              <a:gd name="T6" fmla="+- 0 13647 13647"/>
                              <a:gd name="T7" fmla="*/ 13647 h 591"/>
                              <a:gd name="T8" fmla="+- 0 1240 1240"/>
                              <a:gd name="T9" fmla="*/ T8 w 1252"/>
                              <a:gd name="T10" fmla="+- 0 14238 13647"/>
                              <a:gd name="T11" fmla="*/ 14238 h 591"/>
                              <a:gd name="T12" fmla="+- 0 2492 1240"/>
                              <a:gd name="T13" fmla="*/ T12 w 1252"/>
                              <a:gd name="T14" fmla="+- 0 14238 13647"/>
                              <a:gd name="T15" fmla="*/ 14238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AutoShape 413"/>
                        <wps:cNvSpPr>
                          <a:spLocks/>
                        </wps:cNvSpPr>
                        <wps:spPr bwMode="auto">
                          <a:xfrm>
                            <a:off x="1247" y="13640"/>
                            <a:ext cx="1238" cy="605"/>
                          </a:xfrm>
                          <a:custGeom>
                            <a:avLst/>
                            <a:gdLst>
                              <a:gd name="T0" fmla="+- 0 1247 1247"/>
                              <a:gd name="T1" fmla="*/ T0 w 1238"/>
                              <a:gd name="T2" fmla="+- 0 13640 13640"/>
                              <a:gd name="T3" fmla="*/ 13640 h 605"/>
                              <a:gd name="T4" fmla="+- 0 1247 1247"/>
                              <a:gd name="T5" fmla="*/ T4 w 1238"/>
                              <a:gd name="T6" fmla="+- 0 14245 13640"/>
                              <a:gd name="T7" fmla="*/ 14245 h 605"/>
                              <a:gd name="T8" fmla="+- 0 2485 1247"/>
                              <a:gd name="T9" fmla="*/ T8 w 1238"/>
                              <a:gd name="T10" fmla="+- 0 13640 13640"/>
                              <a:gd name="T11" fmla="*/ 13640 h 605"/>
                              <a:gd name="T12" fmla="+- 0 2485 1247"/>
                              <a:gd name="T13" fmla="*/ T12 w 1238"/>
                              <a:gd name="T14" fmla="+- 0 14245 13640"/>
                              <a:gd name="T15" fmla="*/ 14245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AutoShape 414"/>
                        <wps:cNvSpPr>
                          <a:spLocks/>
                        </wps:cNvSpPr>
                        <wps:spPr bwMode="auto">
                          <a:xfrm>
                            <a:off x="2478" y="13057"/>
                            <a:ext cx="8188" cy="591"/>
                          </a:xfrm>
                          <a:custGeom>
                            <a:avLst/>
                            <a:gdLst>
                              <a:gd name="T0" fmla="+- 0 2478 2478"/>
                              <a:gd name="T1" fmla="*/ T0 w 8188"/>
                              <a:gd name="T2" fmla="+- 0 13057 13057"/>
                              <a:gd name="T3" fmla="*/ 13057 h 591"/>
                              <a:gd name="T4" fmla="+- 0 10666 2478"/>
                              <a:gd name="T5" fmla="*/ T4 w 8188"/>
                              <a:gd name="T6" fmla="+- 0 13057 13057"/>
                              <a:gd name="T7" fmla="*/ 13057 h 591"/>
                              <a:gd name="T8" fmla="+- 0 2478 2478"/>
                              <a:gd name="T9" fmla="*/ T8 w 8188"/>
                              <a:gd name="T10" fmla="+- 0 13647 13057"/>
                              <a:gd name="T11" fmla="*/ 13647 h 591"/>
                              <a:gd name="T12" fmla="+- 0 10666 2478"/>
                              <a:gd name="T13" fmla="*/ T12 w 8188"/>
                              <a:gd name="T14" fmla="+- 0 13647 13057"/>
                              <a:gd name="T15" fmla="*/ 13647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 name="AutoShape 415"/>
                        <wps:cNvSpPr>
                          <a:spLocks/>
                        </wps:cNvSpPr>
                        <wps:spPr bwMode="auto">
                          <a:xfrm>
                            <a:off x="2485" y="13050"/>
                            <a:ext cx="8174" cy="605"/>
                          </a:xfrm>
                          <a:custGeom>
                            <a:avLst/>
                            <a:gdLst>
                              <a:gd name="T0" fmla="+- 0 2485 2485"/>
                              <a:gd name="T1" fmla="*/ T0 w 8174"/>
                              <a:gd name="T2" fmla="+- 0 13050 13050"/>
                              <a:gd name="T3" fmla="*/ 13050 h 605"/>
                              <a:gd name="T4" fmla="+- 0 2485 2485"/>
                              <a:gd name="T5" fmla="*/ T4 w 8174"/>
                              <a:gd name="T6" fmla="+- 0 13655 13050"/>
                              <a:gd name="T7" fmla="*/ 13655 h 605"/>
                              <a:gd name="T8" fmla="+- 0 10658 2485"/>
                              <a:gd name="T9" fmla="*/ T8 w 8174"/>
                              <a:gd name="T10" fmla="+- 0 13050 13050"/>
                              <a:gd name="T11" fmla="*/ 13050 h 605"/>
                              <a:gd name="T12" fmla="+- 0 10658 2485"/>
                              <a:gd name="T13" fmla="*/ T12 w 8174"/>
                              <a:gd name="T14" fmla="+- 0 13655 13050"/>
                              <a:gd name="T15" fmla="*/ 13655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AutoShape 416"/>
                        <wps:cNvSpPr>
                          <a:spLocks/>
                        </wps:cNvSpPr>
                        <wps:spPr bwMode="auto">
                          <a:xfrm>
                            <a:off x="1240" y="13057"/>
                            <a:ext cx="1252" cy="591"/>
                          </a:xfrm>
                          <a:custGeom>
                            <a:avLst/>
                            <a:gdLst>
                              <a:gd name="T0" fmla="+- 0 1240 1240"/>
                              <a:gd name="T1" fmla="*/ T0 w 1252"/>
                              <a:gd name="T2" fmla="+- 0 13057 13057"/>
                              <a:gd name="T3" fmla="*/ 13057 h 591"/>
                              <a:gd name="T4" fmla="+- 0 2492 1240"/>
                              <a:gd name="T5" fmla="*/ T4 w 1252"/>
                              <a:gd name="T6" fmla="+- 0 13057 13057"/>
                              <a:gd name="T7" fmla="*/ 13057 h 591"/>
                              <a:gd name="T8" fmla="+- 0 1240 1240"/>
                              <a:gd name="T9" fmla="*/ T8 w 1252"/>
                              <a:gd name="T10" fmla="+- 0 13647 13057"/>
                              <a:gd name="T11" fmla="*/ 13647 h 591"/>
                              <a:gd name="T12" fmla="+- 0 2492 1240"/>
                              <a:gd name="T13" fmla="*/ T12 w 1252"/>
                              <a:gd name="T14" fmla="+- 0 13647 13057"/>
                              <a:gd name="T15" fmla="*/ 13647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 name="AutoShape 417"/>
                        <wps:cNvSpPr>
                          <a:spLocks/>
                        </wps:cNvSpPr>
                        <wps:spPr bwMode="auto">
                          <a:xfrm>
                            <a:off x="1247" y="13050"/>
                            <a:ext cx="1238" cy="605"/>
                          </a:xfrm>
                          <a:custGeom>
                            <a:avLst/>
                            <a:gdLst>
                              <a:gd name="T0" fmla="+- 0 1247 1247"/>
                              <a:gd name="T1" fmla="*/ T0 w 1238"/>
                              <a:gd name="T2" fmla="+- 0 13050 13050"/>
                              <a:gd name="T3" fmla="*/ 13050 h 605"/>
                              <a:gd name="T4" fmla="+- 0 1247 1247"/>
                              <a:gd name="T5" fmla="*/ T4 w 1238"/>
                              <a:gd name="T6" fmla="+- 0 13655 13050"/>
                              <a:gd name="T7" fmla="*/ 13655 h 605"/>
                              <a:gd name="T8" fmla="+- 0 2485 1247"/>
                              <a:gd name="T9" fmla="*/ T8 w 1238"/>
                              <a:gd name="T10" fmla="+- 0 13050 13050"/>
                              <a:gd name="T11" fmla="*/ 13050 h 605"/>
                              <a:gd name="T12" fmla="+- 0 2485 1247"/>
                              <a:gd name="T13" fmla="*/ T12 w 1238"/>
                              <a:gd name="T14" fmla="+- 0 13655 13050"/>
                              <a:gd name="T15" fmla="*/ 13655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Line 418"/>
                        <wps:cNvCnPr/>
                        <wps:spPr bwMode="auto">
                          <a:xfrm>
                            <a:off x="2478" y="13057"/>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84" name="AutoShape 419"/>
                        <wps:cNvSpPr>
                          <a:spLocks/>
                        </wps:cNvSpPr>
                        <wps:spPr bwMode="auto">
                          <a:xfrm>
                            <a:off x="2485" y="12257"/>
                            <a:ext cx="8174" cy="807"/>
                          </a:xfrm>
                          <a:custGeom>
                            <a:avLst/>
                            <a:gdLst>
                              <a:gd name="T0" fmla="+- 0 2485 2485"/>
                              <a:gd name="T1" fmla="*/ T0 w 8174"/>
                              <a:gd name="T2" fmla="+- 0 12257 12257"/>
                              <a:gd name="T3" fmla="*/ 12257 h 807"/>
                              <a:gd name="T4" fmla="+- 0 2485 2485"/>
                              <a:gd name="T5" fmla="*/ T4 w 8174"/>
                              <a:gd name="T6" fmla="+- 0 13064 12257"/>
                              <a:gd name="T7" fmla="*/ 13064 h 807"/>
                              <a:gd name="T8" fmla="+- 0 10658 2485"/>
                              <a:gd name="T9" fmla="*/ T8 w 8174"/>
                              <a:gd name="T10" fmla="+- 0 12257 12257"/>
                              <a:gd name="T11" fmla="*/ 12257 h 807"/>
                              <a:gd name="T12" fmla="+- 0 10658 2485"/>
                              <a:gd name="T13" fmla="*/ T12 w 8174"/>
                              <a:gd name="T14" fmla="+- 0 13064 12257"/>
                              <a:gd name="T15" fmla="*/ 13064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AutoShape 420"/>
                        <wps:cNvSpPr>
                          <a:spLocks/>
                        </wps:cNvSpPr>
                        <wps:spPr bwMode="auto">
                          <a:xfrm>
                            <a:off x="1240" y="12265"/>
                            <a:ext cx="1252" cy="793"/>
                          </a:xfrm>
                          <a:custGeom>
                            <a:avLst/>
                            <a:gdLst>
                              <a:gd name="T0" fmla="+- 0 1240 1240"/>
                              <a:gd name="T1" fmla="*/ T0 w 1252"/>
                              <a:gd name="T2" fmla="+- 0 12265 12265"/>
                              <a:gd name="T3" fmla="*/ 12265 h 793"/>
                              <a:gd name="T4" fmla="+- 0 2492 1240"/>
                              <a:gd name="T5" fmla="*/ T4 w 1252"/>
                              <a:gd name="T6" fmla="+- 0 12265 12265"/>
                              <a:gd name="T7" fmla="*/ 12265 h 793"/>
                              <a:gd name="T8" fmla="+- 0 1240 1240"/>
                              <a:gd name="T9" fmla="*/ T8 w 1252"/>
                              <a:gd name="T10" fmla="+- 0 13057 12265"/>
                              <a:gd name="T11" fmla="*/ 13057 h 793"/>
                              <a:gd name="T12" fmla="+- 0 2492 1240"/>
                              <a:gd name="T13" fmla="*/ T12 w 1252"/>
                              <a:gd name="T14" fmla="+- 0 13057 12265"/>
                              <a:gd name="T15" fmla="*/ 13057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AutoShape 421"/>
                        <wps:cNvSpPr>
                          <a:spLocks/>
                        </wps:cNvSpPr>
                        <wps:spPr bwMode="auto">
                          <a:xfrm>
                            <a:off x="1247" y="12257"/>
                            <a:ext cx="1238" cy="807"/>
                          </a:xfrm>
                          <a:custGeom>
                            <a:avLst/>
                            <a:gdLst>
                              <a:gd name="T0" fmla="+- 0 1247 1247"/>
                              <a:gd name="T1" fmla="*/ T0 w 1238"/>
                              <a:gd name="T2" fmla="+- 0 12257 12257"/>
                              <a:gd name="T3" fmla="*/ 12257 h 807"/>
                              <a:gd name="T4" fmla="+- 0 1247 1247"/>
                              <a:gd name="T5" fmla="*/ T4 w 1238"/>
                              <a:gd name="T6" fmla="+- 0 13064 12257"/>
                              <a:gd name="T7" fmla="*/ 13064 h 807"/>
                              <a:gd name="T8" fmla="+- 0 2485 1247"/>
                              <a:gd name="T9" fmla="*/ T8 w 1238"/>
                              <a:gd name="T10" fmla="+- 0 12257 12257"/>
                              <a:gd name="T11" fmla="*/ 12257 h 807"/>
                              <a:gd name="T12" fmla="+- 0 2485 1247"/>
                              <a:gd name="T13" fmla="*/ T12 w 1238"/>
                              <a:gd name="T14" fmla="+- 0 13064 12257"/>
                              <a:gd name="T15" fmla="*/ 13064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AutoShape 422"/>
                        <wps:cNvSpPr>
                          <a:spLocks/>
                        </wps:cNvSpPr>
                        <wps:spPr bwMode="auto">
                          <a:xfrm>
                            <a:off x="2478" y="11472"/>
                            <a:ext cx="8188" cy="793"/>
                          </a:xfrm>
                          <a:custGeom>
                            <a:avLst/>
                            <a:gdLst>
                              <a:gd name="T0" fmla="+- 0 2478 2478"/>
                              <a:gd name="T1" fmla="*/ T0 w 8188"/>
                              <a:gd name="T2" fmla="+- 0 11472 11472"/>
                              <a:gd name="T3" fmla="*/ 11472 h 793"/>
                              <a:gd name="T4" fmla="+- 0 10666 2478"/>
                              <a:gd name="T5" fmla="*/ T4 w 8188"/>
                              <a:gd name="T6" fmla="+- 0 11472 11472"/>
                              <a:gd name="T7" fmla="*/ 11472 h 793"/>
                              <a:gd name="T8" fmla="+- 0 2478 2478"/>
                              <a:gd name="T9" fmla="*/ T8 w 8188"/>
                              <a:gd name="T10" fmla="+- 0 12265 11472"/>
                              <a:gd name="T11" fmla="*/ 12265 h 793"/>
                              <a:gd name="T12" fmla="+- 0 10666 2478"/>
                              <a:gd name="T13" fmla="*/ T12 w 8188"/>
                              <a:gd name="T14" fmla="+- 0 12265 11472"/>
                              <a:gd name="T15" fmla="*/ 12265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423"/>
                        <wps:cNvSpPr>
                          <a:spLocks/>
                        </wps:cNvSpPr>
                        <wps:spPr bwMode="auto">
                          <a:xfrm>
                            <a:off x="2485" y="11465"/>
                            <a:ext cx="8174" cy="807"/>
                          </a:xfrm>
                          <a:custGeom>
                            <a:avLst/>
                            <a:gdLst>
                              <a:gd name="T0" fmla="+- 0 2485 2485"/>
                              <a:gd name="T1" fmla="*/ T0 w 8174"/>
                              <a:gd name="T2" fmla="+- 0 11465 11465"/>
                              <a:gd name="T3" fmla="*/ 11465 h 807"/>
                              <a:gd name="T4" fmla="+- 0 2485 2485"/>
                              <a:gd name="T5" fmla="*/ T4 w 8174"/>
                              <a:gd name="T6" fmla="+- 0 12272 11465"/>
                              <a:gd name="T7" fmla="*/ 12272 h 807"/>
                              <a:gd name="T8" fmla="+- 0 10658 2485"/>
                              <a:gd name="T9" fmla="*/ T8 w 8174"/>
                              <a:gd name="T10" fmla="+- 0 11465 11465"/>
                              <a:gd name="T11" fmla="*/ 11465 h 807"/>
                              <a:gd name="T12" fmla="+- 0 10658 2485"/>
                              <a:gd name="T13" fmla="*/ T12 w 8174"/>
                              <a:gd name="T14" fmla="+- 0 12272 11465"/>
                              <a:gd name="T15" fmla="*/ 12272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AutoShape 424"/>
                        <wps:cNvSpPr>
                          <a:spLocks/>
                        </wps:cNvSpPr>
                        <wps:spPr bwMode="auto">
                          <a:xfrm>
                            <a:off x="1240" y="11472"/>
                            <a:ext cx="1252" cy="793"/>
                          </a:xfrm>
                          <a:custGeom>
                            <a:avLst/>
                            <a:gdLst>
                              <a:gd name="T0" fmla="+- 0 1240 1240"/>
                              <a:gd name="T1" fmla="*/ T0 w 1252"/>
                              <a:gd name="T2" fmla="+- 0 11472 11472"/>
                              <a:gd name="T3" fmla="*/ 11472 h 793"/>
                              <a:gd name="T4" fmla="+- 0 2492 1240"/>
                              <a:gd name="T5" fmla="*/ T4 w 1252"/>
                              <a:gd name="T6" fmla="+- 0 11472 11472"/>
                              <a:gd name="T7" fmla="*/ 11472 h 793"/>
                              <a:gd name="T8" fmla="+- 0 1240 1240"/>
                              <a:gd name="T9" fmla="*/ T8 w 1252"/>
                              <a:gd name="T10" fmla="+- 0 12265 11472"/>
                              <a:gd name="T11" fmla="*/ 12265 h 793"/>
                              <a:gd name="T12" fmla="+- 0 2492 1240"/>
                              <a:gd name="T13" fmla="*/ T12 w 1252"/>
                              <a:gd name="T14" fmla="+- 0 12265 11472"/>
                              <a:gd name="T15" fmla="*/ 12265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AutoShape 425"/>
                        <wps:cNvSpPr>
                          <a:spLocks/>
                        </wps:cNvSpPr>
                        <wps:spPr bwMode="auto">
                          <a:xfrm>
                            <a:off x="1247" y="11465"/>
                            <a:ext cx="1238" cy="807"/>
                          </a:xfrm>
                          <a:custGeom>
                            <a:avLst/>
                            <a:gdLst>
                              <a:gd name="T0" fmla="+- 0 1247 1247"/>
                              <a:gd name="T1" fmla="*/ T0 w 1238"/>
                              <a:gd name="T2" fmla="+- 0 11465 11465"/>
                              <a:gd name="T3" fmla="*/ 11465 h 807"/>
                              <a:gd name="T4" fmla="+- 0 1247 1247"/>
                              <a:gd name="T5" fmla="*/ T4 w 1238"/>
                              <a:gd name="T6" fmla="+- 0 12272 11465"/>
                              <a:gd name="T7" fmla="*/ 12272 h 807"/>
                              <a:gd name="T8" fmla="+- 0 2485 1247"/>
                              <a:gd name="T9" fmla="*/ T8 w 1238"/>
                              <a:gd name="T10" fmla="+- 0 11465 11465"/>
                              <a:gd name="T11" fmla="*/ 11465 h 807"/>
                              <a:gd name="T12" fmla="+- 0 2485 1247"/>
                              <a:gd name="T13" fmla="*/ T12 w 1238"/>
                              <a:gd name="T14" fmla="+- 0 12272 11465"/>
                              <a:gd name="T15" fmla="*/ 12272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426"/>
                        <wps:cNvCnPr/>
                        <wps:spPr bwMode="auto">
                          <a:xfrm>
                            <a:off x="2478" y="11472"/>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92" name="AutoShape 427"/>
                        <wps:cNvSpPr>
                          <a:spLocks/>
                        </wps:cNvSpPr>
                        <wps:spPr bwMode="auto">
                          <a:xfrm>
                            <a:off x="2485" y="10673"/>
                            <a:ext cx="8174" cy="807"/>
                          </a:xfrm>
                          <a:custGeom>
                            <a:avLst/>
                            <a:gdLst>
                              <a:gd name="T0" fmla="+- 0 2485 2485"/>
                              <a:gd name="T1" fmla="*/ T0 w 8174"/>
                              <a:gd name="T2" fmla="+- 0 10673 10673"/>
                              <a:gd name="T3" fmla="*/ 10673 h 807"/>
                              <a:gd name="T4" fmla="+- 0 2485 2485"/>
                              <a:gd name="T5" fmla="*/ T4 w 8174"/>
                              <a:gd name="T6" fmla="+- 0 11480 10673"/>
                              <a:gd name="T7" fmla="*/ 11480 h 807"/>
                              <a:gd name="T8" fmla="+- 0 10658 2485"/>
                              <a:gd name="T9" fmla="*/ T8 w 8174"/>
                              <a:gd name="T10" fmla="+- 0 10673 10673"/>
                              <a:gd name="T11" fmla="*/ 10673 h 807"/>
                              <a:gd name="T12" fmla="+- 0 10658 2485"/>
                              <a:gd name="T13" fmla="*/ T12 w 8174"/>
                              <a:gd name="T14" fmla="+- 0 11480 10673"/>
                              <a:gd name="T15" fmla="*/ 11480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 name="AutoShape 428"/>
                        <wps:cNvSpPr>
                          <a:spLocks/>
                        </wps:cNvSpPr>
                        <wps:spPr bwMode="auto">
                          <a:xfrm>
                            <a:off x="1240" y="10680"/>
                            <a:ext cx="1252" cy="793"/>
                          </a:xfrm>
                          <a:custGeom>
                            <a:avLst/>
                            <a:gdLst>
                              <a:gd name="T0" fmla="+- 0 1240 1240"/>
                              <a:gd name="T1" fmla="*/ T0 w 1252"/>
                              <a:gd name="T2" fmla="+- 0 10680 10680"/>
                              <a:gd name="T3" fmla="*/ 10680 h 793"/>
                              <a:gd name="T4" fmla="+- 0 2492 1240"/>
                              <a:gd name="T5" fmla="*/ T4 w 1252"/>
                              <a:gd name="T6" fmla="+- 0 10680 10680"/>
                              <a:gd name="T7" fmla="*/ 10680 h 793"/>
                              <a:gd name="T8" fmla="+- 0 1240 1240"/>
                              <a:gd name="T9" fmla="*/ T8 w 1252"/>
                              <a:gd name="T10" fmla="+- 0 11472 10680"/>
                              <a:gd name="T11" fmla="*/ 11472 h 793"/>
                              <a:gd name="T12" fmla="+- 0 2492 1240"/>
                              <a:gd name="T13" fmla="*/ T12 w 1252"/>
                              <a:gd name="T14" fmla="+- 0 11472 10680"/>
                              <a:gd name="T15" fmla="*/ 11472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AutoShape 429"/>
                        <wps:cNvSpPr>
                          <a:spLocks/>
                        </wps:cNvSpPr>
                        <wps:spPr bwMode="auto">
                          <a:xfrm>
                            <a:off x="1247" y="10673"/>
                            <a:ext cx="1238" cy="807"/>
                          </a:xfrm>
                          <a:custGeom>
                            <a:avLst/>
                            <a:gdLst>
                              <a:gd name="T0" fmla="+- 0 1247 1247"/>
                              <a:gd name="T1" fmla="*/ T0 w 1238"/>
                              <a:gd name="T2" fmla="+- 0 10673 10673"/>
                              <a:gd name="T3" fmla="*/ 10673 h 807"/>
                              <a:gd name="T4" fmla="+- 0 1247 1247"/>
                              <a:gd name="T5" fmla="*/ T4 w 1238"/>
                              <a:gd name="T6" fmla="+- 0 11480 10673"/>
                              <a:gd name="T7" fmla="*/ 11480 h 807"/>
                              <a:gd name="T8" fmla="+- 0 2485 1247"/>
                              <a:gd name="T9" fmla="*/ T8 w 1238"/>
                              <a:gd name="T10" fmla="+- 0 10673 10673"/>
                              <a:gd name="T11" fmla="*/ 10673 h 807"/>
                              <a:gd name="T12" fmla="+- 0 2485 1247"/>
                              <a:gd name="T13" fmla="*/ T12 w 1238"/>
                              <a:gd name="T14" fmla="+- 0 11480 10673"/>
                              <a:gd name="T15" fmla="*/ 11480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AutoShape 430"/>
                        <wps:cNvSpPr>
                          <a:spLocks/>
                        </wps:cNvSpPr>
                        <wps:spPr bwMode="auto">
                          <a:xfrm>
                            <a:off x="2478" y="10090"/>
                            <a:ext cx="8188" cy="591"/>
                          </a:xfrm>
                          <a:custGeom>
                            <a:avLst/>
                            <a:gdLst>
                              <a:gd name="T0" fmla="+- 0 2478 2478"/>
                              <a:gd name="T1" fmla="*/ T0 w 8188"/>
                              <a:gd name="T2" fmla="+- 0 10090 10090"/>
                              <a:gd name="T3" fmla="*/ 10090 h 591"/>
                              <a:gd name="T4" fmla="+- 0 10666 2478"/>
                              <a:gd name="T5" fmla="*/ T4 w 8188"/>
                              <a:gd name="T6" fmla="+- 0 10090 10090"/>
                              <a:gd name="T7" fmla="*/ 10090 h 591"/>
                              <a:gd name="T8" fmla="+- 0 2478 2478"/>
                              <a:gd name="T9" fmla="*/ T8 w 8188"/>
                              <a:gd name="T10" fmla="+- 0 10680 10090"/>
                              <a:gd name="T11" fmla="*/ 10680 h 591"/>
                              <a:gd name="T12" fmla="+- 0 10666 2478"/>
                              <a:gd name="T13" fmla="*/ T12 w 8188"/>
                              <a:gd name="T14" fmla="+- 0 10680 10090"/>
                              <a:gd name="T15" fmla="*/ 10680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AutoShape 431"/>
                        <wps:cNvSpPr>
                          <a:spLocks/>
                        </wps:cNvSpPr>
                        <wps:spPr bwMode="auto">
                          <a:xfrm>
                            <a:off x="2485" y="10083"/>
                            <a:ext cx="8174" cy="605"/>
                          </a:xfrm>
                          <a:custGeom>
                            <a:avLst/>
                            <a:gdLst>
                              <a:gd name="T0" fmla="+- 0 2485 2485"/>
                              <a:gd name="T1" fmla="*/ T0 w 8174"/>
                              <a:gd name="T2" fmla="+- 0 10083 10083"/>
                              <a:gd name="T3" fmla="*/ 10083 h 605"/>
                              <a:gd name="T4" fmla="+- 0 2485 2485"/>
                              <a:gd name="T5" fmla="*/ T4 w 8174"/>
                              <a:gd name="T6" fmla="+- 0 10687 10083"/>
                              <a:gd name="T7" fmla="*/ 10687 h 605"/>
                              <a:gd name="T8" fmla="+- 0 10658 2485"/>
                              <a:gd name="T9" fmla="*/ T8 w 8174"/>
                              <a:gd name="T10" fmla="+- 0 10083 10083"/>
                              <a:gd name="T11" fmla="*/ 10083 h 605"/>
                              <a:gd name="T12" fmla="+- 0 10658 2485"/>
                              <a:gd name="T13" fmla="*/ T12 w 8174"/>
                              <a:gd name="T14" fmla="+- 0 10687 10083"/>
                              <a:gd name="T15" fmla="*/ 10687 h 605"/>
                            </a:gdLst>
                            <a:ahLst/>
                            <a:cxnLst>
                              <a:cxn ang="0">
                                <a:pos x="T1" y="T3"/>
                              </a:cxn>
                              <a:cxn ang="0">
                                <a:pos x="T5" y="T7"/>
                              </a:cxn>
                              <a:cxn ang="0">
                                <a:pos x="T9" y="T11"/>
                              </a:cxn>
                              <a:cxn ang="0">
                                <a:pos x="T13" y="T15"/>
                              </a:cxn>
                            </a:cxnLst>
                            <a:rect l="0" t="0" r="r" b="b"/>
                            <a:pathLst>
                              <a:path w="8174" h="605">
                                <a:moveTo>
                                  <a:pt x="0" y="0"/>
                                </a:moveTo>
                                <a:lnTo>
                                  <a:pt x="0" y="604"/>
                                </a:lnTo>
                                <a:moveTo>
                                  <a:pt x="8173" y="0"/>
                                </a:moveTo>
                                <a:lnTo>
                                  <a:pt x="8173" y="604"/>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AutoShape 432"/>
                        <wps:cNvSpPr>
                          <a:spLocks/>
                        </wps:cNvSpPr>
                        <wps:spPr bwMode="auto">
                          <a:xfrm>
                            <a:off x="1240" y="10090"/>
                            <a:ext cx="1252" cy="591"/>
                          </a:xfrm>
                          <a:custGeom>
                            <a:avLst/>
                            <a:gdLst>
                              <a:gd name="T0" fmla="+- 0 1240 1240"/>
                              <a:gd name="T1" fmla="*/ T0 w 1252"/>
                              <a:gd name="T2" fmla="+- 0 10090 10090"/>
                              <a:gd name="T3" fmla="*/ 10090 h 591"/>
                              <a:gd name="T4" fmla="+- 0 2492 1240"/>
                              <a:gd name="T5" fmla="*/ T4 w 1252"/>
                              <a:gd name="T6" fmla="+- 0 10090 10090"/>
                              <a:gd name="T7" fmla="*/ 10090 h 591"/>
                              <a:gd name="T8" fmla="+- 0 1240 1240"/>
                              <a:gd name="T9" fmla="*/ T8 w 1252"/>
                              <a:gd name="T10" fmla="+- 0 10680 10090"/>
                              <a:gd name="T11" fmla="*/ 10680 h 591"/>
                              <a:gd name="T12" fmla="+- 0 2492 1240"/>
                              <a:gd name="T13" fmla="*/ T12 w 1252"/>
                              <a:gd name="T14" fmla="+- 0 10680 10090"/>
                              <a:gd name="T15" fmla="*/ 10680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AutoShape 433"/>
                        <wps:cNvSpPr>
                          <a:spLocks/>
                        </wps:cNvSpPr>
                        <wps:spPr bwMode="auto">
                          <a:xfrm>
                            <a:off x="1247" y="10083"/>
                            <a:ext cx="1238" cy="605"/>
                          </a:xfrm>
                          <a:custGeom>
                            <a:avLst/>
                            <a:gdLst>
                              <a:gd name="T0" fmla="+- 0 1247 1247"/>
                              <a:gd name="T1" fmla="*/ T0 w 1238"/>
                              <a:gd name="T2" fmla="+- 0 10083 10083"/>
                              <a:gd name="T3" fmla="*/ 10083 h 605"/>
                              <a:gd name="T4" fmla="+- 0 1247 1247"/>
                              <a:gd name="T5" fmla="*/ T4 w 1238"/>
                              <a:gd name="T6" fmla="+- 0 10687 10083"/>
                              <a:gd name="T7" fmla="*/ 10687 h 605"/>
                              <a:gd name="T8" fmla="+- 0 2485 1247"/>
                              <a:gd name="T9" fmla="*/ T8 w 1238"/>
                              <a:gd name="T10" fmla="+- 0 10083 10083"/>
                              <a:gd name="T11" fmla="*/ 10083 h 605"/>
                              <a:gd name="T12" fmla="+- 0 2485 1247"/>
                              <a:gd name="T13" fmla="*/ T12 w 1238"/>
                              <a:gd name="T14" fmla="+- 0 10687 10083"/>
                              <a:gd name="T15" fmla="*/ 10687 h 605"/>
                            </a:gdLst>
                            <a:ahLst/>
                            <a:cxnLst>
                              <a:cxn ang="0">
                                <a:pos x="T1" y="T3"/>
                              </a:cxn>
                              <a:cxn ang="0">
                                <a:pos x="T5" y="T7"/>
                              </a:cxn>
                              <a:cxn ang="0">
                                <a:pos x="T9" y="T11"/>
                              </a:cxn>
                              <a:cxn ang="0">
                                <a:pos x="T13" y="T15"/>
                              </a:cxn>
                            </a:cxnLst>
                            <a:rect l="0" t="0" r="r" b="b"/>
                            <a:pathLst>
                              <a:path w="1238" h="605">
                                <a:moveTo>
                                  <a:pt x="0" y="0"/>
                                </a:moveTo>
                                <a:lnTo>
                                  <a:pt x="0" y="604"/>
                                </a:lnTo>
                                <a:moveTo>
                                  <a:pt x="1238" y="0"/>
                                </a:moveTo>
                                <a:lnTo>
                                  <a:pt x="1238" y="604"/>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Line 434"/>
                        <wps:cNvCnPr/>
                        <wps:spPr bwMode="auto">
                          <a:xfrm>
                            <a:off x="2478" y="10090"/>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00" name="AutoShape 435"/>
                        <wps:cNvSpPr>
                          <a:spLocks/>
                        </wps:cNvSpPr>
                        <wps:spPr bwMode="auto">
                          <a:xfrm>
                            <a:off x="2485" y="9492"/>
                            <a:ext cx="8174" cy="605"/>
                          </a:xfrm>
                          <a:custGeom>
                            <a:avLst/>
                            <a:gdLst>
                              <a:gd name="T0" fmla="+- 0 2485 2485"/>
                              <a:gd name="T1" fmla="*/ T0 w 8174"/>
                              <a:gd name="T2" fmla="+- 0 9492 9492"/>
                              <a:gd name="T3" fmla="*/ 9492 h 605"/>
                              <a:gd name="T4" fmla="+- 0 2485 2485"/>
                              <a:gd name="T5" fmla="*/ T4 w 8174"/>
                              <a:gd name="T6" fmla="+- 0 10097 9492"/>
                              <a:gd name="T7" fmla="*/ 10097 h 605"/>
                              <a:gd name="T8" fmla="+- 0 10658 2485"/>
                              <a:gd name="T9" fmla="*/ T8 w 8174"/>
                              <a:gd name="T10" fmla="+- 0 9492 9492"/>
                              <a:gd name="T11" fmla="*/ 9492 h 605"/>
                              <a:gd name="T12" fmla="+- 0 10658 2485"/>
                              <a:gd name="T13" fmla="*/ T12 w 8174"/>
                              <a:gd name="T14" fmla="+- 0 10097 9492"/>
                              <a:gd name="T15" fmla="*/ 10097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1" name="AutoShape 436"/>
                        <wps:cNvSpPr>
                          <a:spLocks/>
                        </wps:cNvSpPr>
                        <wps:spPr bwMode="auto">
                          <a:xfrm>
                            <a:off x="1240" y="9499"/>
                            <a:ext cx="1252" cy="591"/>
                          </a:xfrm>
                          <a:custGeom>
                            <a:avLst/>
                            <a:gdLst>
                              <a:gd name="T0" fmla="+- 0 1240 1240"/>
                              <a:gd name="T1" fmla="*/ T0 w 1252"/>
                              <a:gd name="T2" fmla="+- 0 9499 9499"/>
                              <a:gd name="T3" fmla="*/ 9499 h 591"/>
                              <a:gd name="T4" fmla="+- 0 2492 1240"/>
                              <a:gd name="T5" fmla="*/ T4 w 1252"/>
                              <a:gd name="T6" fmla="+- 0 9499 9499"/>
                              <a:gd name="T7" fmla="*/ 9499 h 591"/>
                              <a:gd name="T8" fmla="+- 0 1240 1240"/>
                              <a:gd name="T9" fmla="*/ T8 w 1252"/>
                              <a:gd name="T10" fmla="+- 0 10090 9499"/>
                              <a:gd name="T11" fmla="*/ 10090 h 591"/>
                              <a:gd name="T12" fmla="+- 0 2492 1240"/>
                              <a:gd name="T13" fmla="*/ T12 w 1252"/>
                              <a:gd name="T14" fmla="+- 0 10090 9499"/>
                              <a:gd name="T15" fmla="*/ 10090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2" name="AutoShape 437"/>
                        <wps:cNvSpPr>
                          <a:spLocks/>
                        </wps:cNvSpPr>
                        <wps:spPr bwMode="auto">
                          <a:xfrm>
                            <a:off x="1247" y="9492"/>
                            <a:ext cx="1238" cy="605"/>
                          </a:xfrm>
                          <a:custGeom>
                            <a:avLst/>
                            <a:gdLst>
                              <a:gd name="T0" fmla="+- 0 1247 1247"/>
                              <a:gd name="T1" fmla="*/ T0 w 1238"/>
                              <a:gd name="T2" fmla="+- 0 9492 9492"/>
                              <a:gd name="T3" fmla="*/ 9492 h 605"/>
                              <a:gd name="T4" fmla="+- 0 1247 1247"/>
                              <a:gd name="T5" fmla="*/ T4 w 1238"/>
                              <a:gd name="T6" fmla="+- 0 10097 9492"/>
                              <a:gd name="T7" fmla="*/ 10097 h 605"/>
                              <a:gd name="T8" fmla="+- 0 2485 1247"/>
                              <a:gd name="T9" fmla="*/ T8 w 1238"/>
                              <a:gd name="T10" fmla="+- 0 9492 9492"/>
                              <a:gd name="T11" fmla="*/ 9492 h 605"/>
                              <a:gd name="T12" fmla="+- 0 2485 1247"/>
                              <a:gd name="T13" fmla="*/ T12 w 1238"/>
                              <a:gd name="T14" fmla="+- 0 10097 9492"/>
                              <a:gd name="T15" fmla="*/ 10097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3" name="AutoShape 438"/>
                        <wps:cNvSpPr>
                          <a:spLocks/>
                        </wps:cNvSpPr>
                        <wps:spPr bwMode="auto">
                          <a:xfrm>
                            <a:off x="2478" y="8707"/>
                            <a:ext cx="8188" cy="793"/>
                          </a:xfrm>
                          <a:custGeom>
                            <a:avLst/>
                            <a:gdLst>
                              <a:gd name="T0" fmla="+- 0 2478 2478"/>
                              <a:gd name="T1" fmla="*/ T0 w 8188"/>
                              <a:gd name="T2" fmla="+- 0 8707 8707"/>
                              <a:gd name="T3" fmla="*/ 8707 h 793"/>
                              <a:gd name="T4" fmla="+- 0 10666 2478"/>
                              <a:gd name="T5" fmla="*/ T4 w 8188"/>
                              <a:gd name="T6" fmla="+- 0 8707 8707"/>
                              <a:gd name="T7" fmla="*/ 8707 h 793"/>
                              <a:gd name="T8" fmla="+- 0 2478 2478"/>
                              <a:gd name="T9" fmla="*/ T8 w 8188"/>
                              <a:gd name="T10" fmla="+- 0 9499 8707"/>
                              <a:gd name="T11" fmla="*/ 9499 h 793"/>
                              <a:gd name="T12" fmla="+- 0 10666 2478"/>
                              <a:gd name="T13" fmla="*/ T12 w 8188"/>
                              <a:gd name="T14" fmla="+- 0 9499 8707"/>
                              <a:gd name="T15" fmla="*/ 9499 h 793"/>
                            </a:gdLst>
                            <a:ahLst/>
                            <a:cxnLst>
                              <a:cxn ang="0">
                                <a:pos x="T1" y="T3"/>
                              </a:cxn>
                              <a:cxn ang="0">
                                <a:pos x="T5" y="T7"/>
                              </a:cxn>
                              <a:cxn ang="0">
                                <a:pos x="T9" y="T11"/>
                              </a:cxn>
                              <a:cxn ang="0">
                                <a:pos x="T13" y="T15"/>
                              </a:cxn>
                            </a:cxnLst>
                            <a:rect l="0" t="0" r="r" b="b"/>
                            <a:pathLst>
                              <a:path w="8188" h="793">
                                <a:moveTo>
                                  <a:pt x="0" y="0"/>
                                </a:moveTo>
                                <a:lnTo>
                                  <a:pt x="8188" y="0"/>
                                </a:lnTo>
                                <a:moveTo>
                                  <a:pt x="0" y="792"/>
                                </a:moveTo>
                                <a:lnTo>
                                  <a:pt x="8188"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 name="AutoShape 439"/>
                        <wps:cNvSpPr>
                          <a:spLocks/>
                        </wps:cNvSpPr>
                        <wps:spPr bwMode="auto">
                          <a:xfrm>
                            <a:off x="2485" y="8700"/>
                            <a:ext cx="8174" cy="807"/>
                          </a:xfrm>
                          <a:custGeom>
                            <a:avLst/>
                            <a:gdLst>
                              <a:gd name="T0" fmla="+- 0 2485 2485"/>
                              <a:gd name="T1" fmla="*/ T0 w 8174"/>
                              <a:gd name="T2" fmla="+- 0 8700 8700"/>
                              <a:gd name="T3" fmla="*/ 8700 h 807"/>
                              <a:gd name="T4" fmla="+- 0 2485 2485"/>
                              <a:gd name="T5" fmla="*/ T4 w 8174"/>
                              <a:gd name="T6" fmla="+- 0 9506 8700"/>
                              <a:gd name="T7" fmla="*/ 9506 h 807"/>
                              <a:gd name="T8" fmla="+- 0 10658 2485"/>
                              <a:gd name="T9" fmla="*/ T8 w 8174"/>
                              <a:gd name="T10" fmla="+- 0 8700 8700"/>
                              <a:gd name="T11" fmla="*/ 8700 h 807"/>
                              <a:gd name="T12" fmla="+- 0 10658 2485"/>
                              <a:gd name="T13" fmla="*/ T12 w 8174"/>
                              <a:gd name="T14" fmla="+- 0 9506 8700"/>
                              <a:gd name="T15" fmla="*/ 9506 h 807"/>
                            </a:gdLst>
                            <a:ahLst/>
                            <a:cxnLst>
                              <a:cxn ang="0">
                                <a:pos x="T1" y="T3"/>
                              </a:cxn>
                              <a:cxn ang="0">
                                <a:pos x="T5" y="T7"/>
                              </a:cxn>
                              <a:cxn ang="0">
                                <a:pos x="T9" y="T11"/>
                              </a:cxn>
                              <a:cxn ang="0">
                                <a:pos x="T13" y="T15"/>
                              </a:cxn>
                            </a:cxnLst>
                            <a:rect l="0" t="0" r="r" b="b"/>
                            <a:pathLst>
                              <a:path w="8174" h="807">
                                <a:moveTo>
                                  <a:pt x="0" y="0"/>
                                </a:moveTo>
                                <a:lnTo>
                                  <a:pt x="0" y="806"/>
                                </a:lnTo>
                                <a:moveTo>
                                  <a:pt x="8173" y="0"/>
                                </a:moveTo>
                                <a:lnTo>
                                  <a:pt x="8173" y="806"/>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5" name="AutoShape 440"/>
                        <wps:cNvSpPr>
                          <a:spLocks/>
                        </wps:cNvSpPr>
                        <wps:spPr bwMode="auto">
                          <a:xfrm>
                            <a:off x="1240" y="8707"/>
                            <a:ext cx="1252" cy="793"/>
                          </a:xfrm>
                          <a:custGeom>
                            <a:avLst/>
                            <a:gdLst>
                              <a:gd name="T0" fmla="+- 0 1240 1240"/>
                              <a:gd name="T1" fmla="*/ T0 w 1252"/>
                              <a:gd name="T2" fmla="+- 0 8707 8707"/>
                              <a:gd name="T3" fmla="*/ 8707 h 793"/>
                              <a:gd name="T4" fmla="+- 0 2492 1240"/>
                              <a:gd name="T5" fmla="*/ T4 w 1252"/>
                              <a:gd name="T6" fmla="+- 0 8707 8707"/>
                              <a:gd name="T7" fmla="*/ 8707 h 793"/>
                              <a:gd name="T8" fmla="+- 0 1240 1240"/>
                              <a:gd name="T9" fmla="*/ T8 w 1252"/>
                              <a:gd name="T10" fmla="+- 0 9499 8707"/>
                              <a:gd name="T11" fmla="*/ 9499 h 793"/>
                              <a:gd name="T12" fmla="+- 0 2492 1240"/>
                              <a:gd name="T13" fmla="*/ T12 w 1252"/>
                              <a:gd name="T14" fmla="+- 0 9499 8707"/>
                              <a:gd name="T15" fmla="*/ 9499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 name="AutoShape 441"/>
                        <wps:cNvSpPr>
                          <a:spLocks/>
                        </wps:cNvSpPr>
                        <wps:spPr bwMode="auto">
                          <a:xfrm>
                            <a:off x="1247" y="8700"/>
                            <a:ext cx="1238" cy="807"/>
                          </a:xfrm>
                          <a:custGeom>
                            <a:avLst/>
                            <a:gdLst>
                              <a:gd name="T0" fmla="+- 0 1247 1247"/>
                              <a:gd name="T1" fmla="*/ T0 w 1238"/>
                              <a:gd name="T2" fmla="+- 0 8700 8700"/>
                              <a:gd name="T3" fmla="*/ 8700 h 807"/>
                              <a:gd name="T4" fmla="+- 0 1247 1247"/>
                              <a:gd name="T5" fmla="*/ T4 w 1238"/>
                              <a:gd name="T6" fmla="+- 0 9506 8700"/>
                              <a:gd name="T7" fmla="*/ 9506 h 807"/>
                              <a:gd name="T8" fmla="+- 0 2485 1247"/>
                              <a:gd name="T9" fmla="*/ T8 w 1238"/>
                              <a:gd name="T10" fmla="+- 0 8700 8700"/>
                              <a:gd name="T11" fmla="*/ 8700 h 807"/>
                              <a:gd name="T12" fmla="+- 0 2485 1247"/>
                              <a:gd name="T13" fmla="*/ T12 w 1238"/>
                              <a:gd name="T14" fmla="+- 0 9506 8700"/>
                              <a:gd name="T15" fmla="*/ 9506 h 807"/>
                            </a:gdLst>
                            <a:ahLst/>
                            <a:cxnLst>
                              <a:cxn ang="0">
                                <a:pos x="T1" y="T3"/>
                              </a:cxn>
                              <a:cxn ang="0">
                                <a:pos x="T5" y="T7"/>
                              </a:cxn>
                              <a:cxn ang="0">
                                <a:pos x="T9" y="T11"/>
                              </a:cxn>
                              <a:cxn ang="0">
                                <a:pos x="T13" y="T15"/>
                              </a:cxn>
                            </a:cxnLst>
                            <a:rect l="0" t="0" r="r" b="b"/>
                            <a:pathLst>
                              <a:path w="1238" h="807">
                                <a:moveTo>
                                  <a:pt x="0" y="0"/>
                                </a:moveTo>
                                <a:lnTo>
                                  <a:pt x="0" y="806"/>
                                </a:lnTo>
                                <a:moveTo>
                                  <a:pt x="1238" y="0"/>
                                </a:moveTo>
                                <a:lnTo>
                                  <a:pt x="1238" y="806"/>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Line 442"/>
                        <wps:cNvCnPr/>
                        <wps:spPr bwMode="auto">
                          <a:xfrm>
                            <a:off x="2478" y="8707"/>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08" name="AutoShape 443"/>
                        <wps:cNvSpPr>
                          <a:spLocks/>
                        </wps:cNvSpPr>
                        <wps:spPr bwMode="auto">
                          <a:xfrm>
                            <a:off x="2485" y="8109"/>
                            <a:ext cx="8174" cy="605"/>
                          </a:xfrm>
                          <a:custGeom>
                            <a:avLst/>
                            <a:gdLst>
                              <a:gd name="T0" fmla="+- 0 2485 2485"/>
                              <a:gd name="T1" fmla="*/ T0 w 8174"/>
                              <a:gd name="T2" fmla="+- 0 8109 8109"/>
                              <a:gd name="T3" fmla="*/ 8109 h 605"/>
                              <a:gd name="T4" fmla="+- 0 2485 2485"/>
                              <a:gd name="T5" fmla="*/ T4 w 8174"/>
                              <a:gd name="T6" fmla="+- 0 8714 8109"/>
                              <a:gd name="T7" fmla="*/ 8714 h 605"/>
                              <a:gd name="T8" fmla="+- 0 10658 2485"/>
                              <a:gd name="T9" fmla="*/ T8 w 8174"/>
                              <a:gd name="T10" fmla="+- 0 8109 8109"/>
                              <a:gd name="T11" fmla="*/ 8109 h 605"/>
                              <a:gd name="T12" fmla="+- 0 10658 2485"/>
                              <a:gd name="T13" fmla="*/ T12 w 8174"/>
                              <a:gd name="T14" fmla="+- 0 8714 8109"/>
                              <a:gd name="T15" fmla="*/ 8714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AutoShape 444"/>
                        <wps:cNvSpPr>
                          <a:spLocks/>
                        </wps:cNvSpPr>
                        <wps:spPr bwMode="auto">
                          <a:xfrm>
                            <a:off x="1240" y="8116"/>
                            <a:ext cx="1252" cy="591"/>
                          </a:xfrm>
                          <a:custGeom>
                            <a:avLst/>
                            <a:gdLst>
                              <a:gd name="T0" fmla="+- 0 1240 1240"/>
                              <a:gd name="T1" fmla="*/ T0 w 1252"/>
                              <a:gd name="T2" fmla="+- 0 8116 8116"/>
                              <a:gd name="T3" fmla="*/ 8116 h 591"/>
                              <a:gd name="T4" fmla="+- 0 2492 1240"/>
                              <a:gd name="T5" fmla="*/ T4 w 1252"/>
                              <a:gd name="T6" fmla="+- 0 8116 8116"/>
                              <a:gd name="T7" fmla="*/ 8116 h 591"/>
                              <a:gd name="T8" fmla="+- 0 1240 1240"/>
                              <a:gd name="T9" fmla="*/ T8 w 1252"/>
                              <a:gd name="T10" fmla="+- 0 8707 8116"/>
                              <a:gd name="T11" fmla="*/ 8707 h 591"/>
                              <a:gd name="T12" fmla="+- 0 2492 1240"/>
                              <a:gd name="T13" fmla="*/ T12 w 1252"/>
                              <a:gd name="T14" fmla="+- 0 8707 8116"/>
                              <a:gd name="T15" fmla="*/ 8707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AutoShape 445"/>
                        <wps:cNvSpPr>
                          <a:spLocks/>
                        </wps:cNvSpPr>
                        <wps:spPr bwMode="auto">
                          <a:xfrm>
                            <a:off x="1247" y="8109"/>
                            <a:ext cx="1238" cy="605"/>
                          </a:xfrm>
                          <a:custGeom>
                            <a:avLst/>
                            <a:gdLst>
                              <a:gd name="T0" fmla="+- 0 1247 1247"/>
                              <a:gd name="T1" fmla="*/ T0 w 1238"/>
                              <a:gd name="T2" fmla="+- 0 8109 8109"/>
                              <a:gd name="T3" fmla="*/ 8109 h 605"/>
                              <a:gd name="T4" fmla="+- 0 1247 1247"/>
                              <a:gd name="T5" fmla="*/ T4 w 1238"/>
                              <a:gd name="T6" fmla="+- 0 8714 8109"/>
                              <a:gd name="T7" fmla="*/ 8714 h 605"/>
                              <a:gd name="T8" fmla="+- 0 2485 1247"/>
                              <a:gd name="T9" fmla="*/ T8 w 1238"/>
                              <a:gd name="T10" fmla="+- 0 8109 8109"/>
                              <a:gd name="T11" fmla="*/ 8109 h 605"/>
                              <a:gd name="T12" fmla="+- 0 2485 1247"/>
                              <a:gd name="T13" fmla="*/ T12 w 1238"/>
                              <a:gd name="T14" fmla="+- 0 8714 8109"/>
                              <a:gd name="T15" fmla="*/ 8714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AutoShape 446"/>
                        <wps:cNvSpPr>
                          <a:spLocks/>
                        </wps:cNvSpPr>
                        <wps:spPr bwMode="auto">
                          <a:xfrm>
                            <a:off x="2478" y="7526"/>
                            <a:ext cx="8188" cy="591"/>
                          </a:xfrm>
                          <a:custGeom>
                            <a:avLst/>
                            <a:gdLst>
                              <a:gd name="T0" fmla="+- 0 2478 2478"/>
                              <a:gd name="T1" fmla="*/ T0 w 8188"/>
                              <a:gd name="T2" fmla="+- 0 7526 7526"/>
                              <a:gd name="T3" fmla="*/ 7526 h 591"/>
                              <a:gd name="T4" fmla="+- 0 10666 2478"/>
                              <a:gd name="T5" fmla="*/ T4 w 8188"/>
                              <a:gd name="T6" fmla="+- 0 7526 7526"/>
                              <a:gd name="T7" fmla="*/ 7526 h 591"/>
                              <a:gd name="T8" fmla="+- 0 2478 2478"/>
                              <a:gd name="T9" fmla="*/ T8 w 8188"/>
                              <a:gd name="T10" fmla="+- 0 8116 7526"/>
                              <a:gd name="T11" fmla="*/ 8116 h 591"/>
                              <a:gd name="T12" fmla="+- 0 10666 2478"/>
                              <a:gd name="T13" fmla="*/ T12 w 8188"/>
                              <a:gd name="T14" fmla="+- 0 8116 7526"/>
                              <a:gd name="T15" fmla="*/ 8116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 name="AutoShape 447"/>
                        <wps:cNvSpPr>
                          <a:spLocks/>
                        </wps:cNvSpPr>
                        <wps:spPr bwMode="auto">
                          <a:xfrm>
                            <a:off x="2485" y="7519"/>
                            <a:ext cx="8174" cy="605"/>
                          </a:xfrm>
                          <a:custGeom>
                            <a:avLst/>
                            <a:gdLst>
                              <a:gd name="T0" fmla="+- 0 2485 2485"/>
                              <a:gd name="T1" fmla="*/ T0 w 8174"/>
                              <a:gd name="T2" fmla="+- 0 7519 7519"/>
                              <a:gd name="T3" fmla="*/ 7519 h 605"/>
                              <a:gd name="T4" fmla="+- 0 2485 2485"/>
                              <a:gd name="T5" fmla="*/ T4 w 8174"/>
                              <a:gd name="T6" fmla="+- 0 8124 7519"/>
                              <a:gd name="T7" fmla="*/ 8124 h 605"/>
                              <a:gd name="T8" fmla="+- 0 10658 2485"/>
                              <a:gd name="T9" fmla="*/ T8 w 8174"/>
                              <a:gd name="T10" fmla="+- 0 7519 7519"/>
                              <a:gd name="T11" fmla="*/ 7519 h 605"/>
                              <a:gd name="T12" fmla="+- 0 10658 2485"/>
                              <a:gd name="T13" fmla="*/ T12 w 8174"/>
                              <a:gd name="T14" fmla="+- 0 8124 7519"/>
                              <a:gd name="T15" fmla="*/ 8124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AutoShape 448"/>
                        <wps:cNvSpPr>
                          <a:spLocks/>
                        </wps:cNvSpPr>
                        <wps:spPr bwMode="auto">
                          <a:xfrm>
                            <a:off x="1240" y="7526"/>
                            <a:ext cx="1252" cy="591"/>
                          </a:xfrm>
                          <a:custGeom>
                            <a:avLst/>
                            <a:gdLst>
                              <a:gd name="T0" fmla="+- 0 1240 1240"/>
                              <a:gd name="T1" fmla="*/ T0 w 1252"/>
                              <a:gd name="T2" fmla="+- 0 7526 7526"/>
                              <a:gd name="T3" fmla="*/ 7526 h 591"/>
                              <a:gd name="T4" fmla="+- 0 2492 1240"/>
                              <a:gd name="T5" fmla="*/ T4 w 1252"/>
                              <a:gd name="T6" fmla="+- 0 7526 7526"/>
                              <a:gd name="T7" fmla="*/ 7526 h 591"/>
                              <a:gd name="T8" fmla="+- 0 1240 1240"/>
                              <a:gd name="T9" fmla="*/ T8 w 1252"/>
                              <a:gd name="T10" fmla="+- 0 8116 7526"/>
                              <a:gd name="T11" fmla="*/ 8116 h 591"/>
                              <a:gd name="T12" fmla="+- 0 2492 1240"/>
                              <a:gd name="T13" fmla="*/ T12 w 1252"/>
                              <a:gd name="T14" fmla="+- 0 8116 7526"/>
                              <a:gd name="T15" fmla="*/ 8116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AutoShape 449"/>
                        <wps:cNvSpPr>
                          <a:spLocks/>
                        </wps:cNvSpPr>
                        <wps:spPr bwMode="auto">
                          <a:xfrm>
                            <a:off x="1247" y="7519"/>
                            <a:ext cx="1238" cy="605"/>
                          </a:xfrm>
                          <a:custGeom>
                            <a:avLst/>
                            <a:gdLst>
                              <a:gd name="T0" fmla="+- 0 1247 1247"/>
                              <a:gd name="T1" fmla="*/ T0 w 1238"/>
                              <a:gd name="T2" fmla="+- 0 7519 7519"/>
                              <a:gd name="T3" fmla="*/ 7519 h 605"/>
                              <a:gd name="T4" fmla="+- 0 1247 1247"/>
                              <a:gd name="T5" fmla="*/ T4 w 1238"/>
                              <a:gd name="T6" fmla="+- 0 8124 7519"/>
                              <a:gd name="T7" fmla="*/ 8124 h 605"/>
                              <a:gd name="T8" fmla="+- 0 2485 1247"/>
                              <a:gd name="T9" fmla="*/ T8 w 1238"/>
                              <a:gd name="T10" fmla="+- 0 7519 7519"/>
                              <a:gd name="T11" fmla="*/ 7519 h 605"/>
                              <a:gd name="T12" fmla="+- 0 2485 1247"/>
                              <a:gd name="T13" fmla="*/ T12 w 1238"/>
                              <a:gd name="T14" fmla="+- 0 8124 7519"/>
                              <a:gd name="T15" fmla="*/ 8124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 name="Line 450"/>
                        <wps:cNvCnPr/>
                        <wps:spPr bwMode="auto">
                          <a:xfrm>
                            <a:off x="2478" y="7526"/>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16" name="AutoShape 451"/>
                        <wps:cNvSpPr>
                          <a:spLocks/>
                        </wps:cNvSpPr>
                        <wps:spPr bwMode="auto">
                          <a:xfrm>
                            <a:off x="2485" y="6726"/>
                            <a:ext cx="8174" cy="807"/>
                          </a:xfrm>
                          <a:custGeom>
                            <a:avLst/>
                            <a:gdLst>
                              <a:gd name="T0" fmla="+- 0 2485 2485"/>
                              <a:gd name="T1" fmla="*/ T0 w 8174"/>
                              <a:gd name="T2" fmla="+- 0 6726 6726"/>
                              <a:gd name="T3" fmla="*/ 6726 h 807"/>
                              <a:gd name="T4" fmla="+- 0 2485 2485"/>
                              <a:gd name="T5" fmla="*/ T4 w 8174"/>
                              <a:gd name="T6" fmla="+- 0 7533 6726"/>
                              <a:gd name="T7" fmla="*/ 7533 h 807"/>
                              <a:gd name="T8" fmla="+- 0 10658 2485"/>
                              <a:gd name="T9" fmla="*/ T8 w 8174"/>
                              <a:gd name="T10" fmla="+- 0 6726 6726"/>
                              <a:gd name="T11" fmla="*/ 6726 h 807"/>
                              <a:gd name="T12" fmla="+- 0 10658 2485"/>
                              <a:gd name="T13" fmla="*/ T12 w 8174"/>
                              <a:gd name="T14" fmla="+- 0 7533 6726"/>
                              <a:gd name="T15" fmla="*/ 7533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 name="AutoShape 452"/>
                        <wps:cNvSpPr>
                          <a:spLocks/>
                        </wps:cNvSpPr>
                        <wps:spPr bwMode="auto">
                          <a:xfrm>
                            <a:off x="1240" y="6734"/>
                            <a:ext cx="1252" cy="793"/>
                          </a:xfrm>
                          <a:custGeom>
                            <a:avLst/>
                            <a:gdLst>
                              <a:gd name="T0" fmla="+- 0 1240 1240"/>
                              <a:gd name="T1" fmla="*/ T0 w 1252"/>
                              <a:gd name="T2" fmla="+- 0 6734 6734"/>
                              <a:gd name="T3" fmla="*/ 6734 h 793"/>
                              <a:gd name="T4" fmla="+- 0 2492 1240"/>
                              <a:gd name="T5" fmla="*/ T4 w 1252"/>
                              <a:gd name="T6" fmla="+- 0 6734 6734"/>
                              <a:gd name="T7" fmla="*/ 6734 h 793"/>
                              <a:gd name="T8" fmla="+- 0 1240 1240"/>
                              <a:gd name="T9" fmla="*/ T8 w 1252"/>
                              <a:gd name="T10" fmla="+- 0 7526 6734"/>
                              <a:gd name="T11" fmla="*/ 7526 h 793"/>
                              <a:gd name="T12" fmla="+- 0 2492 1240"/>
                              <a:gd name="T13" fmla="*/ T12 w 1252"/>
                              <a:gd name="T14" fmla="+- 0 7526 6734"/>
                              <a:gd name="T15" fmla="*/ 7526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 name="AutoShape 453"/>
                        <wps:cNvSpPr>
                          <a:spLocks/>
                        </wps:cNvSpPr>
                        <wps:spPr bwMode="auto">
                          <a:xfrm>
                            <a:off x="1247" y="6726"/>
                            <a:ext cx="1238" cy="807"/>
                          </a:xfrm>
                          <a:custGeom>
                            <a:avLst/>
                            <a:gdLst>
                              <a:gd name="T0" fmla="+- 0 1247 1247"/>
                              <a:gd name="T1" fmla="*/ T0 w 1238"/>
                              <a:gd name="T2" fmla="+- 0 6726 6726"/>
                              <a:gd name="T3" fmla="*/ 6726 h 807"/>
                              <a:gd name="T4" fmla="+- 0 1247 1247"/>
                              <a:gd name="T5" fmla="*/ T4 w 1238"/>
                              <a:gd name="T6" fmla="+- 0 7533 6726"/>
                              <a:gd name="T7" fmla="*/ 7533 h 807"/>
                              <a:gd name="T8" fmla="+- 0 2485 1247"/>
                              <a:gd name="T9" fmla="*/ T8 w 1238"/>
                              <a:gd name="T10" fmla="+- 0 6726 6726"/>
                              <a:gd name="T11" fmla="*/ 6726 h 807"/>
                              <a:gd name="T12" fmla="+- 0 2485 1247"/>
                              <a:gd name="T13" fmla="*/ T12 w 1238"/>
                              <a:gd name="T14" fmla="+- 0 7533 6726"/>
                              <a:gd name="T15" fmla="*/ 7533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 name="AutoShape 454"/>
                        <wps:cNvSpPr>
                          <a:spLocks/>
                        </wps:cNvSpPr>
                        <wps:spPr bwMode="auto">
                          <a:xfrm>
                            <a:off x="2478" y="5941"/>
                            <a:ext cx="8188" cy="793"/>
                          </a:xfrm>
                          <a:custGeom>
                            <a:avLst/>
                            <a:gdLst>
                              <a:gd name="T0" fmla="+- 0 2478 2478"/>
                              <a:gd name="T1" fmla="*/ T0 w 8188"/>
                              <a:gd name="T2" fmla="+- 0 5941 5941"/>
                              <a:gd name="T3" fmla="*/ 5941 h 793"/>
                              <a:gd name="T4" fmla="+- 0 10666 2478"/>
                              <a:gd name="T5" fmla="*/ T4 w 8188"/>
                              <a:gd name="T6" fmla="+- 0 5941 5941"/>
                              <a:gd name="T7" fmla="*/ 5941 h 793"/>
                              <a:gd name="T8" fmla="+- 0 2478 2478"/>
                              <a:gd name="T9" fmla="*/ T8 w 8188"/>
                              <a:gd name="T10" fmla="+- 0 6734 5941"/>
                              <a:gd name="T11" fmla="*/ 6734 h 793"/>
                              <a:gd name="T12" fmla="+- 0 10666 2478"/>
                              <a:gd name="T13" fmla="*/ T12 w 8188"/>
                              <a:gd name="T14" fmla="+- 0 6734 5941"/>
                              <a:gd name="T15" fmla="*/ 6734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 name="AutoShape 455"/>
                        <wps:cNvSpPr>
                          <a:spLocks/>
                        </wps:cNvSpPr>
                        <wps:spPr bwMode="auto">
                          <a:xfrm>
                            <a:off x="2485" y="5934"/>
                            <a:ext cx="8174" cy="807"/>
                          </a:xfrm>
                          <a:custGeom>
                            <a:avLst/>
                            <a:gdLst>
                              <a:gd name="T0" fmla="+- 0 2485 2485"/>
                              <a:gd name="T1" fmla="*/ T0 w 8174"/>
                              <a:gd name="T2" fmla="+- 0 5934 5934"/>
                              <a:gd name="T3" fmla="*/ 5934 h 807"/>
                              <a:gd name="T4" fmla="+- 0 2485 2485"/>
                              <a:gd name="T5" fmla="*/ T4 w 8174"/>
                              <a:gd name="T6" fmla="+- 0 6741 5934"/>
                              <a:gd name="T7" fmla="*/ 6741 h 807"/>
                              <a:gd name="T8" fmla="+- 0 10658 2485"/>
                              <a:gd name="T9" fmla="*/ T8 w 8174"/>
                              <a:gd name="T10" fmla="+- 0 5934 5934"/>
                              <a:gd name="T11" fmla="*/ 5934 h 807"/>
                              <a:gd name="T12" fmla="+- 0 10658 2485"/>
                              <a:gd name="T13" fmla="*/ T12 w 8174"/>
                              <a:gd name="T14" fmla="+- 0 6741 5934"/>
                              <a:gd name="T15" fmla="*/ 6741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AutoShape 456"/>
                        <wps:cNvSpPr>
                          <a:spLocks/>
                        </wps:cNvSpPr>
                        <wps:spPr bwMode="auto">
                          <a:xfrm>
                            <a:off x="1240" y="5941"/>
                            <a:ext cx="1252" cy="793"/>
                          </a:xfrm>
                          <a:custGeom>
                            <a:avLst/>
                            <a:gdLst>
                              <a:gd name="T0" fmla="+- 0 1240 1240"/>
                              <a:gd name="T1" fmla="*/ T0 w 1252"/>
                              <a:gd name="T2" fmla="+- 0 5941 5941"/>
                              <a:gd name="T3" fmla="*/ 5941 h 793"/>
                              <a:gd name="T4" fmla="+- 0 2492 1240"/>
                              <a:gd name="T5" fmla="*/ T4 w 1252"/>
                              <a:gd name="T6" fmla="+- 0 5941 5941"/>
                              <a:gd name="T7" fmla="*/ 5941 h 793"/>
                              <a:gd name="T8" fmla="+- 0 1240 1240"/>
                              <a:gd name="T9" fmla="*/ T8 w 1252"/>
                              <a:gd name="T10" fmla="+- 0 6734 5941"/>
                              <a:gd name="T11" fmla="*/ 6734 h 793"/>
                              <a:gd name="T12" fmla="+- 0 2492 1240"/>
                              <a:gd name="T13" fmla="*/ T12 w 1252"/>
                              <a:gd name="T14" fmla="+- 0 6734 5941"/>
                              <a:gd name="T15" fmla="*/ 6734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AutoShape 457"/>
                        <wps:cNvSpPr>
                          <a:spLocks/>
                        </wps:cNvSpPr>
                        <wps:spPr bwMode="auto">
                          <a:xfrm>
                            <a:off x="1247" y="5934"/>
                            <a:ext cx="1238" cy="807"/>
                          </a:xfrm>
                          <a:custGeom>
                            <a:avLst/>
                            <a:gdLst>
                              <a:gd name="T0" fmla="+- 0 1247 1247"/>
                              <a:gd name="T1" fmla="*/ T0 w 1238"/>
                              <a:gd name="T2" fmla="+- 0 5934 5934"/>
                              <a:gd name="T3" fmla="*/ 5934 h 807"/>
                              <a:gd name="T4" fmla="+- 0 1247 1247"/>
                              <a:gd name="T5" fmla="*/ T4 w 1238"/>
                              <a:gd name="T6" fmla="+- 0 6741 5934"/>
                              <a:gd name="T7" fmla="*/ 6741 h 807"/>
                              <a:gd name="T8" fmla="+- 0 2485 1247"/>
                              <a:gd name="T9" fmla="*/ T8 w 1238"/>
                              <a:gd name="T10" fmla="+- 0 5934 5934"/>
                              <a:gd name="T11" fmla="*/ 5934 h 807"/>
                              <a:gd name="T12" fmla="+- 0 2485 1247"/>
                              <a:gd name="T13" fmla="*/ T12 w 1238"/>
                              <a:gd name="T14" fmla="+- 0 6741 5934"/>
                              <a:gd name="T15" fmla="*/ 6741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Line 458"/>
                        <wps:cNvCnPr/>
                        <wps:spPr bwMode="auto">
                          <a:xfrm>
                            <a:off x="2478" y="5941"/>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24" name="AutoShape 459"/>
                        <wps:cNvSpPr>
                          <a:spLocks/>
                        </wps:cNvSpPr>
                        <wps:spPr bwMode="auto">
                          <a:xfrm>
                            <a:off x="2485" y="4940"/>
                            <a:ext cx="8174" cy="1009"/>
                          </a:xfrm>
                          <a:custGeom>
                            <a:avLst/>
                            <a:gdLst>
                              <a:gd name="T0" fmla="+- 0 2485 2485"/>
                              <a:gd name="T1" fmla="*/ T0 w 8174"/>
                              <a:gd name="T2" fmla="+- 0 4940 4940"/>
                              <a:gd name="T3" fmla="*/ 4940 h 1009"/>
                              <a:gd name="T4" fmla="+- 0 2485 2485"/>
                              <a:gd name="T5" fmla="*/ T4 w 8174"/>
                              <a:gd name="T6" fmla="+- 0 5949 4940"/>
                              <a:gd name="T7" fmla="*/ 5949 h 1009"/>
                              <a:gd name="T8" fmla="+- 0 10658 2485"/>
                              <a:gd name="T9" fmla="*/ T8 w 8174"/>
                              <a:gd name="T10" fmla="+- 0 4940 4940"/>
                              <a:gd name="T11" fmla="*/ 4940 h 1009"/>
                              <a:gd name="T12" fmla="+- 0 10658 2485"/>
                              <a:gd name="T13" fmla="*/ T12 w 8174"/>
                              <a:gd name="T14" fmla="+- 0 5949 4940"/>
                              <a:gd name="T15" fmla="*/ 5949 h 1009"/>
                            </a:gdLst>
                            <a:ahLst/>
                            <a:cxnLst>
                              <a:cxn ang="0">
                                <a:pos x="T1" y="T3"/>
                              </a:cxn>
                              <a:cxn ang="0">
                                <a:pos x="T5" y="T7"/>
                              </a:cxn>
                              <a:cxn ang="0">
                                <a:pos x="T9" y="T11"/>
                              </a:cxn>
                              <a:cxn ang="0">
                                <a:pos x="T13" y="T15"/>
                              </a:cxn>
                            </a:cxnLst>
                            <a:rect l="0" t="0" r="r" b="b"/>
                            <a:pathLst>
                              <a:path w="8174" h="1009">
                                <a:moveTo>
                                  <a:pt x="0" y="0"/>
                                </a:moveTo>
                                <a:lnTo>
                                  <a:pt x="0" y="1009"/>
                                </a:lnTo>
                                <a:moveTo>
                                  <a:pt x="8173" y="0"/>
                                </a:moveTo>
                                <a:lnTo>
                                  <a:pt x="8173" y="1009"/>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AutoShape 460"/>
                        <wps:cNvSpPr>
                          <a:spLocks/>
                        </wps:cNvSpPr>
                        <wps:spPr bwMode="auto">
                          <a:xfrm>
                            <a:off x="1240" y="4948"/>
                            <a:ext cx="1252" cy="994"/>
                          </a:xfrm>
                          <a:custGeom>
                            <a:avLst/>
                            <a:gdLst>
                              <a:gd name="T0" fmla="+- 0 1240 1240"/>
                              <a:gd name="T1" fmla="*/ T0 w 1252"/>
                              <a:gd name="T2" fmla="+- 0 4948 4948"/>
                              <a:gd name="T3" fmla="*/ 4948 h 994"/>
                              <a:gd name="T4" fmla="+- 0 2492 1240"/>
                              <a:gd name="T5" fmla="*/ T4 w 1252"/>
                              <a:gd name="T6" fmla="+- 0 4948 4948"/>
                              <a:gd name="T7" fmla="*/ 4948 h 994"/>
                              <a:gd name="T8" fmla="+- 0 1240 1240"/>
                              <a:gd name="T9" fmla="*/ T8 w 1252"/>
                              <a:gd name="T10" fmla="+- 0 5941 4948"/>
                              <a:gd name="T11" fmla="*/ 5941 h 994"/>
                              <a:gd name="T12" fmla="+- 0 2492 1240"/>
                              <a:gd name="T13" fmla="*/ T12 w 1252"/>
                              <a:gd name="T14" fmla="+- 0 5941 4948"/>
                              <a:gd name="T15" fmla="*/ 5941 h 994"/>
                            </a:gdLst>
                            <a:ahLst/>
                            <a:cxnLst>
                              <a:cxn ang="0">
                                <a:pos x="T1" y="T3"/>
                              </a:cxn>
                              <a:cxn ang="0">
                                <a:pos x="T5" y="T7"/>
                              </a:cxn>
                              <a:cxn ang="0">
                                <a:pos x="T9" y="T11"/>
                              </a:cxn>
                              <a:cxn ang="0">
                                <a:pos x="T13" y="T15"/>
                              </a:cxn>
                            </a:cxnLst>
                            <a:rect l="0" t="0" r="r" b="b"/>
                            <a:pathLst>
                              <a:path w="1252" h="994">
                                <a:moveTo>
                                  <a:pt x="0" y="0"/>
                                </a:moveTo>
                                <a:lnTo>
                                  <a:pt x="1252" y="0"/>
                                </a:lnTo>
                                <a:moveTo>
                                  <a:pt x="0" y="993"/>
                                </a:moveTo>
                                <a:lnTo>
                                  <a:pt x="1252" y="9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 name="AutoShape 461"/>
                        <wps:cNvSpPr>
                          <a:spLocks/>
                        </wps:cNvSpPr>
                        <wps:spPr bwMode="auto">
                          <a:xfrm>
                            <a:off x="1247" y="4940"/>
                            <a:ext cx="1238" cy="1009"/>
                          </a:xfrm>
                          <a:custGeom>
                            <a:avLst/>
                            <a:gdLst>
                              <a:gd name="T0" fmla="+- 0 1247 1247"/>
                              <a:gd name="T1" fmla="*/ T0 w 1238"/>
                              <a:gd name="T2" fmla="+- 0 4940 4940"/>
                              <a:gd name="T3" fmla="*/ 4940 h 1009"/>
                              <a:gd name="T4" fmla="+- 0 1247 1247"/>
                              <a:gd name="T5" fmla="*/ T4 w 1238"/>
                              <a:gd name="T6" fmla="+- 0 5949 4940"/>
                              <a:gd name="T7" fmla="*/ 5949 h 1009"/>
                              <a:gd name="T8" fmla="+- 0 2485 1247"/>
                              <a:gd name="T9" fmla="*/ T8 w 1238"/>
                              <a:gd name="T10" fmla="+- 0 4940 4940"/>
                              <a:gd name="T11" fmla="*/ 4940 h 1009"/>
                              <a:gd name="T12" fmla="+- 0 2485 1247"/>
                              <a:gd name="T13" fmla="*/ T12 w 1238"/>
                              <a:gd name="T14" fmla="+- 0 5949 4940"/>
                              <a:gd name="T15" fmla="*/ 5949 h 1009"/>
                            </a:gdLst>
                            <a:ahLst/>
                            <a:cxnLst>
                              <a:cxn ang="0">
                                <a:pos x="T1" y="T3"/>
                              </a:cxn>
                              <a:cxn ang="0">
                                <a:pos x="T5" y="T7"/>
                              </a:cxn>
                              <a:cxn ang="0">
                                <a:pos x="T9" y="T11"/>
                              </a:cxn>
                              <a:cxn ang="0">
                                <a:pos x="T13" y="T15"/>
                              </a:cxn>
                            </a:cxnLst>
                            <a:rect l="0" t="0" r="r" b="b"/>
                            <a:pathLst>
                              <a:path w="1238" h="1009">
                                <a:moveTo>
                                  <a:pt x="0" y="0"/>
                                </a:moveTo>
                                <a:lnTo>
                                  <a:pt x="0" y="1009"/>
                                </a:lnTo>
                                <a:moveTo>
                                  <a:pt x="1238" y="0"/>
                                </a:moveTo>
                                <a:lnTo>
                                  <a:pt x="1238" y="1009"/>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AutoShape 462"/>
                        <wps:cNvSpPr>
                          <a:spLocks/>
                        </wps:cNvSpPr>
                        <wps:spPr bwMode="auto">
                          <a:xfrm>
                            <a:off x="2478" y="4155"/>
                            <a:ext cx="8188" cy="793"/>
                          </a:xfrm>
                          <a:custGeom>
                            <a:avLst/>
                            <a:gdLst>
                              <a:gd name="T0" fmla="+- 0 2478 2478"/>
                              <a:gd name="T1" fmla="*/ T0 w 8188"/>
                              <a:gd name="T2" fmla="+- 0 4155 4155"/>
                              <a:gd name="T3" fmla="*/ 4155 h 793"/>
                              <a:gd name="T4" fmla="+- 0 10666 2478"/>
                              <a:gd name="T5" fmla="*/ T4 w 8188"/>
                              <a:gd name="T6" fmla="+- 0 4155 4155"/>
                              <a:gd name="T7" fmla="*/ 4155 h 793"/>
                              <a:gd name="T8" fmla="+- 0 2478 2478"/>
                              <a:gd name="T9" fmla="*/ T8 w 8188"/>
                              <a:gd name="T10" fmla="+- 0 4948 4155"/>
                              <a:gd name="T11" fmla="*/ 4948 h 793"/>
                              <a:gd name="T12" fmla="+- 0 10666 2478"/>
                              <a:gd name="T13" fmla="*/ T12 w 8188"/>
                              <a:gd name="T14" fmla="+- 0 4948 4155"/>
                              <a:gd name="T15" fmla="*/ 4948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AutoShape 463"/>
                        <wps:cNvSpPr>
                          <a:spLocks/>
                        </wps:cNvSpPr>
                        <wps:spPr bwMode="auto">
                          <a:xfrm>
                            <a:off x="2485" y="4148"/>
                            <a:ext cx="8174" cy="807"/>
                          </a:xfrm>
                          <a:custGeom>
                            <a:avLst/>
                            <a:gdLst>
                              <a:gd name="T0" fmla="+- 0 2485 2485"/>
                              <a:gd name="T1" fmla="*/ T0 w 8174"/>
                              <a:gd name="T2" fmla="+- 0 4148 4148"/>
                              <a:gd name="T3" fmla="*/ 4148 h 807"/>
                              <a:gd name="T4" fmla="+- 0 2485 2485"/>
                              <a:gd name="T5" fmla="*/ T4 w 8174"/>
                              <a:gd name="T6" fmla="+- 0 4955 4148"/>
                              <a:gd name="T7" fmla="*/ 4955 h 807"/>
                              <a:gd name="T8" fmla="+- 0 10658 2485"/>
                              <a:gd name="T9" fmla="*/ T8 w 8174"/>
                              <a:gd name="T10" fmla="+- 0 4148 4148"/>
                              <a:gd name="T11" fmla="*/ 4148 h 807"/>
                              <a:gd name="T12" fmla="+- 0 10658 2485"/>
                              <a:gd name="T13" fmla="*/ T12 w 8174"/>
                              <a:gd name="T14" fmla="+- 0 4955 4148"/>
                              <a:gd name="T15" fmla="*/ 4955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 name="AutoShape 464"/>
                        <wps:cNvSpPr>
                          <a:spLocks/>
                        </wps:cNvSpPr>
                        <wps:spPr bwMode="auto">
                          <a:xfrm>
                            <a:off x="1240" y="4155"/>
                            <a:ext cx="1252" cy="793"/>
                          </a:xfrm>
                          <a:custGeom>
                            <a:avLst/>
                            <a:gdLst>
                              <a:gd name="T0" fmla="+- 0 1240 1240"/>
                              <a:gd name="T1" fmla="*/ T0 w 1252"/>
                              <a:gd name="T2" fmla="+- 0 4155 4155"/>
                              <a:gd name="T3" fmla="*/ 4155 h 793"/>
                              <a:gd name="T4" fmla="+- 0 2492 1240"/>
                              <a:gd name="T5" fmla="*/ T4 w 1252"/>
                              <a:gd name="T6" fmla="+- 0 4155 4155"/>
                              <a:gd name="T7" fmla="*/ 4155 h 793"/>
                              <a:gd name="T8" fmla="+- 0 1240 1240"/>
                              <a:gd name="T9" fmla="*/ T8 w 1252"/>
                              <a:gd name="T10" fmla="+- 0 4948 4155"/>
                              <a:gd name="T11" fmla="*/ 4948 h 793"/>
                              <a:gd name="T12" fmla="+- 0 2492 1240"/>
                              <a:gd name="T13" fmla="*/ T12 w 1252"/>
                              <a:gd name="T14" fmla="+- 0 4948 4155"/>
                              <a:gd name="T15" fmla="*/ 4948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 name="AutoShape 465"/>
                        <wps:cNvSpPr>
                          <a:spLocks/>
                        </wps:cNvSpPr>
                        <wps:spPr bwMode="auto">
                          <a:xfrm>
                            <a:off x="1247" y="4148"/>
                            <a:ext cx="1238" cy="807"/>
                          </a:xfrm>
                          <a:custGeom>
                            <a:avLst/>
                            <a:gdLst>
                              <a:gd name="T0" fmla="+- 0 1247 1247"/>
                              <a:gd name="T1" fmla="*/ T0 w 1238"/>
                              <a:gd name="T2" fmla="+- 0 4148 4148"/>
                              <a:gd name="T3" fmla="*/ 4148 h 807"/>
                              <a:gd name="T4" fmla="+- 0 1247 1247"/>
                              <a:gd name="T5" fmla="*/ T4 w 1238"/>
                              <a:gd name="T6" fmla="+- 0 4955 4148"/>
                              <a:gd name="T7" fmla="*/ 4955 h 807"/>
                              <a:gd name="T8" fmla="+- 0 2485 1247"/>
                              <a:gd name="T9" fmla="*/ T8 w 1238"/>
                              <a:gd name="T10" fmla="+- 0 4148 4148"/>
                              <a:gd name="T11" fmla="*/ 4148 h 807"/>
                              <a:gd name="T12" fmla="+- 0 2485 1247"/>
                              <a:gd name="T13" fmla="*/ T12 w 1238"/>
                              <a:gd name="T14" fmla="+- 0 4955 4148"/>
                              <a:gd name="T15" fmla="*/ 4955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 name="AutoShape 466"/>
                        <wps:cNvSpPr>
                          <a:spLocks/>
                        </wps:cNvSpPr>
                        <wps:spPr bwMode="auto">
                          <a:xfrm>
                            <a:off x="2478" y="3565"/>
                            <a:ext cx="8188" cy="591"/>
                          </a:xfrm>
                          <a:custGeom>
                            <a:avLst/>
                            <a:gdLst>
                              <a:gd name="T0" fmla="+- 0 2478 2478"/>
                              <a:gd name="T1" fmla="*/ T0 w 8188"/>
                              <a:gd name="T2" fmla="+- 0 4155 3565"/>
                              <a:gd name="T3" fmla="*/ 4155 h 591"/>
                              <a:gd name="T4" fmla="+- 0 10666 2478"/>
                              <a:gd name="T5" fmla="*/ T4 w 8188"/>
                              <a:gd name="T6" fmla="+- 0 4155 3565"/>
                              <a:gd name="T7" fmla="*/ 4155 h 591"/>
                              <a:gd name="T8" fmla="+- 0 2478 2478"/>
                              <a:gd name="T9" fmla="*/ T8 w 8188"/>
                              <a:gd name="T10" fmla="+- 0 3565 3565"/>
                              <a:gd name="T11" fmla="*/ 3565 h 591"/>
                              <a:gd name="T12" fmla="+- 0 10666 2478"/>
                              <a:gd name="T13" fmla="*/ T12 w 8188"/>
                              <a:gd name="T14" fmla="+- 0 3565 3565"/>
                              <a:gd name="T15" fmla="*/ 3565 h 591"/>
                            </a:gdLst>
                            <a:ahLst/>
                            <a:cxnLst>
                              <a:cxn ang="0">
                                <a:pos x="T1" y="T3"/>
                              </a:cxn>
                              <a:cxn ang="0">
                                <a:pos x="T5" y="T7"/>
                              </a:cxn>
                              <a:cxn ang="0">
                                <a:pos x="T9" y="T11"/>
                              </a:cxn>
                              <a:cxn ang="0">
                                <a:pos x="T13" y="T15"/>
                              </a:cxn>
                            </a:cxnLst>
                            <a:rect l="0" t="0" r="r" b="b"/>
                            <a:pathLst>
                              <a:path w="8188" h="591">
                                <a:moveTo>
                                  <a:pt x="0" y="590"/>
                                </a:moveTo>
                                <a:lnTo>
                                  <a:pt x="8188" y="590"/>
                                </a:lnTo>
                                <a:moveTo>
                                  <a:pt x="0" y="0"/>
                                </a:moveTo>
                                <a:lnTo>
                                  <a:pt x="8188" y="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 name="AutoShape 467"/>
                        <wps:cNvSpPr>
                          <a:spLocks/>
                        </wps:cNvSpPr>
                        <wps:spPr bwMode="auto">
                          <a:xfrm>
                            <a:off x="2485" y="3558"/>
                            <a:ext cx="8174" cy="605"/>
                          </a:xfrm>
                          <a:custGeom>
                            <a:avLst/>
                            <a:gdLst>
                              <a:gd name="T0" fmla="+- 0 2485 2485"/>
                              <a:gd name="T1" fmla="*/ T0 w 8174"/>
                              <a:gd name="T2" fmla="+- 0 3558 3558"/>
                              <a:gd name="T3" fmla="*/ 3558 h 605"/>
                              <a:gd name="T4" fmla="+- 0 2485 2485"/>
                              <a:gd name="T5" fmla="*/ T4 w 8174"/>
                              <a:gd name="T6" fmla="+- 0 4163 3558"/>
                              <a:gd name="T7" fmla="*/ 4163 h 605"/>
                              <a:gd name="T8" fmla="+- 0 10658 2485"/>
                              <a:gd name="T9" fmla="*/ T8 w 8174"/>
                              <a:gd name="T10" fmla="+- 0 3558 3558"/>
                              <a:gd name="T11" fmla="*/ 3558 h 605"/>
                              <a:gd name="T12" fmla="+- 0 10658 2485"/>
                              <a:gd name="T13" fmla="*/ T12 w 8174"/>
                              <a:gd name="T14" fmla="+- 0 4163 3558"/>
                              <a:gd name="T15" fmla="*/ 4163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3" name="AutoShape 468"/>
                        <wps:cNvSpPr>
                          <a:spLocks/>
                        </wps:cNvSpPr>
                        <wps:spPr bwMode="auto">
                          <a:xfrm>
                            <a:off x="1240" y="3565"/>
                            <a:ext cx="1252" cy="591"/>
                          </a:xfrm>
                          <a:custGeom>
                            <a:avLst/>
                            <a:gdLst>
                              <a:gd name="T0" fmla="+- 0 1240 1240"/>
                              <a:gd name="T1" fmla="*/ T0 w 1252"/>
                              <a:gd name="T2" fmla="+- 0 3565 3565"/>
                              <a:gd name="T3" fmla="*/ 3565 h 591"/>
                              <a:gd name="T4" fmla="+- 0 2492 1240"/>
                              <a:gd name="T5" fmla="*/ T4 w 1252"/>
                              <a:gd name="T6" fmla="+- 0 3565 3565"/>
                              <a:gd name="T7" fmla="*/ 3565 h 591"/>
                              <a:gd name="T8" fmla="+- 0 1240 1240"/>
                              <a:gd name="T9" fmla="*/ T8 w 1252"/>
                              <a:gd name="T10" fmla="+- 0 4155 3565"/>
                              <a:gd name="T11" fmla="*/ 4155 h 591"/>
                              <a:gd name="T12" fmla="+- 0 2492 1240"/>
                              <a:gd name="T13" fmla="*/ T12 w 1252"/>
                              <a:gd name="T14" fmla="+- 0 4155 3565"/>
                              <a:gd name="T15" fmla="*/ 4155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AutoShape 469"/>
                        <wps:cNvSpPr>
                          <a:spLocks/>
                        </wps:cNvSpPr>
                        <wps:spPr bwMode="auto">
                          <a:xfrm>
                            <a:off x="1247" y="3558"/>
                            <a:ext cx="1238" cy="605"/>
                          </a:xfrm>
                          <a:custGeom>
                            <a:avLst/>
                            <a:gdLst>
                              <a:gd name="T0" fmla="+- 0 1247 1247"/>
                              <a:gd name="T1" fmla="*/ T0 w 1238"/>
                              <a:gd name="T2" fmla="+- 0 3558 3558"/>
                              <a:gd name="T3" fmla="*/ 3558 h 605"/>
                              <a:gd name="T4" fmla="+- 0 1247 1247"/>
                              <a:gd name="T5" fmla="*/ T4 w 1238"/>
                              <a:gd name="T6" fmla="+- 0 4163 3558"/>
                              <a:gd name="T7" fmla="*/ 4163 h 605"/>
                              <a:gd name="T8" fmla="+- 0 2485 1247"/>
                              <a:gd name="T9" fmla="*/ T8 w 1238"/>
                              <a:gd name="T10" fmla="+- 0 3558 3558"/>
                              <a:gd name="T11" fmla="*/ 3558 h 605"/>
                              <a:gd name="T12" fmla="+- 0 2485 1247"/>
                              <a:gd name="T13" fmla="*/ T12 w 1238"/>
                              <a:gd name="T14" fmla="+- 0 4163 3558"/>
                              <a:gd name="T15" fmla="*/ 4163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AutoShape 470"/>
                        <wps:cNvSpPr>
                          <a:spLocks/>
                        </wps:cNvSpPr>
                        <wps:spPr bwMode="auto">
                          <a:xfrm>
                            <a:off x="2478" y="3176"/>
                            <a:ext cx="8188" cy="389"/>
                          </a:xfrm>
                          <a:custGeom>
                            <a:avLst/>
                            <a:gdLst>
                              <a:gd name="T0" fmla="+- 0 2478 2478"/>
                              <a:gd name="T1" fmla="*/ T0 w 8188"/>
                              <a:gd name="T2" fmla="+- 0 3565 3176"/>
                              <a:gd name="T3" fmla="*/ 3565 h 389"/>
                              <a:gd name="T4" fmla="+- 0 10666 2478"/>
                              <a:gd name="T5" fmla="*/ T4 w 8188"/>
                              <a:gd name="T6" fmla="+- 0 3565 3176"/>
                              <a:gd name="T7" fmla="*/ 3565 h 389"/>
                              <a:gd name="T8" fmla="+- 0 2478 2478"/>
                              <a:gd name="T9" fmla="*/ T8 w 8188"/>
                              <a:gd name="T10" fmla="+- 0 3176 3176"/>
                              <a:gd name="T11" fmla="*/ 3176 h 389"/>
                              <a:gd name="T12" fmla="+- 0 10666 2478"/>
                              <a:gd name="T13" fmla="*/ T12 w 8188"/>
                              <a:gd name="T14" fmla="+- 0 3176 3176"/>
                              <a:gd name="T15" fmla="*/ 3176 h 389"/>
                            </a:gdLst>
                            <a:ahLst/>
                            <a:cxnLst>
                              <a:cxn ang="0">
                                <a:pos x="T1" y="T3"/>
                              </a:cxn>
                              <a:cxn ang="0">
                                <a:pos x="T5" y="T7"/>
                              </a:cxn>
                              <a:cxn ang="0">
                                <a:pos x="T9" y="T11"/>
                              </a:cxn>
                              <a:cxn ang="0">
                                <a:pos x="T13" y="T15"/>
                              </a:cxn>
                            </a:cxnLst>
                            <a:rect l="0" t="0" r="r" b="b"/>
                            <a:pathLst>
                              <a:path w="8188" h="389">
                                <a:moveTo>
                                  <a:pt x="0" y="389"/>
                                </a:moveTo>
                                <a:lnTo>
                                  <a:pt x="8188" y="389"/>
                                </a:lnTo>
                                <a:moveTo>
                                  <a:pt x="0" y="0"/>
                                </a:moveTo>
                                <a:lnTo>
                                  <a:pt x="8188" y="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AutoShape 471"/>
                        <wps:cNvSpPr>
                          <a:spLocks/>
                        </wps:cNvSpPr>
                        <wps:spPr bwMode="auto">
                          <a:xfrm>
                            <a:off x="2485" y="3169"/>
                            <a:ext cx="8174" cy="404"/>
                          </a:xfrm>
                          <a:custGeom>
                            <a:avLst/>
                            <a:gdLst>
                              <a:gd name="T0" fmla="+- 0 2485 2485"/>
                              <a:gd name="T1" fmla="*/ T0 w 8174"/>
                              <a:gd name="T2" fmla="+- 0 3169 3169"/>
                              <a:gd name="T3" fmla="*/ 3169 h 404"/>
                              <a:gd name="T4" fmla="+- 0 2485 2485"/>
                              <a:gd name="T5" fmla="*/ T4 w 8174"/>
                              <a:gd name="T6" fmla="+- 0 3572 3169"/>
                              <a:gd name="T7" fmla="*/ 3572 h 404"/>
                              <a:gd name="T8" fmla="+- 0 10658 2485"/>
                              <a:gd name="T9" fmla="*/ T8 w 8174"/>
                              <a:gd name="T10" fmla="+- 0 3169 3169"/>
                              <a:gd name="T11" fmla="*/ 3169 h 404"/>
                              <a:gd name="T12" fmla="+- 0 10658 2485"/>
                              <a:gd name="T13" fmla="*/ T12 w 8174"/>
                              <a:gd name="T14" fmla="+- 0 3572 3169"/>
                              <a:gd name="T15" fmla="*/ 3572 h 404"/>
                            </a:gdLst>
                            <a:ahLst/>
                            <a:cxnLst>
                              <a:cxn ang="0">
                                <a:pos x="T1" y="T3"/>
                              </a:cxn>
                              <a:cxn ang="0">
                                <a:pos x="T5" y="T7"/>
                              </a:cxn>
                              <a:cxn ang="0">
                                <a:pos x="T9" y="T11"/>
                              </a:cxn>
                              <a:cxn ang="0">
                                <a:pos x="T13" y="T15"/>
                              </a:cxn>
                            </a:cxnLst>
                            <a:rect l="0" t="0" r="r" b="b"/>
                            <a:pathLst>
                              <a:path w="8174" h="404">
                                <a:moveTo>
                                  <a:pt x="0" y="0"/>
                                </a:moveTo>
                                <a:lnTo>
                                  <a:pt x="0" y="403"/>
                                </a:lnTo>
                                <a:moveTo>
                                  <a:pt x="8173" y="0"/>
                                </a:moveTo>
                                <a:lnTo>
                                  <a:pt x="8173" y="403"/>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AutoShape 472"/>
                        <wps:cNvSpPr>
                          <a:spLocks/>
                        </wps:cNvSpPr>
                        <wps:spPr bwMode="auto">
                          <a:xfrm>
                            <a:off x="1240" y="3176"/>
                            <a:ext cx="1252" cy="389"/>
                          </a:xfrm>
                          <a:custGeom>
                            <a:avLst/>
                            <a:gdLst>
                              <a:gd name="T0" fmla="+- 0 1240 1240"/>
                              <a:gd name="T1" fmla="*/ T0 w 1252"/>
                              <a:gd name="T2" fmla="+- 0 3176 3176"/>
                              <a:gd name="T3" fmla="*/ 3176 h 389"/>
                              <a:gd name="T4" fmla="+- 0 2492 1240"/>
                              <a:gd name="T5" fmla="*/ T4 w 1252"/>
                              <a:gd name="T6" fmla="+- 0 3176 3176"/>
                              <a:gd name="T7" fmla="*/ 3176 h 389"/>
                              <a:gd name="T8" fmla="+- 0 1240 1240"/>
                              <a:gd name="T9" fmla="*/ T8 w 1252"/>
                              <a:gd name="T10" fmla="+- 0 3565 3176"/>
                              <a:gd name="T11" fmla="*/ 3565 h 389"/>
                              <a:gd name="T12" fmla="+- 0 2492 1240"/>
                              <a:gd name="T13" fmla="*/ T12 w 1252"/>
                              <a:gd name="T14" fmla="+- 0 3565 3176"/>
                              <a:gd name="T15" fmla="*/ 3565 h 389"/>
                            </a:gdLst>
                            <a:ahLst/>
                            <a:cxnLst>
                              <a:cxn ang="0">
                                <a:pos x="T1" y="T3"/>
                              </a:cxn>
                              <a:cxn ang="0">
                                <a:pos x="T5" y="T7"/>
                              </a:cxn>
                              <a:cxn ang="0">
                                <a:pos x="T9" y="T11"/>
                              </a:cxn>
                              <a:cxn ang="0">
                                <a:pos x="T13" y="T15"/>
                              </a:cxn>
                            </a:cxnLst>
                            <a:rect l="0" t="0" r="r" b="b"/>
                            <a:pathLst>
                              <a:path w="1252" h="389">
                                <a:moveTo>
                                  <a:pt x="0" y="0"/>
                                </a:moveTo>
                                <a:lnTo>
                                  <a:pt x="1252" y="0"/>
                                </a:lnTo>
                                <a:moveTo>
                                  <a:pt x="0" y="389"/>
                                </a:moveTo>
                                <a:lnTo>
                                  <a:pt x="1252" y="389"/>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AutoShape 473"/>
                        <wps:cNvSpPr>
                          <a:spLocks/>
                        </wps:cNvSpPr>
                        <wps:spPr bwMode="auto">
                          <a:xfrm>
                            <a:off x="1247" y="3169"/>
                            <a:ext cx="1238" cy="404"/>
                          </a:xfrm>
                          <a:custGeom>
                            <a:avLst/>
                            <a:gdLst>
                              <a:gd name="T0" fmla="+- 0 1247 1247"/>
                              <a:gd name="T1" fmla="*/ T0 w 1238"/>
                              <a:gd name="T2" fmla="+- 0 3169 3169"/>
                              <a:gd name="T3" fmla="*/ 3169 h 404"/>
                              <a:gd name="T4" fmla="+- 0 1247 1247"/>
                              <a:gd name="T5" fmla="*/ T4 w 1238"/>
                              <a:gd name="T6" fmla="+- 0 3572 3169"/>
                              <a:gd name="T7" fmla="*/ 3572 h 404"/>
                              <a:gd name="T8" fmla="+- 0 2485 1247"/>
                              <a:gd name="T9" fmla="*/ T8 w 1238"/>
                              <a:gd name="T10" fmla="+- 0 3169 3169"/>
                              <a:gd name="T11" fmla="*/ 3169 h 404"/>
                              <a:gd name="T12" fmla="+- 0 2485 1247"/>
                              <a:gd name="T13" fmla="*/ T12 w 1238"/>
                              <a:gd name="T14" fmla="+- 0 3572 3169"/>
                              <a:gd name="T15" fmla="*/ 3572 h 404"/>
                            </a:gdLst>
                            <a:ahLst/>
                            <a:cxnLst>
                              <a:cxn ang="0">
                                <a:pos x="T1" y="T3"/>
                              </a:cxn>
                              <a:cxn ang="0">
                                <a:pos x="T5" y="T7"/>
                              </a:cxn>
                              <a:cxn ang="0">
                                <a:pos x="T9" y="T11"/>
                              </a:cxn>
                              <a:cxn ang="0">
                                <a:pos x="T13" y="T15"/>
                              </a:cxn>
                            </a:cxnLst>
                            <a:rect l="0" t="0" r="r" b="b"/>
                            <a:pathLst>
                              <a:path w="1238" h="404">
                                <a:moveTo>
                                  <a:pt x="0" y="0"/>
                                </a:moveTo>
                                <a:lnTo>
                                  <a:pt x="0" y="403"/>
                                </a:lnTo>
                                <a:moveTo>
                                  <a:pt x="1238" y="0"/>
                                </a:moveTo>
                                <a:lnTo>
                                  <a:pt x="1238" y="403"/>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61" o:spid="_x0000_s1026" style="position:absolute;margin-left:61.65pt;margin-top:158.1pt;width:472pt;height:554.55pt;z-index:-251555840;mso-position-horizontal-relative:page;mso-position-vertical-relative:page" coordorigin="1233,3162" coordsize="9440,11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">
                <v:shape id="Freeform 397" o:spid="_x0000_s1027" style="position:absolute;left:1240;top:4148;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A9DsMA&#10;AADcAAAADwAAAGRycy9kb3ducmV2LnhtbESPQWvCQBSE70L/w/IK3szGlIaSugapBAr2UmPvr9ln&#10;Esy+TXdXTf99tyB4HGbmG2ZVTmYQF3K+t6xgmaQgiBure24VHOpq8QLCB2SNg2VS8EseyvXDbIWF&#10;tlf+pMs+tCJC2BeooAthLKT0TUcGfWJH4ugdrTMYonSt1A6vEW4GmaVpLg32HBc6HOmto+a0PxsF&#10;u598mz17/Y3Hjy9XT5U07iSVmj9Om1cQgaZwD9/a71rBU57B/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A9DsMAAADcAAAADwAAAAAAAAAAAAAAAACYAgAAZHJzL2Rv&#10;d25yZXYueG1sUEsFBgAAAAAEAAQA9QAAAIgDAAAAAA==&#10;" path="m9411,l1238,,,,,792r1238,l9411,792,9411,e" fillcolor="#f7f7f7" stroked="f">
                  <v:path arrowok="t" o:connecttype="custom" o:connectlocs="9411,4148;1238,4148;0,4148;0,4940;1238,4940;9411,4940;9411,4148" o:connectangles="0,0,0,0,0,0,0"/>
                </v:shape>
                <v:line id="Line 398" o:spid="_x0000_s1028" style="position:absolute;visibility:visible;mso-wrap-style:square" from="2478,4948" to="10666,4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8rTsgAAADcAAAADwAAAGRycy9kb3ducmV2LnhtbESP3WrCQBSE7wu+w3KE3hTdqFQldRVR&#10;Co0UWqNgvTtkT34wezZkt5q+fVco9HKYmW+YxaoztbhS6yrLCkbDCARxZnXFhYLj4XUwB+E8ssba&#10;Min4IQerZe9hgbG2N97TNfWFCBB2MSoovW9iKV1WkkE3tA1x8HLbGvRBtoXULd4C3NRyHEVTabDi&#10;sFBiQ5uSskv6bRQ8b/OP5Mm8n46br/M6/Zwl+e6cKPXY79YvIDx1/j/8137TCibTCdzPhCMgl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88rTsgAAADcAAAADwAAAAAA&#10;AAAAAAAAAAChAgAAZHJzL2Rvd25yZXYueG1sUEsFBgAAAAAEAAQA+QAAAJYDAAAAAA==&#10;" strokecolor="#ddd" strokeweight=".25406mm"/>
                <v:shape id="Freeform 399" o:spid="_x0000_s1029" style="position:absolute;left:1240;top:5934;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UA4cIA&#10;AADcAAAADwAAAGRycy9kb3ducmV2LnhtbESPT4vCMBTE7wt+h/AEb2vqv7J0jSKKIOhF3b2/bZ5t&#10;sXmpSdT67Y0g7HGYmd8w03lranEj5yvLCgb9BARxbnXFhYKf4/rzC4QPyBpry6TgQR7ms87HFDNt&#10;77yn2yEUIkLYZ6igDKHJpPR5SQZ93zbE0TtZZzBE6QqpHd4j3NRymCSpNFhxXCixoWVJ+flwNQq2&#10;l3Q1nHj9h6fdrzu2a2ncWSrV67aLbxCB2vAffrc3WsEoHcPrTDwC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ZQDhwgAAANwAAAAPAAAAAAAAAAAAAAAAAJgCAABkcnMvZG93&#10;bnJldi54bWxQSwUGAAAAAAQABAD1AAAAhwMAAAAA&#10;" path="m9411,l1238,,,,,792r1238,l9411,792,9411,e" fillcolor="#f7f7f7" stroked="f">
                  <v:path arrowok="t" o:connecttype="custom" o:connectlocs="9411,5934;1238,5934;0,5934;0,6726;1238,6726;9411,6726;9411,5934" o:connectangles="0,0,0,0,0,0,0"/>
                </v:shape>
                <v:line id="Line 400" o:spid="_x0000_s1030" style="position:absolute;visibility:visible;mso-wrap-style:square" from="2478,6734" to="10666,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oWocgAAADcAAAADwAAAGRycy9kb3ducmV2LnhtbESPW2vCQBSE3wv+h+UIfSm60eKF1FVE&#10;KTSl0BoF69she3LB7NmQ3Wr8912h0MdhZr5hFqvO1OJCrassKxgNIxDEmdUVFwoO+9fBHITzyBpr&#10;y6TgRg5Wy97DAmNtr7yjS+oLESDsYlRQet/EUrqsJINuaBvi4OW2NeiDbAupW7wGuKnlOIqm0mDF&#10;YaHEhjYlZef0xyiYbPPP5Ml8HA+b79M6/Zol+fspUeqx361fQHjq/H/4r/2mFTxPJ3A/E46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2oWocgAAADcAAAADwAAAAAA&#10;AAAAAAAAAAChAgAAZHJzL2Rvd25yZXYueG1sUEsFBgAAAAAEAAQA+QAAAJYDAAAAAA==&#10;" strokecolor="#ddd" strokeweight=".25406mm"/>
                <v:shape id="Freeform 401" o:spid="_x0000_s1031" style="position:absolute;left:1240;top:7519;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13l8UA&#10;AADcAAAADwAAAGRycy9kb3ducmV2LnhtbESPQWvCQBSE74X+h+UVvNWNFaKkriEklHrpobGl10f2&#10;mQSzb0N2q6u/3i0UPA4z8w2zyYMZxIkm11tWsJgnIIgbq3tuFXzt357XIJxH1jhYJgUXcpBvHx82&#10;mGl75k861b4VEcIuQwWd92MmpWs6MujmdiSO3sFOBn2UUyv1hOcIN4N8SZJUGuw5LnQ4UtlRc6x/&#10;jYKP9+rHUxHsav1dHsPYXrGq90rNnkLxCsJT8Pfwf3unFSzTFP7OxCMgt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bXeXxQAAANwAAAAPAAAAAAAAAAAAAAAAAJgCAABkcnMv&#10;ZG93bnJldi54bWxQSwUGAAAAAAQABAD1AAAAigMAAAAA&#10;" path="m9411,l1238,,,,,590r1238,l9411,590,9411,e" fillcolor="#f7f7f7" stroked="f">
                  <v:path arrowok="t" o:connecttype="custom" o:connectlocs="9411,7519;1238,7519;0,7519;0,8109;1238,8109;9411,8109;9411,7519" o:connectangles="0,0,0,0,0,0,0"/>
                </v:shape>
                <v:line id="Line 402" o:spid="_x0000_s1032" style="position:absolute;visibility:visible;mso-wrap-style:square" from="2478,8116" to="10666,8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QtTcgAAADcAAAADwAAAGRycy9kb3ducmV2LnhtbESP3WrCQBSE7wu+w3IKvSm6sVKV1FVE&#10;KZhSaI2CenfInvxg9mzIbjW+vVso9HKYmW+Y2aIztbhQ6yrLCoaDCARxZnXFhYL97r0/BeE8ssba&#10;Mim4kYPFvPcww1jbK2/pkvpCBAi7GBWU3jexlC4ryaAb2IY4eLltDfog20LqFq8Bbmr5EkVjabDi&#10;sFBiQ6uSsnP6YxS8rvOv5Nl8Hvar42mZfk+S/OOUKPX02C3fQHjq/H/4r73RCkbjCfyeCUd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PQtTcgAAADcAAAADwAAAAAA&#10;AAAAAAAAAAChAgAAZHJzL2Rvd25yZXYueG1sUEsFBgAAAAAEAAQA+QAAAJYDAAAAAA==&#10;" strokecolor="#ddd" strokeweight=".25406mm"/>
                <v:shape id="Freeform 403" o:spid="_x0000_s1033" style="position:absolute;left:1240;top:8700;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K5MEA&#10;AADcAAAADwAAAGRycy9kb3ducmV2LnhtbERPz2vCMBS+C/4P4Q28aTplZVRTEaUw2C7T7f7WPNvS&#10;5qUmWc3+++Uw2PHj+73bRzOIiZzvLCt4XGUgiGurO24UfFyq5TMIH5A1DpZJwQ952Jfz2Q4Lbe/8&#10;TtM5NCKFsC9QQRvCWEjp65YM+pUdiRN3tc5gSNA1Uju8p3AzyHWW5dJgx6mhxZGOLdX9+dsoeL3l&#10;p/WT1194fft0l1hJ43qp1OIhHrYgAsXwL/5zv2gFmzytTWfSEZDl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oCuTBAAAA3AAAAA8AAAAAAAAAAAAAAAAAmAIAAGRycy9kb3du&#10;cmV2LnhtbFBLBQYAAAAABAAEAPUAAACGAwAAAAA=&#10;" path="m9411,l1238,,,,,792r1238,l9411,792,9411,e" fillcolor="#f7f7f7" stroked="f">
                  <v:path arrowok="t" o:connecttype="custom" o:connectlocs="9411,8700;1238,8700;0,8700;0,9492;1238,9492;9411,9492;9411,8700" o:connectangles="0,0,0,0,0,0,0"/>
                </v:shape>
                <v:line id="Line 404" o:spid="_x0000_s1034" style="position:absolute;visibility:visible;mso-wrap-style:square" from="2478,9499" to="10666,9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ccpMkAAADcAAAADwAAAGRycy9kb3ducmV2LnhtbESP3WrCQBSE7wt9h+UUeiNmY6W2TV1F&#10;LIVGBGsqtN4dsic/mD0bsqumb98VhF4OM/MNM533phEn6lxtWcEoikEQ51bXXCrYfb0Pn0E4j6yx&#10;sUwKfsnBfHZ7M8VE2zNv6ZT5UgQIuwQVVN63iZQur8igi2xLHLzCdgZ9kF0pdYfnADeNfIjjiTRY&#10;c1iosKVlRfkhOxoFj2/FJh2Y9fdu+bNfZJ9PabHap0rd3/WLVxCeev8fvrY/tILx5AUuZ8IRkLM/&#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YnHKTJAAAA3AAAAA8AAAAA&#10;AAAAAAAAAAAAoQIAAGRycy9kb3ducmV2LnhtbFBLBQYAAAAABAAEAPkAAACXAwAAAAA=&#10;" strokecolor="#ddd" strokeweight=".25406mm"/>
                <v:shape id="Freeform 405" o:spid="_x0000_s1035" style="position:absolute;left:1240;top:10083;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HcpcEA&#10;AADcAAAADwAAAGRycy9kb3ducmV2LnhtbERPz2vCMBS+D/wfwhN2m6kOplRjKcrYLh6sitdH82yL&#10;zUtpsjbbX28OA48f3+9NFkwrBupdY1nBfJaAIC6tbrhScD59vq1AOI+ssbVMCn7JQbadvGww1Xbk&#10;Iw2Fr0QMYZeigtr7LpXSlTUZdDPbEUfuZnuDPsK+krrHMYabVi6S5EMabDg21NjRrqbyXvwYBYev&#10;/dVTHuxyddndQ1f94b44KfU6DfkahKfgn+J/97dW8L6M8+OZe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3KXBAAAA3AAAAA8AAAAAAAAAAAAAAAAAmAIAAGRycy9kb3du&#10;cmV2LnhtbFBLBQYAAAAABAAEAPUAAACGAwAAAAA=&#10;" path="m9411,l1238,,,,,590r1238,l9411,590,9411,e" fillcolor="#f7f7f7" stroked="f">
                  <v:path arrowok="t" o:connecttype="custom" o:connectlocs="9411,10083;1238,10083;0,10083;0,10673;1238,10673;9411,10673;9411,10083" o:connectangles="0,0,0,0,0,0,0"/>
                </v:shape>
                <v:line id="Line 406" o:spid="_x0000_s1036" style="position:absolute;visibility:visible;mso-wrap-style:square" from="2478,10680" to="10666,10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iGf8gAAADcAAAADwAAAGRycy9kb3ducmV2LnhtbESP3WrCQBSE7wu+w3IK3pS6sWKV1FXE&#10;IhgptI1C690he/KD2bMhu2p8e1co9HKYmW+Y2aIztThT6yrLCoaDCARxZnXFhYL9bv08BeE8ssba&#10;Mim4koPFvPcww1jbC3/TOfWFCBB2MSoovW9iKV1WkkE3sA1x8HLbGvRBtoXULV4C3NTyJYpepcGK&#10;w0KJDa1Kyo7pySgYv+efyZP5+Nmvfg/L9GuS5NtDolT/sVu+gfDU+f/wX3ujFYwmQ7ifCUdAzm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YiGf8gAAADcAAAADwAAAAAA&#10;AAAAAAAAAAChAgAAZHJzL2Rvd25yZXYueG1sUEsFBgAAAAAEAAQA+QAAAJYDAAAAAA==&#10;" strokecolor="#ddd" strokeweight=".25406mm"/>
                <v:shape id="Freeform 407" o:spid="_x0000_s1037" style="position:absolute;left:1240;top:11465;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mr08QA&#10;AADcAAAADwAAAGRycy9kb3ducmV2LnhtbESPQWvCQBSE7wX/w/IEb3VjpGmJriItgmAvje39NftM&#10;gtm3cXdN4r/vFgo9DjPzDbPejqYVPTnfWFawmCcgiEurG64UfJ72jy8gfEDW2FomBXfysN1MHtaY&#10;azvwB/VFqESEsM9RQR1Cl0vpy5oM+rntiKN3ts5giNJVUjscIty0Mk2STBpsOC7U2NFrTeWluBkF&#10;x2v2lj55/Y3n9y93GvfSuItUajYddysQgcbwH/5rH7SC5XMKv2fiEZ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Zq9PEAAAA3AAAAA8AAAAAAAAAAAAAAAAAmAIAAGRycy9k&#10;b3ducmV2LnhtbFBLBQYAAAAABAAEAPUAAACJAwAAAAA=&#10;" path="m9411,l1238,,,,,792r1238,l9411,792,9411,e" fillcolor="#f7f7f7" stroked="f">
                  <v:path arrowok="t" o:connecttype="custom" o:connectlocs="9411,11465;1238,11465;0,11465;0,12257;1238,12257;9411,12257;9411,11465" o:connectangles="0,0,0,0,0,0,0"/>
                </v:shape>
                <v:line id="Line 408" o:spid="_x0000_s1038" style="position:absolute;visibility:visible;mso-wrap-style:square" from="2478,12265" to="10666,12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a9k8gAAADcAAAADwAAAGRycy9kb3ducmV2LnhtbESP3WrCQBSE7wu+w3IKvRHdtNIqqauI&#10;pWCKYI2CenfInvxg9mzIbjV9e7cg9HKYmW+Y6bwztbhQ6yrLCp6HEQjizOqKCwX73edgAsJ5ZI21&#10;ZVLwSw7ms97DFGNtr7ylS+oLESDsYlRQet/EUrqsJINuaBvi4OW2NeiDbAupW7wGuKnlSxS9SYMV&#10;h4USG1qWlJ3TH6Pg9SPfJH2zPuyXx9Mi/R4n+dcpUerpsVu8g/DU+f/wvb3SCkbjEfydCU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ha9k8gAAADcAAAADwAAAAAA&#10;AAAAAAAAAAChAgAAZHJzL2Rvd25yZXYueG1sUEsFBgAAAAAEAAQA+QAAAJYDAAAAAA==&#10;" strokecolor="#ddd" strokeweight=".25406mm"/>
                <v:shape id="Freeform 409" o:spid="_x0000_s1039" style="position:absolute;left:1240;top:13050;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rapsUA&#10;AADcAAAADwAAAGRycy9kb3ducmV2LnhtbESPQWvCQBSE7wX/w/KE3ppNtdQQXUUM0l56aFS8PrKv&#10;STD7NmTXuO2v7xYKHoeZ+YZZbYLpxEiDay0reE5SEMSV1S3XCo6H/VMGwnlkjZ1lUvBNDjbrycMK&#10;c21v/Elj6WsRIexyVNB43+dSuqohgy6xPXH0vuxg0Ec51FIPeItw08lZmr5Kgy3HhQZ72jVUXcqr&#10;UfDxVpw9bYNdZKfdJfT1DxblQanHadguQXgK/h7+b79rBfPFC/ydi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tqmxQAAANwAAAAPAAAAAAAAAAAAAAAAAJgCAABkcnMv&#10;ZG93bnJldi54bWxQSwUGAAAAAAQABAD1AAAAigMAAAAA&#10;" path="m9411,l1238,,,,,590r1238,l9411,590,9411,e" fillcolor="#f7f7f7" stroked="f">
                  <v:path arrowok="t" o:connecttype="custom" o:connectlocs="9411,13050;1238,13050;0,13050;0,13640;1238,13640;9411,13640;9411,13050" o:connectangles="0,0,0,0,0,0,0"/>
                </v:shape>
                <v:shape id="AutoShape 410" o:spid="_x0000_s1040" style="position:absolute;left:2478;top:13647;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rPP8YA&#10;AADcAAAADwAAAGRycy9kb3ducmV2LnhtbESPT2sCMRTE74V+h/AKvdVkLf3D1ihF0PbgQa1oe3ts&#10;XneXbl5ikur67Y1Q6HGYmd8wo0lvO3GgEFvHGoqBAkFcOdNyrWHzMbt7BhETssHOMWk4UYTJ+Ppq&#10;hKVxR17RYZ1qkSEcS9TQpORLKWPVkMU4cJ44e98uWExZhlqagMcMt50cKvUoLbacFxr0NG2o+ln/&#10;Wg1bXGz8NJyWb/svP/9Uu0KxK7S+velfX0Ak6tN/+K/9bjTcPz3A5Uw+AnJ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rPP8YAAADcAAAADwAAAAAAAAAAAAAAAACYAgAAZHJz&#10;L2Rvd25yZXYueG1sUEsFBgAAAAAEAAQA9QAAAIsDAAAAAA==&#10;" path="m,l8188,m,591r8188,e" filled="f" strokecolor="#ddd" strokeweight=".25406mm">
                  <v:path arrowok="t" o:connecttype="custom" o:connectlocs="0,13647;8188,13647;0,14238;8188,14238" o:connectangles="0,0,0,0"/>
                </v:shape>
                <v:shape id="AutoShape 411" o:spid="_x0000_s1041" style="position:absolute;left:2485;top:13640;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04ZsQA&#10;AADcAAAADwAAAGRycy9kb3ducmV2LnhtbESPQUvEMBSE74L/ITzBS3HTVay7ddMiVcGLB3f3BzyS&#10;t02xeSlJ7NZ/bwTB4zAz3zC7dnGjmCnEwbOC9aoEQay9GbhXcDy83mxAxIRscPRMCr4pQttcXuyw&#10;Nv7MHzTvUy8yhGONCmxKUy1l1JYcxpWfiLN38sFhyjL00gQ8Z7gb5W1ZVtLhwHnB4kSdJf25/3IK&#10;+urlfS5CsXVTae+LrtPP64NW6vpqeXoEkWhJ/+G/9ptRcPdQwe+ZfARk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tOGbEAAAA3AAAAA8AAAAAAAAAAAAAAAAAmAIAAGRycy9k&#10;b3ducmV2LnhtbFBLBQYAAAAABAAEAPUAAACJAwAAAAA=&#10;" path="m,l,605m8173,r,605e" filled="f" strokecolor="#ddd" strokeweight=".25383mm">
                  <v:path arrowok="t" o:connecttype="custom" o:connectlocs="0,13640;0,14245;8173,13640;8173,14245" o:connectangles="0,0,0,0"/>
                </v:shape>
                <v:shape id="AutoShape 412" o:spid="_x0000_s1042" style="position:absolute;left:1240;top:13647;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h5DsUA&#10;AADcAAAADwAAAGRycy9kb3ducmV2LnhtbESPQWvCQBSE74X+h+UVeqsbLTYSXUVCCz0Vkxa9PrLP&#10;JJh9G3a3JvbXu0LB4zAz3zCrzWg6cSbnW8sKppMEBHFldcu1gp/vj5cFCB+QNXaWScGFPGzWjw8r&#10;zLQduKBzGWoRIewzVNCE0GdS+qohg35ie+LoHa0zGKJ0tdQOhwg3nZwlyZs02HJcaLCnvKHqVP4a&#10;BV/vl/3fsC3GQ1rM8mPpdnk5H5R6fhq3SxCBxnAP/7c/tYLXNIXbmXgE5P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eHkOxQAAANwAAAAPAAAAAAAAAAAAAAAAAJgCAABkcnMv&#10;ZG93bnJldi54bWxQSwUGAAAAAAQABAD1AAAAigMAAAAA&#10;" path="m,l1252,m,591r1252,e" filled="f" strokecolor="#ddd" strokeweight=".25406mm">
                  <v:path arrowok="t" o:connecttype="custom" o:connectlocs="0,13647;1252,13647;0,14238;1252,14238" o:connectangles="0,0,0,0"/>
                </v:shape>
                <v:shape id="AutoShape 413" o:spid="_x0000_s1043" style="position:absolute;left:1247;top:13640;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W1MQA&#10;AADcAAAADwAAAGRycy9kb3ducmV2LnhtbERPyWrDMBC9F/IPYgK9lEZqStLEiRKKTSGhh5Ll0ttg&#10;TW0Ta2Qs1cvfR4dCj4+3b/eDrUVHra8ca3iZKRDEuTMVFxqul4/nFQgfkA3WjknDSB72u8nDFhPj&#10;ej5Rdw6FiCHsE9RQhtAkUvq8JIt+5hriyP241mKIsC2kabGP4baWc6WW0mLFsaHEhtKS8tv512qg&#10;OR2/qnR9UcesX6vPxXf2NC60fpwO7xsQgYbwL/5zH4yG17e4Np6JR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1FtTEAAAA3AAAAA8AAAAAAAAAAAAAAAAAmAIAAGRycy9k&#10;b3ducmV2LnhtbFBLBQYAAAAABAAEAPUAAACJAwAAAAA=&#10;" path="m,l,605m1238,r,605e" filled="f" strokecolor="#ddd" strokeweight=".25383mm">
                  <v:path arrowok="t" o:connecttype="custom" o:connectlocs="0,13640;0,14245;1238,13640;1238,14245" o:connectangles="0,0,0,0"/>
                </v:shape>
                <v:shape id="AutoShape 414" o:spid="_x0000_s1044" style="position:absolute;left:2478;top:13057;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fFOsYA&#10;AADcAAAADwAAAGRycy9kb3ducmV2LnhtbESPT2sCMRTE74V+h/AKvdVkLfTP1ihF0PbgQa1oe3ts&#10;XneXbl5ikur67Y1Q6HGYmd8wo0lvO3GgEFvHGoqBAkFcOdNyrWHzMbt7AhETssHOMWk4UYTJ+Ppq&#10;hKVxR17RYZ1qkSEcS9TQpORLKWPVkMU4cJ44e98uWExZhlqagMcMt50cKvUgLbacFxr0NG2o+ln/&#10;Wg1bXGz8NJyWb/svP/9Uu0KxK7S+velfX0Ak6tN/+K/9bjTcPz7D5Uw+AnJ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4fFOsYAAADcAAAADwAAAAAAAAAAAAAAAACYAgAAZHJz&#10;L2Rvd25yZXYueG1sUEsFBgAAAAAEAAQA9QAAAIsDAAAAAA==&#10;" path="m,l8188,m,590r8188,e" filled="f" strokecolor="#ddd" strokeweight=".25406mm">
                  <v:path arrowok="t" o:connecttype="custom" o:connectlocs="0,13057;8188,13057;0,13647;8188,13647" o:connectangles="0,0,0,0"/>
                </v:shape>
                <v:shape id="AutoShape 415" o:spid="_x0000_s1045" style="position:absolute;left:2485;top:13050;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11rsIA&#10;AADcAAAADwAAAGRycy9kb3ducmV2LnhtbERPy2oCMRTdF/yHcIVuBs3YUtHRKDJtoZsufHzAJblO&#10;Bic3QxLH6d83i0KXh/Pe7kfXiYFCbD0rWMxLEMTam5YbBZfz52wFIiZkg51nUvBDEfa7ydMWK+Mf&#10;fKThlBqRQzhWqMCm1FdSRm3JYZz7njhzVx8cpgxDI03ARw53nXwpy6V02HJusNhTbUnfTnenoFl+&#10;fA9FKNauL+1bUdf6fXHWSj1Px8MGRKIx/Yv/3F9Gwesqz8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nXWuwgAAANwAAAAPAAAAAAAAAAAAAAAAAJgCAABkcnMvZG93&#10;bnJldi54bWxQSwUGAAAAAAQABAD1AAAAhwMAAAAA&#10;" path="m,l,605m8173,r,605e" filled="f" strokecolor="#ddd" strokeweight=".25383mm">
                  <v:path arrowok="t" o:connecttype="custom" o:connectlocs="0,13050;0,13655;8173,13050;8173,13655" o:connectangles="0,0,0,0"/>
                </v:shape>
                <v:shape id="AutoShape 416" o:spid="_x0000_s1046" style="position:absolute;left:1240;top:13057;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xsUA&#10;AADcAAAADwAAAGRycy9kb3ducmV2LnhtbESPQWvCQBSE7wX/w/KE3upGpVVSV5Gg0FMxUdrrI/tM&#10;QrNvw+5qYn99Vyh4HGbmG2a1GUwrruR8Y1nBdJKAIC6tbrhScDruX5YgfEDW2FomBTfysFmPnlaY&#10;attzTtciVCJC2KeooA6hS6X0ZU0G/cR2xNE7W2cwROkqqR32EW5aOUuSN2mw4bhQY0dZTeVPcTEK&#10;Pne3r99+mw/fi3yWnQt3yIrXXqnn8bB9BxFoCI/wf/tDK5gvp3A/E4+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CDTGxQAAANwAAAAPAAAAAAAAAAAAAAAAAJgCAABkcnMv&#10;ZG93bnJldi54bWxQSwUGAAAAAAQABAD1AAAAigMAAAAA&#10;" path="m,l1252,m,590r1252,e" filled="f" strokecolor="#ddd" strokeweight=".25406mm">
                  <v:path arrowok="t" o:connecttype="custom" o:connectlocs="0,13057;1252,13057;0,13647;1252,13647" o:connectangles="0,0,0,0"/>
                </v:shape>
                <v:shape id="AutoShape 417" o:spid="_x0000_s1047" style="position:absolute;left:1247;top:13050;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hRGcYA&#10;AADcAAAADwAAAGRycy9kb3ducmV2LnhtbESPQWvCQBSE7wX/w/KEXqTuNkXRmI0UpVDxIMZevD2y&#10;r0lo9m3Ibk38991CocdhZr5hsu1oW3Gj3jeONTzPFQji0pmGKw0fl7enFQgfkA22jknDnTxs88lD&#10;hqlxA5/pVoRKRAj7FDXUIXSplL6syaKfu444ep+utxii7Ctpehwi3LYyUWopLTYcF2rsaFdT+VV8&#10;Ww2U0OHU7NYXddgPa3VcXPez+0Lrx+n4ugERaAz/4b/2u9Hwskrg90w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hRGcYAAADcAAAADwAAAAAAAAAAAAAAAACYAgAAZHJz&#10;L2Rvd25yZXYueG1sUEsFBgAAAAAEAAQA9QAAAIsDAAAAAA==&#10;" path="m,l,605m1238,r,605e" filled="f" strokecolor="#ddd" strokeweight=".25383mm">
                  <v:path arrowok="t" o:connecttype="custom" o:connectlocs="0,13050;0,13655;1238,13050;1238,13655" o:connectangles="0,0,0,0"/>
                </v:shape>
                <v:line id="Line 418" o:spid="_x0000_s1048" style="position:absolute;visibility:visible;mso-wrap-style:square" from="2478,13057" to="10666,13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NtMgAAADcAAAADwAAAGRycy9kb3ducmV2LnhtbESP3WrCQBSE7wu+w3IKvRHdtNIqqauI&#10;pWCKYI2CenfInvxg9mzIbjV9e7cg9HKYmW+Y6bwztbhQ6yrLCp6HEQjizOqKCwX73edgAsJ5ZI21&#10;ZVLwSw7ms97DFGNtr7ylS+oLESDsYlRQet/EUrqsJINuaBvi4OW2NeiDbAupW7wGuKnlSxS9SYMV&#10;h4USG1qWlJ3TH6Pg9SPfJH2zPuyXx9Mi/R4n+dcpUerpsVu8g/DU+f/wvb3SCkaTEfydCU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8PNtMgAAADcAAAADwAAAAAA&#10;AAAAAAAAAAChAgAAZHJzL2Rvd25yZXYueG1sUEsFBgAAAAAEAAQA+QAAAJYDAAAAAA==&#10;" strokecolor="#ddd" strokeweight=".25406mm"/>
                <v:shape id="AutoShape 419" o:spid="_x0000_s1049" style="position:absolute;left:2485;top:12257;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lVT8QA&#10;AADcAAAADwAAAGRycy9kb3ducmV2LnhtbESP0WoCMRRE34X+Q7gF3zSrFpWtUbQgtQiCWz/gsrlu&#10;Fjc3yyZd079vCoKPw8ycYVabaBvRU+drxwom4wwEcel0zZWCy/d+tAThA7LGxjEp+CUPm/XLYIW5&#10;dnc+U1+ESiQI+xwVmBDaXEpfGrLox64lTt7VdRZDkl0ldYf3BLeNnGbZXFqsOS0YbOnDUHkrfqyC&#10;fhoPfrGbFKbqT5f95zXejl9npYavcfsOIlAMz/CjfdAKZss3+D+Tj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JVU/EAAAA3AAAAA8AAAAAAAAAAAAAAAAAmAIAAGRycy9k&#10;b3ducmV2LnhtbFBLBQYAAAAABAAEAPUAAACJAwAAAAA=&#10;" path="m,l,807m8173,r,807e" filled="f" strokecolor="#ddd" strokeweight=".25383mm">
                  <v:path arrowok="t" o:connecttype="custom" o:connectlocs="0,12257;0,13064;8173,12257;8173,13064" o:connectangles="0,0,0,0"/>
                </v:shape>
                <v:shape id="AutoShape 420" o:spid="_x0000_s1050" style="position:absolute;left:1240;top:12265;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o+vcUA&#10;AADcAAAADwAAAGRycy9kb3ducmV2LnhtbESPQWvCQBSE7wX/w/KE3upGS4qkriKC0oA9NPXg8TX7&#10;moRm34bdNUn99V1B6HGYmW+Y1WY0rejJ+caygvksAUFcWt1wpeD0uX9agvABWWNrmRT8kofNevKw&#10;wkzbgT+oL0IlIoR9hgrqELpMSl/WZNDPbEccvW/rDIYoXSW1wyHCTSsXSfIiDTYcF2rsaFdT+VNc&#10;jAKpO97hMXXjoQnF+/WQ789fuVKP03H7CiLQGP7D9/abVvC8TOF2Jh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j69xQAAANwAAAAPAAAAAAAAAAAAAAAAAJgCAABkcnMv&#10;ZG93bnJldi54bWxQSwUGAAAAAAQABAD1AAAAigMAAAAA&#10;" path="m,l1252,m,792r1252,e" filled="f" strokecolor="#ddd" strokeweight=".25406mm">
                  <v:path arrowok="t" o:connecttype="custom" o:connectlocs="0,12265;1252,12265;0,13057;1252,13057" o:connectangles="0,0,0,0"/>
                </v:shape>
                <v:shape id="AutoShape 421" o:spid="_x0000_s1051" style="position:absolute;left:1247;top:12257;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DOMMA&#10;AADcAAAADwAAAGRycy9kb3ducmV2LnhtbESPT4vCMBTE74LfITxhb5q6i1KqUaqLsDfRXRBvj+b1&#10;jzYvpYm1++2NIHgcZuY3zHLdm1p01LrKsoLpJAJBnFldcaHg73c3jkE4j6yxtkwK/snBejUcLDHR&#10;9s4H6o6+EAHCLkEFpfdNIqXLSjLoJrYhDl5uW4M+yLaQusV7gJtafkbRXBqsOCyU2NC2pOx6vBkF&#10;+SyfmbTv5KVIN3ukb306R16pj1GfLkB46v07/Gr/aAVf8RyeZ8IR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JDOMMAAADcAAAADwAAAAAAAAAAAAAAAACYAgAAZHJzL2Rv&#10;d25yZXYueG1sUEsFBgAAAAAEAAQA9QAAAIgDAAAAAA==&#10;" path="m,l,807m1238,r,807e" filled="f" strokecolor="#ddd" strokeweight=".25383mm">
                  <v:path arrowok="t" o:connecttype="custom" o:connectlocs="0,12257;0,13064;1238,12257;1238,13064" o:connectangles="0,0,0,0"/>
                </v:shape>
                <v:shape id="AutoShape 422" o:spid="_x0000_s1052" style="position:absolute;left:2478;top:11472;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xNzcQA&#10;AADcAAAADwAAAGRycy9kb3ducmV2LnhtbESPT2sCMRTE74V+h/AKvdWsFVS2RlGLpeDBf/X+2Dw3&#10;wc3Lukl1/fZGEDwOM/MbZjRpXSXO1ATrWUG3k4EgLry2XCr42y0+hiBCRNZYeSYFVwowGb++jDDX&#10;/sIbOm9jKRKEQ44KTIx1LmUoDDkMHV8TJ+/gG4cxyaaUusFLgrtKfmZZXzq0nBYM1jQ3VBy3/y5R&#10;ats9nfYbMj/L78N+1WvXdjFT6v2tnX6BiNTGZ/jR/tUKesMB3M+kIyDH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8Tc3EAAAA3AAAAA8AAAAAAAAAAAAAAAAAmAIAAGRycy9k&#10;b3ducmV2LnhtbFBLBQYAAAAABAAEAPUAAACJAwAAAAA=&#10;" path="m,l8188,m,793r8188,e" filled="f" strokecolor="#ddd" strokeweight=".25406mm">
                  <v:path arrowok="t" o:connecttype="custom" o:connectlocs="0,11472;8188,11472;0,12265;8188,12265" o:connectangles="0,0,0,0"/>
                </v:shape>
                <v:shape id="AutoShape 423" o:spid="_x0000_s1053" style="position:absolute;left:2485;top:11465;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fSsAA&#10;AADcAAAADwAAAGRycy9kb3ducmV2LnhtbERPzYrCMBC+C75DGGFva6oLrlSj6IKsIghWH2BoxqbY&#10;TEqTrdm3NwfB48f3v1xH24ieOl87VjAZZyCIS6drrhRcL7vPOQgfkDU2jknBP3lYr4aDJebaPfhM&#10;fREqkULY56jAhNDmUvrSkEU/di1x4m6usxgS7CqpO3ykcNvIaZbNpMWaU4PBln4Mlffizyrop3Hv&#10;v7eTwlT96br7vcX78XBW6mMUNwsQgWJ4i1/uvVbwNU9r05l0BO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URfSsAAAADcAAAADwAAAAAAAAAAAAAAAACYAgAAZHJzL2Rvd25y&#10;ZXYueG1sUEsFBgAAAAAEAAQA9QAAAIUDAAAAAA==&#10;" path="m,l,807m8173,r,807e" filled="f" strokecolor="#ddd" strokeweight=".25383mm">
                  <v:path arrowok="t" o:connecttype="custom" o:connectlocs="0,11465;0,12272;8173,11465;8173,12272" o:connectangles="0,0,0,0"/>
                </v:shape>
                <v:shape id="AutoShape 424" o:spid="_x0000_s1054" style="position:absolute;left:1240;top:11472;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c0uMQA&#10;AADcAAAADwAAAGRycy9kb3ducmV2LnhtbESPQWsCMRSE74L/ITzBm2ZVKnZrFBGUCnro6qHH181z&#10;d3HzsiRRt/31RhB6HGbmG2a+bE0tbuR8ZVnBaJiAIM6trrhQcDpuBjMQPiBrrC2Tgl/ysFx0O3NM&#10;tb3zF92yUIgIYZ+igjKEJpXS5yUZ9EPbEEfvbJ3BEKUrpHZ4j3BTy3GSTKXBiuNCiQ2tS8ov2dUo&#10;kLrhNe7fXLutQnb42+423z87pfq9dvUBIlAb/sOv9qdWMJm9w/NMP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3NLjEAAAA3AAAAA8AAAAAAAAAAAAAAAAAmAIAAGRycy9k&#10;b3ducmV2LnhtbFBLBQYAAAAABAAEAPUAAACJAwAAAAA=&#10;" path="m,l1252,m,793r1252,e" filled="f" strokecolor="#ddd" strokeweight=".25406mm">
                  <v:path arrowok="t" o:connecttype="custom" o:connectlocs="0,11472;1252,11472;0,12265;1252,12265" o:connectangles="0,0,0,0"/>
                </v:shape>
                <v:shape id="AutoShape 425" o:spid="_x0000_s1055" style="position:absolute;left:1247;top:11465;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7oCsAA&#10;AADcAAAADwAAAGRycy9kb3ducmV2LnhtbERPy4rCMBTdC/MP4Q6403RGFO0YpaMI7sQqiLtLc/uY&#10;aW5KE2v9e7MQXB7Oe7nuTS06al1lWcHXOAJBnFldcaHgfNqN5iCcR9ZYWyYFD3KwXn0Mlhhre+cj&#10;dakvRAhhF6OC0vsmltJlJRl0Y9sQBy63rUEfYFtI3eI9hJtafkfRTBqsODSU2NCmpOw/vRkF+TSf&#10;mqTv5F+R/B6QtvpyjbxSw88++QHhqfdv8cu91womizA/nA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X7oCsAAAADcAAAADwAAAAAAAAAAAAAAAACYAgAAZHJzL2Rvd25y&#10;ZXYueG1sUEsFBgAAAAAEAAQA9QAAAIUDAAAAAA==&#10;" path="m,l,807m1238,r,807e" filled="f" strokecolor="#ddd" strokeweight=".25383mm">
                  <v:path arrowok="t" o:connecttype="custom" o:connectlocs="0,11465;0,12272;1238,11465;1238,12272" o:connectangles="0,0,0,0"/>
                </v:shape>
                <v:line id="Line 426" o:spid="_x0000_s1056" style="position:absolute;visibility:visible;mso-wrap-style:square" from="2478,11472" to="10666,11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RghckAAADcAAAADwAAAGRycy9kb3ducmV2LnhtbESP3UrDQBSE7wXfYTmCN6XdtMWqMZtS&#10;KoIRoTYWtHeH7MkPzZ4N2bWNb98VCl4OM/MNkywH04oj9a6xrGA6iUAQF1Y3XCnYfb6MH0A4j6yx&#10;tUwKfsnBMr2+SjDW9sRbOua+EgHCLkYFtfddLKUrajLoJrYjDl5pe4M+yL6SusdTgJtWzqJoIQ02&#10;HBZq7GhdU3HIf4yCu+dyk43M+9du/b1f5R/3Wfm2z5S6vRlWTyA8Df4/fGm/agXzxyn8nQlHQKZ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2EYIXJAAAA3AAAAA8AAAAA&#10;AAAAAAAAAAAAoQIAAGRycy9kb3ducmV2LnhtbFBLBQYAAAAABAAEAPkAAACXAwAAAAA=&#10;" strokecolor="#ddd" strokeweight=".25406mm"/>
                <v:shape id="AutoShape 427" o:spid="_x0000_s1057" style="position:absolute;left:2485;top:10673;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fcQA&#10;AADcAAAADwAAAGRycy9kb3ducmV2LnhtbESPUWvCMBSF3wf+h3CFvc3UDnTrjLIJMocg2PkDLs21&#10;KTY3pYk1+/dmIPh4OOd8h7NYRduKgXrfOFYwnWQgiCunG64VHH83L28gfEDW2DomBX/kYbUcPS2w&#10;0O7KBxrKUIsEYV+gAhNCV0jpK0MW/cR1xMk7ud5iSLKvpe7xmuC2lXmWzaTFhtOCwY7WhqpzebEK&#10;hjxu/fxrWpp62B8336d43v0clHoex88PEIFieITv7a1W8Pqew/+Zd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1/n3EAAAA3AAAAA8AAAAAAAAAAAAAAAAAmAIAAGRycy9k&#10;b3ducmV2LnhtbFBLBQYAAAAABAAEAPUAAACJAwAAAAA=&#10;" path="m,l,807m8173,r,807e" filled="f" strokecolor="#ddd" strokeweight=".25383mm">
                  <v:path arrowok="t" o:connecttype="custom" o:connectlocs="0,10673;0,11480;8173,10673;8173,11480" o:connectangles="0,0,0,0"/>
                </v:shape>
                <v:shape id="AutoShape 428" o:spid="_x0000_s1058" style="position:absolute;left:1240;top:10680;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aVj8UA&#10;AADcAAAADwAAAGRycy9kb3ducmV2LnhtbESPQWvCQBSE70L/w/IEb2ajotjUVYqgKNSDaQ89vmZf&#10;k9Ds27C7avTXuwXB4zAz3zCLVWcacSbna8sKRkkKgriwuuZSwdfnZjgH4QOyxsYyKbiSh9XypbfA&#10;TNsLH+mch1JECPsMFVQhtJmUvqjIoE9sSxy9X+sMhihdKbXDS4SbRo7TdCYN1hwXKmxpXVHxl5+M&#10;AqlbXuPH1HXbOuSH23a/+f7ZKzXod+9vIAJ14Rl+tHdaweR1Av9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pWPxQAAANwAAAAPAAAAAAAAAAAAAAAAAJgCAABkcnMv&#10;ZG93bnJldi54bWxQSwUGAAAAAAQABAD1AAAAigMAAAAA&#10;" path="m,l1252,m,792r1252,e" filled="f" strokecolor="#ddd" strokeweight=".25406mm">
                  <v:path arrowok="t" o:connecttype="custom" o:connectlocs="0,10680;1252,10680;0,11472;1252,11472" o:connectangles="0,0,0,0"/>
                </v:shape>
                <v:shape id="AutoShape 429" o:spid="_x0000_s1059" style="position:absolute;left:1247;top:10673;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XuCcQA&#10;AADcAAAADwAAAGRycy9kb3ducmV2LnhtbESPT2vCQBTE74LfYXmCt7rRarHRTYgtBW+ltiC9PbIv&#10;fzT7NmTXGL+9Wyh4HGbmN8w2HUwjeupcbVnBfBaBIM6trrlU8PP98bQG4TyyxsYyKbiRgzQZj7YY&#10;a3vlL+oPvhQBwi5GBZX3bSylyysy6Ga2JQ5eYTuDPsiulLrDa4CbRi6i6EUarDksVNjSW0X5+XAx&#10;CopVsTLZ0MtTme0+kd718TfySk0nQ7YB4Wnwj/B/e68VPL8u4e9MOAIy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F7gnEAAAA3AAAAA8AAAAAAAAAAAAAAAAAmAIAAGRycy9k&#10;b3ducmV2LnhtbFBLBQYAAAAABAAEAPUAAACJAwAAAAA=&#10;" path="m,l,807m1238,r,807e" filled="f" strokecolor="#ddd" strokeweight=".25383mm">
                  <v:path arrowok="t" o:connecttype="custom" o:connectlocs="0,10673;0,11480;1238,10673;1238,11480" o:connectangles="0,0,0,0"/>
                </v:shape>
                <v:shape id="AutoShape 430" o:spid="_x0000_s1060" style="position:absolute;left:2478;top:10090;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YpxcYA&#10;AADcAAAADwAAAGRycy9kb3ducmV2LnhtbESPQU8CMRSE7yb+h+aZeJN2MRpdKcSQgB44ABLQ28v2&#10;ubtx+1raCsu/pyQmHicz801mNOltJw4UYutYQzFQIIgrZ1quNWw+ZndPIGJCNtg5Jg0nijAZX1+N&#10;sDTuyCs6rFMtMoRjiRqalHwpZawashgHzhNn79sFiynLUEsT8JjhtpNDpR6lxZbzQoOepg1VP+tf&#10;q2GLi42fhtPybf/l559qVyh2hda3N/3rC4hEffoP/7XfjYb75we4nMlHQI7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YpxcYAAADcAAAADwAAAAAAAAAAAAAAAACYAgAAZHJz&#10;L2Rvd25yZXYueG1sUEsFBgAAAAAEAAQA9QAAAIsDAAAAAA==&#10;" path="m,l8188,m,590r8188,e" filled="f" strokecolor="#ddd" strokeweight=".25406mm">
                  <v:path arrowok="t" o:connecttype="custom" o:connectlocs="0,10090;8188,10090;0,10680;8188,10680" o:connectangles="0,0,0,0"/>
                </v:shape>
                <v:shape id="AutoShape 431" o:spid="_x0000_s1061" style="position:absolute;left:2485;top:10083;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HenMUA&#10;AADcAAAADwAAAGRycy9kb3ducmV2LnhtbESPzWrDMBCE74W+g9hCL6aR01DTuFFCcVPIpYf8PMAi&#10;bS1Ta2Uk1XHevgoEehxm5htmtZlcL0YKsfOsYD4rQRBrbzpuFZyOn0+vIGJCNth7JgUXirBZ39+t&#10;sDb+zHsaD6kVGcKxRgU2paGWMmpLDuPMD8TZ+/bBYcoytNIEPGe46+VzWVbSYcd5weJAjSX9c/h1&#10;Ctpq+zUWoVi6obQvRdPoj/lRK/X4ML2/gUg0pf/wrb0zChbLCq5n8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4d6cxQAAANwAAAAPAAAAAAAAAAAAAAAAAJgCAABkcnMv&#10;ZG93bnJldi54bWxQSwUGAAAAAAQABAD1AAAAigMAAAAA&#10;" path="m,l,604m8173,r,604e" filled="f" strokecolor="#ddd" strokeweight=".25383mm">
                  <v:path arrowok="t" o:connecttype="custom" o:connectlocs="0,10083;0,10687;8173,10083;8173,10687" o:connectangles="0,0,0,0"/>
                </v:shape>
                <v:shape id="AutoShape 432" o:spid="_x0000_s1062" style="position:absolute;left:1240;top:10090;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Sf9MYA&#10;AADcAAAADwAAAGRycy9kb3ducmV2LnhtbESPQWvCQBSE7wX/w/IEb3Wj0tqmriJBoafSpKW9PrLP&#10;JDT7NuyuJvrr3YLgcZiZb5jVZjCtOJHzjWUFs2kCgri0uuFKwffX/vEFhA/IGlvLpOBMHjbr0cMK&#10;U217zulUhEpECPsUFdQhdKmUvqzJoJ/ajjh6B+sMhihdJbXDPsJNK+dJ8iwNNhwXauwoq6n8K45G&#10;wcfu/HPpt/nwu8zn2aFwn1nx1Cs1GQ/bNxCBhnAP39rvWsHidQn/Z+IRkO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HSf9MYAAADcAAAADwAAAAAAAAAAAAAAAACYAgAAZHJz&#10;L2Rvd25yZXYueG1sUEsFBgAAAAAEAAQA9QAAAIsDAAAAAA==&#10;" path="m,l1252,m,590r1252,e" filled="f" strokecolor="#ddd" strokeweight=".25406mm">
                  <v:path arrowok="t" o:connecttype="custom" o:connectlocs="0,10090;1252,10090;0,10680;1252,10680" o:connectangles="0,0,0,0"/>
                </v:shape>
                <v:shape id="AutoShape 433" o:spid="_x0000_s1063" style="position:absolute;left:1247;top:10083;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nwLsIA&#10;AADcAAAADwAAAGRycy9kb3ducmV2LnhtbERPTYvCMBC9C/6HMAt7EU1UXGw1iigLyh5k1Yu3oRnb&#10;ss2kNNHWf28Owh4f73u57mwlHtT40rGG8UiBIM6cKTnXcDl/D+cgfEA2WDkmDU/ysF71e0tMjWv5&#10;lx6nkIsYwj5FDUUIdSqlzwqy6EeuJo7czTUWQ4RNLk2DbQy3lZwo9SUtlhwbCqxpW1D2d7pbDTSh&#10;w7HcJmd12LWJ+pldd4PnTOvPj26zABGoC//it3tvNEyTuDaeiUdA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ufAuwgAAANwAAAAPAAAAAAAAAAAAAAAAAJgCAABkcnMvZG93&#10;bnJldi54bWxQSwUGAAAAAAQABAD1AAAAhwMAAAAA&#10;" path="m,l,604m1238,r,604e" filled="f" strokecolor="#ddd" strokeweight=".25383mm">
                  <v:path arrowok="t" o:connecttype="custom" o:connectlocs="0,10083;0,10687;1238,10083;1238,10687" o:connectangles="0,0,0,0"/>
                </v:shape>
                <v:line id="Line 434" o:spid="_x0000_s1064" style="position:absolute;visibility:visible;mso-wrap-style:square" from="2478,10090" to="10666,10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g8kAAADcAAAADwAAAGRycy9kb3ducmV2LnhtbESPW0vDQBSE3wv9D8sRfJFmo+IlsdtS&#10;KoIpBW0MaN8O2ZMLzZ4N2bWN/94VhD4OM/MNM1+OphNHGlxrWcF1FIMgLq1uuVZQfLzMHkE4j6yx&#10;s0wKfsjBcjGdzDHV9sQ7Oua+FgHCLkUFjfd9KqUrGzLoItsTB6+yg0Ef5FBLPeApwE0nb+L4Xhps&#10;OSw02NO6ofKQfxsFd8/VW3Zltp/F+mu/yt8fsmqzz5S6vBhXTyA8jf4c/m+/agW3SQJ/Z8IRkI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PybIPJAAAA3AAAAA8AAAAA&#10;AAAAAAAAAAAAoQIAAGRycy9kb3ducmV2LnhtbFBLBQYAAAAABAAEAPkAAACXAwAAAAA=&#10;" strokecolor="#ddd" strokeweight=".25406mm"/>
                <v:shape id="AutoShape 435" o:spid="_x0000_s1065" style="position:absolute;left:2485;top:9492;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S7kcEA&#10;AADcAAAADwAAAGRycy9kb3ducmV2LnhtbERPzUoDMRC+C75DGMHLYpMWLXbbtMhWwYsHWx9gSKab&#10;pZvJksTt+vbmUOjx4/vf7Cbfi5Fi6gJrmM8UCGITbMethp/jx9MriJSRLfaBScMfJdht7+82WNtw&#10;4W8aD7kVJYRTjRpczkMtZTKOPKZZGIgLdwrRYy4wttJGvJRw38uFUkvpsePS4HCgxpE5H369hnb5&#10;/jVWsVr5QbmXqmnMfn40Wj8+TG9rEJmmfBNf3Z9Ww7Mq88uZcg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ku5HBAAAA3AAAAA8AAAAAAAAAAAAAAAAAmAIAAGRycy9kb3du&#10;cmV2LnhtbFBLBQYAAAAABAAEAPUAAACGAwAAAAA=&#10;" path="m,l,605m8173,r,605e" filled="f" strokecolor="#ddd" strokeweight=".25383mm">
                  <v:path arrowok="t" o:connecttype="custom" o:connectlocs="0,9492;0,10097;8173,9492;8173,10097" o:connectangles="0,0,0,0"/>
                </v:shape>
                <v:shape id="AutoShape 436" o:spid="_x0000_s1066" style="position:absolute;left:1240;top:9499;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6+cUA&#10;AADcAAAADwAAAGRycy9kb3ducmV2LnhtbESPQWvCQBSE7wX/w/IEb3WjtLWkriLBgidpotjrI/tM&#10;QrNvw+5qor++Wyh4HGbmG2a5HkwrruR8Y1nBbJqAIC6tbrhScDx8Pr+D8AFZY2uZFNzIw3o1elpi&#10;qm3POV2LUIkIYZ+igjqELpXSlzUZ9FPbEUfvbJ3BEKWrpHbYR7hp5TxJ3qTBhuNCjR1lNZU/xcUo&#10;2G9vp3u/yYfvRT7PzoX7yorXXqnJeNh8gAg0hEf4v73TCl6SG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fr5xQAAANwAAAAPAAAAAAAAAAAAAAAAAJgCAABkcnMv&#10;ZG93bnJldi54bWxQSwUGAAAAAAQABAD1AAAAigMAAAAA&#10;" path="m,l1252,m,591r1252,e" filled="f" strokecolor="#ddd" strokeweight=".25406mm">
                  <v:path arrowok="t" o:connecttype="custom" o:connectlocs="0,9499;1252,9499;0,10090;1252,10090" o:connectangles="0,0,0,0"/>
                </v:shape>
                <v:shape id="AutoShape 437" o:spid="_x0000_s1067" style="position:absolute;left:1247;top:9492;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fJsUA&#10;AADcAAAADwAAAGRycy9kb3ducmV2LnhtbESPQWvCQBSE70L/w/IKXqTuNmipqasURVA8iLGX3h7Z&#10;1yQ0+zZkVxP/vSsIHoeZ+YaZL3tbiwu1vnKs4X2sQBDnzlRcaPg5bd4+QfiAbLB2TBqu5GG5eBnM&#10;MTWu4yNdslCICGGfooYyhCaV0uclWfRj1xBH78+1FkOUbSFNi12E21omSn1IixXHhRIbWpWU/2dn&#10;q4ES2h2q1eykdutupvbT3/XoOtV6+Np/f4EI1Idn+NHeGg0TlcD9TD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8Z8mxQAAANwAAAAPAAAAAAAAAAAAAAAAAJgCAABkcnMv&#10;ZG93bnJldi54bWxQSwUGAAAAAAQABAD1AAAAigMAAAAA&#10;" path="m,l,605m1238,r,605e" filled="f" strokecolor="#ddd" strokeweight=".25383mm">
                  <v:path arrowok="t" o:connecttype="custom" o:connectlocs="0,9492;0,10097;1238,9492;1238,10097" o:connectangles="0,0,0,0"/>
                </v:shape>
                <v:shape id="AutoShape 438" o:spid="_x0000_s1068" style="position:absolute;left:2478;top:8707;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6F8cQA&#10;AADcAAAADwAAAGRycy9kb3ducmV2LnhtbESPQWsCMRSE7wX/Q3hCb5pVi5TtRlGLpdCD1db7Y/N2&#10;E7p5WTeprv/eFIQeh5n5himWvWvEmbpgPSuYjDMQxKXXlmsF31/b0TOIEJE1Np5JwZUCLBeDhwJz&#10;7S+8p/Mh1iJBOOSowMTY5lKG0pDDMPYtcfIq3zmMSXa11B1eEtw1cpplc+nQclow2NLGUPlz+HWJ&#10;0trJ6XTck3n7eK2Ou1n/abdrpR6H/eoFRKQ+/ofv7Xet4Cmbwd+Zd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hfHEAAAA3AAAAA8AAAAAAAAAAAAAAAAAmAIAAGRycy9k&#10;b3ducmV2LnhtbFBLBQYAAAAABAAEAPUAAACJAwAAAAA=&#10;" path="m,l8188,m,792r8188,e" filled="f" strokecolor="#ddd" strokeweight=".25406mm">
                  <v:path arrowok="t" o:connecttype="custom" o:connectlocs="0,8707;8188,8707;0,9499;8188,9499" o:connectangles="0,0,0,0"/>
                </v:shape>
                <v:shape id="AutoShape 439" o:spid="_x0000_s1069" style="position:absolute;left:2485;top:8700;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CbcMUA&#10;AADcAAAADwAAAGRycy9kb3ducmV2LnhtbESPUWvCMBSF3wf7D+EOfJupIpvURtkE0TEYtPoDLs1t&#10;U2xuShNr9u+XwWCPh3POdzjFLtpeTDT6zrGCxTwDQVw73XGr4HI+PK9B+ICssXdMCr7Jw277+FBg&#10;rt2dS5qq0IoEYZ+jAhPCkEvpa0MW/dwNxMlr3GgxJDm2Uo94T3Dby2WWvUiLHacFgwPtDdXX6mYV&#10;TMt48q/vi8q009flcGzi9fOjVGr2FN82IALF8B/+a5+0glW2gt8z6Qj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cJtwxQAAANwAAAAPAAAAAAAAAAAAAAAAAJgCAABkcnMv&#10;ZG93bnJldi54bWxQSwUGAAAAAAQABAD1AAAAigMAAAAA&#10;" path="m,l,806m8173,r,806e" filled="f" strokecolor="#ddd" strokeweight=".25383mm">
                  <v:path arrowok="t" o:connecttype="custom" o:connectlocs="0,8700;0,9506;8173,8700;8173,9506" o:connectangles="0,0,0,0"/>
                </v:shape>
                <v:shape id="AutoShape 440" o:spid="_x0000_s1070" style="position:absolute;left:1240;top:8707;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PwgsMA&#10;AADcAAAADwAAAGRycy9kb3ducmV2LnhtbESPQYvCMBSE7wv+h/AEb2uq6CJdo4igKOhhqwePb5u3&#10;bdnmpSRRq7/eCILHYWa+Yabz1tTiQs5XlhUM+gkI4tzqigsFx8PqcwLCB2SNtWVScCMP81nnY4qp&#10;tlf+oUsWChEh7FNUUIbQpFL6vCSDvm8b4uj9WWcwROkKqR1eI9zUcpgkX9JgxXGhxIaWJeX/2dko&#10;kLrhJe7Grl1XIdvf19vV6XerVK/bLr5BBGrDO/xqb7SCUTKG55l4BO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PwgsMAAADcAAAADwAAAAAAAAAAAAAAAACYAgAAZHJzL2Rv&#10;d25yZXYueG1sUEsFBgAAAAAEAAQA9QAAAIgDAAAAAA==&#10;" path="m,l1252,m,792r1252,e" filled="f" strokecolor="#ddd" strokeweight=".25406mm">
                  <v:path arrowok="t" o:connecttype="custom" o:connectlocs="0,8707;1252,8707;0,9499;1252,9499" o:connectangles="0,0,0,0"/>
                </v:shape>
                <v:shape id="AutoShape 441" o:spid="_x0000_s1071" style="position:absolute;left:1247;top:8700;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uNB8QA&#10;AADcAAAADwAAAGRycy9kb3ducmV2LnhtbESPzWrDMBCE74W+g9hCb7WU0oTgRDFOSqG30CQQclus&#10;9U9irYyl2u7bR4VCj8PMfMOss8m2YqDeN441zBIFgrhwpuFKw+n48bIE4QOywdYxafghD9nm8WGN&#10;qXEjf9FwCJWIEPYpaqhD6FIpfVGTRZ+4jjh6pesthij7Spoexwi3rXxVaiEtNhwXauxoV1NxO3xb&#10;DeW8nNt8GuS1yrd7pHdzvqig9fPTlK9ABJrCf/iv/Wk0vKkF/J6JR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7jQfEAAAA3AAAAA8AAAAAAAAAAAAAAAAAmAIAAGRycy9k&#10;b3ducmV2LnhtbFBLBQYAAAAABAAEAPUAAACJAwAAAAA=&#10;" path="m,l,806m1238,r,806e" filled="f" strokecolor="#ddd" strokeweight=".25383mm">
                  <v:path arrowok="t" o:connecttype="custom" o:connectlocs="0,8700;0,9506;1238,8700;1238,9506" o:connectangles="0,0,0,0"/>
                </v:shape>
                <v:line id="Line 442" o:spid="_x0000_s1072" style="position:absolute;visibility:visible;mso-wrap-style:square" from="2478,8707" to="10666,8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EFiMgAAADcAAAADwAAAGRycy9kb3ducmV2LnhtbESP3WrCQBSE74W+w3IKvRHdKG0t0VVE&#10;KTQitI1C9e6QPfnB7NmQ3Wp8+25B8HKYmW+Y2aIztThT6yrLCkbDCARxZnXFhYL97n3wBsJ5ZI21&#10;ZVJwJQeL+UNvhrG2F/6mc+oLESDsYlRQet/EUrqsJINuaBvi4OW2NeiDbAupW7wEuKnlOIpepcGK&#10;w0KJDa1Kyk7pr1Hwss4/k77Z/uxXh+My/Zok+eaYKPX02C2nIDx1/h6+tT+0gudoAv9nwhGQ8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YEFiMgAAADcAAAADwAAAAAA&#10;AAAAAAAAAAChAgAAZHJzL2Rvd25yZXYueG1sUEsFBgAAAAAEAAQA+QAAAJYDAAAAAA==&#10;" strokecolor="#ddd" strokeweight=".25406mm"/>
                <v:shape id="AutoShape 443" o:spid="_x0000_s1073" style="position:absolute;left:2485;top:8109;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K3l8EA&#10;AADcAAAADwAAAGRycy9kb3ducmV2LnhtbERPzUoDMRC+C75DGMHLYpMWLXbbtMhWwYsHWx9gSKab&#10;pZvJksTt+vbmUOjx4/vf7Cbfi5Fi6gJrmM8UCGITbMethp/jx9MriJSRLfaBScMfJdht7+82WNtw&#10;4W8aD7kVJYRTjRpczkMtZTKOPKZZGIgLdwrRYy4wttJGvJRw38uFUkvpsePS4HCgxpE5H369hnb5&#10;/jVWsVr5QbmXqmnMfn40Wj8+TG9rEJmmfBNf3Z9Ww7Mqa8uZcg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St5fBAAAA3AAAAA8AAAAAAAAAAAAAAAAAmAIAAGRycy9kb3du&#10;cmV2LnhtbFBLBQYAAAAABAAEAPUAAACGAwAAAAA=&#10;" path="m,l,605m8173,r,605e" filled="f" strokecolor="#ddd" strokeweight=".25383mm">
                  <v:path arrowok="t" o:connecttype="custom" o:connectlocs="0,8109;0,8714;8173,8109;8173,8714" o:connectangles="0,0,0,0"/>
                </v:shape>
                <v:shape id="AutoShape 444" o:spid="_x0000_s1074" style="position:absolute;left:1240;top:8116;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2/8UA&#10;AADcAAAADwAAAGRycy9kb3ducmV2LnhtbESPQWvCQBSE7wX/w/IEb3VT0dqmriLBQk/SxNJeH9ln&#10;Epp9G3ZXE/31bqHgcZiZb5jVZjCtOJPzjWUFT9MEBHFpdcOVgq/D++MLCB+QNbaWScGFPGzWo4cV&#10;ptr2nNO5CJWIEPYpKqhD6FIpfVmTQT+1HXH0jtYZDFG6SmqHfYSbVs6S5FkabDgu1NhRVlP5W5yM&#10;gv3u8n3tt/nws8xn2bFwn1mx6JWajIftG4hAQ7iH/9sfWsE8eYW/M/EIy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B/b/xQAAANwAAAAPAAAAAAAAAAAAAAAAAJgCAABkcnMv&#10;ZG93bnJldi54bWxQSwUGAAAAAAQABAD1AAAAigMAAAAA&#10;" path="m,l1252,m,591r1252,e" filled="f" strokecolor="#ddd" strokeweight=".25406mm">
                  <v:path arrowok="t" o:connecttype="custom" o:connectlocs="0,8116;1252,8116;0,8707;1252,8707" o:connectangles="0,0,0,0"/>
                </v:shape>
                <v:shape id="AutoShape 445" o:spid="_x0000_s1075" style="position:absolute;left:1247;top:8109;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YyF8MA&#10;AADcAAAADwAAAGRycy9kb3ducmV2LnhtbERPz2vCMBS+D/wfwhN2GWtimaLVKGIZTHYYs7t4ezTP&#10;tti8lCba+t8vh8GOH9/vzW60rbhT7xvHGmaJAkFcOtNwpeGneH9dgvAB2WDrmDQ8yMNuO3naYGbc&#10;wN90P4VKxBD2GWqoQ+gyKX1Zk0WfuI44chfXWwwR9pU0PQ4x3LYyVWohLTYcG2rs6FBTeT3drAZK&#10;6fjVHFaFOubDSn3Oz/nLY67183Tcr0EEGsO/+M/9YTS8zeL8eCYe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YyF8MAAADcAAAADwAAAAAAAAAAAAAAAACYAgAAZHJzL2Rv&#10;d25yZXYueG1sUEsFBgAAAAAEAAQA9QAAAIgDAAAAAA==&#10;" path="m,l,605m1238,r,605e" filled="f" strokecolor="#ddd" strokeweight=".25383mm">
                  <v:path arrowok="t" o:connecttype="custom" o:connectlocs="0,8109;0,8714;1238,8109;1238,8714" o:connectangles="0,0,0,0"/>
                </v:shape>
                <v:shape id="AutoShape 446" o:spid="_x0000_s1076" style="position:absolute;left:2478;top:7526;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h+cUA&#10;AADcAAAADwAAAGRycy9kb3ducmV2LnhtbESPQUsDMRSE74L/ITzBm01SRGRtWkrB6sGD1kXb22Pz&#10;uru4eYlJbLf/3ghCj8PMfMPMFqMbxIFi6j0b0BMFgrjxtufWQP3+eHMPImVki4NnMnCiBIv55cUM&#10;K+uP/EaHTW5FgXCq0ECXc6ikTE1HDtPEB+Li7X10mIuMrbQRjwXuBjlV6k467LksdBho1VHztflx&#10;Bj7wpQ6reHp9+t6F9VZ9asVeG3N9NS4fQGQa8zn83362Bm61hr8z5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hOH5xQAAANwAAAAPAAAAAAAAAAAAAAAAAJgCAABkcnMv&#10;ZG93bnJldi54bWxQSwUGAAAAAAQABAD1AAAAigMAAAAA&#10;" path="m,l8188,m,590r8188,e" filled="f" strokecolor="#ddd" strokeweight=".25406mm">
                  <v:path arrowok="t" o:connecttype="custom" o:connectlocs="0,7526;8188,7526;0,8116;8188,8116" o:connectangles="0,0,0,0"/>
                </v:shape>
                <v:shape id="AutoShape 447" o:spid="_x0000_s1077" style="position:absolute;left:2485;top:7519;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WoMUA&#10;AADcAAAADwAAAGRycy9kb3ducmV2LnhtbESPUUvDMBSF3wf+h3AFX4pLO1zRumxIdeDLHtz8AZfk&#10;2hSbm5LErv77RRD2eDjnfIez2c1uEBOF2HtWUC1LEMTam547BZ+n/f0jiJiQDQ6eScEvRdhtbxYb&#10;bIw/8wdNx9SJDOHYoAKb0thIGbUlh3HpR+LsffngMGUZOmkCnjPcDXJVlrV02HNesDhSa0l/H3+c&#10;gq5+O0xFKJ7cWNp10bb6tTpppe5u55dnEInmdA3/t9+NgodqBX9n8hGQ2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xagxQAAANwAAAAPAAAAAAAAAAAAAAAAAJgCAABkcnMv&#10;ZG93bnJldi54bWxQSwUGAAAAAAQABAD1AAAAigMAAAAA&#10;" path="m,l,605m8173,r,605e" filled="f" strokecolor="#ddd" strokeweight=".25383mm">
                  <v:path arrowok="t" o:connecttype="custom" o:connectlocs="0,7519;0,8124;8173,7519;8173,8124" o:connectangles="0,0,0,0"/>
                </v:shape>
                <v:shape id="AutoShape 448" o:spid="_x0000_s1078" style="position:absolute;left:1240;top:7526;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ZXyMYA&#10;AADcAAAADwAAAGRycy9kb3ducmV2LnhtbESPQWvCQBSE7wX/w/KE3upG29qSuooEBU9i0tJeH9ln&#10;Epp9G3ZXE/vrXaHgcZiZb5jFajCtOJPzjWUF00kCgri0uuFKwdfn9ukdhA/IGlvLpOBCHlbL0cMC&#10;U217zulchEpECPsUFdQhdKmUvqzJoJ/Yjjh6R+sMhihdJbXDPsJNK2dJMpcGG44LNXaU1VT+Fiej&#10;YL+5fP/163z4ectn2bFwh6x47ZV6HA/rDxCBhnAP/7d3WsHL9BluZ+IR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ZXyMYAAADcAAAADwAAAAAAAAAAAAAAAACYAgAAZHJz&#10;L2Rvd25yZXYueG1sUEsFBgAAAAAEAAQA9QAAAIsDAAAAAA==&#10;" path="m,l1252,m,590r1252,e" filled="f" strokecolor="#ddd" strokeweight=".25406mm">
                  <v:path arrowok="t" o:connecttype="custom" o:connectlocs="0,7526;1252,7526;0,8116;1252,8116" o:connectangles="0,0,0,0"/>
                </v:shape>
                <v:shape id="AutoShape 449" o:spid="_x0000_s1079" style="position:absolute;left:1247;top:7519;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00FMUA&#10;AADcAAAADwAAAGRycy9kb3ducmV2LnhtbESPQYvCMBSE78L+h/AWvMiaKLqs1SiiCIoHUffi7dG8&#10;bcs2L6WJtv57Iwgeh5n5hpktWluKG9W+cKxh0FcgiFNnCs40/J43Xz8gfEA2WDomDXfysJh/dGaY&#10;GNfwkW6nkIkIYZ+ghjyEKpHSpzlZ9H1XEUfvz9UWQ5R1Jk2NTYTbUg6V+pYWC44LOVa0yin9P12t&#10;BhrS7lCsJme1WzcTtR9f1r37WOvuZ7ucggjUhnf41d4aDaPBCJ5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TQUxQAAANwAAAAPAAAAAAAAAAAAAAAAAJgCAABkcnMv&#10;ZG93bnJldi54bWxQSwUGAAAAAAQABAD1AAAAigMAAAAA&#10;" path="m,l,605m1238,r,605e" filled="f" strokecolor="#ddd" strokeweight=".25383mm">
                  <v:path arrowok="t" o:connecttype="custom" o:connectlocs="0,7519;0,8124;1238,7519;1238,8124" o:connectangles="0,0,0,0"/>
                </v:shape>
                <v:line id="Line 450" o:spid="_x0000_s1080" style="position:absolute;visibility:visible;mso-wrap-style:square" from="2478,7526" to="10666,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aoucgAAADcAAAADwAAAGRycy9kb3ducmV2LnhtbESPW2vCQBSE3wv9D8sp9KXoxuKN1FVE&#10;KZhSqEbB+nbInlwwezZktxr/vVso9HGYmW+Y2aIztbhQ6yrLCgb9CARxZnXFhYLD/r03BeE8ssba&#10;Mim4kYPF/PFhhrG2V97RJfWFCBB2MSoovW9iKV1WkkHXtw1x8HLbGvRBtoXULV4D3NTyNYrG0mDF&#10;YaHEhlYlZef0xygYrfOv5MV8Hg+r79My3U6S/OOUKPX81C3fQHjq/H/4r73RCoaDEfyeCUd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8aoucgAAADcAAAADwAAAAAA&#10;AAAAAAAAAAChAgAAZHJzL2Rvd25yZXYueG1sUEsFBgAAAAAEAAQA+QAAAJYDAAAAAA==&#10;" strokecolor="#ddd" strokeweight=".25406mm"/>
                <v:shape id="AutoShape 451" o:spid="_x0000_s1081" style="position:absolute;left:2485;top:6726;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c2QcUA&#10;AADcAAAADwAAAGRycy9kb3ducmV2LnhtbESPUWvCMBSF34X9h3CFvWlaGSqdqbiBzDEQ7PwBl+a2&#10;KTY3pclq9u+XwWCPh3POdzi7fbS9mGj0nWMF+TIDQVw73XGr4Pp5XGxB+ICssXdMCr7Jw758mO2w&#10;0O7OF5qq0IoEYV+gAhPCUEjpa0MW/dINxMlr3GgxJDm2Uo94T3Dby1WWraXFjtOCwYFeDdW36ssq&#10;mFbx5DcveWXa6Xw9vjXx9vF+UepxHg/PIALF8B/+a5+0gqd8Db9n0hGQ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NzZBxQAAANwAAAAPAAAAAAAAAAAAAAAAAJgCAABkcnMv&#10;ZG93bnJldi54bWxQSwUGAAAAAAQABAD1AAAAigMAAAAA&#10;" path="m,l,807m8173,r,807e" filled="f" strokecolor="#ddd" strokeweight=".25383mm">
                  <v:path arrowok="t" o:connecttype="custom" o:connectlocs="0,6726;0,7533;8173,6726;8173,7533" o:connectangles="0,0,0,0"/>
                </v:shape>
                <v:shape id="AutoShape 452" o:spid="_x0000_s1082" style="position:absolute;left:1240;top:6734;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Rds8QA&#10;AADcAAAADwAAAGRycy9kb3ducmV2LnhtbESPQWsCMRSE7wX/Q3iCN80q2patUURQFOyhq4ceXzfP&#10;3cXNy5JEXf31RhB6HGbmG2Y6b00tLuR8ZVnBcJCAIM6trrhQcNiv+p8gfEDWWFsmBTfyMJ913qaY&#10;anvlH7pkoRARwj5FBWUITSqlz0sy6Ae2IY7e0TqDIUpXSO3wGuGmlqMkeZcGK44LJTa0LCk/ZWej&#10;QOqGl7ibuHZdhez7vt6ufv+2SvW67eILRKA2/Idf7Y1WMB5+wPNMP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EXbPEAAAA3AAAAA8AAAAAAAAAAAAAAAAAmAIAAGRycy9k&#10;b3ducmV2LnhtbFBLBQYAAAAABAAEAPUAAACJAwAAAAA=&#10;" path="m,l1252,m,792r1252,e" filled="f" strokecolor="#ddd" strokeweight=".25406mm">
                  <v:path arrowok="t" o:connecttype="custom" o:connectlocs="0,6734;1252,6734;0,7526;1252,7526" o:connectangles="0,0,0,0"/>
                </v:shape>
                <v:shape id="AutoShape 453" o:spid="_x0000_s1083" style="position:absolute;left:1247;top:6726;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qM8EA&#10;AADcAAAADwAAAGRycy9kb3ducmV2LnhtbERPy2rCQBTdF/yH4QrdNRNLFUkzhmgR3BUfIN1dMjeP&#10;NnMnZMYk/n1nIbg8nHeaTaYVA/WusaxgEcUgiAurG64UXM77tzUI55E1tpZJwZ0cZJvZS4qJtiMf&#10;aTj5SoQQdgkqqL3vEildUZNBF9mOOHCl7Q36APtK6h7HEG5a+R7HK2mw4dBQY0e7moq/080oKJfl&#10;0uTTIH+rfPuN9KWvP7FX6nU+5Z8gPE3+KX64D1rBxyKsDWfC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xKjPBAAAA3AAAAA8AAAAAAAAAAAAAAAAAmAIAAGRycy9kb3du&#10;cmV2LnhtbFBLBQYAAAAABAAEAPUAAACGAwAAAAA=&#10;" path="m,l,807m1238,r,807e" filled="f" strokecolor="#ddd" strokeweight=".25383mm">
                  <v:path arrowok="t" o:connecttype="custom" o:connectlocs="0,6726;0,7533;1238,6726;1238,7533" o:connectangles="0,0,0,0"/>
                </v:shape>
                <v:shape id="AutoShape 454" o:spid="_x0000_s1084" style="position:absolute;left:2478;top:5941;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8kxsUA&#10;AADcAAAADwAAAGRycy9kb3ducmV2LnhtbESPT2sCMRTE74V+h/AKvWl2rRRdjaIWpdCDf1rvj81z&#10;E9y8rJtUt9++KQg9DjPzG2Y671wtrtQG61lB3s9AEJdeW64UfH2ueyMQISJrrD2Tgh8KMJ89Pkyx&#10;0P7Ge7oeYiUShEOBCkyMTSFlKA05DH3fECfv5FuHMcm2krrFW4K7Wg6y7FU6tJwWDDa0MlSeD98u&#10;URqbXy7HPZnNx9vpuH3pdna9VOr5qVtMQETq4n/43n7XCob5GP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zyTGxQAAANwAAAAPAAAAAAAAAAAAAAAAAJgCAABkcnMv&#10;ZG93bnJldi54bWxQSwUGAAAAAAQABAD1AAAAigMAAAAA&#10;" path="m,l8188,m,793r8188,e" filled="f" strokecolor="#ddd" strokeweight=".25406mm">
                  <v:path arrowok="t" o:connecttype="custom" o:connectlocs="0,5941;8188,5941;0,6734;8188,6734" o:connectangles="0,0,0,0"/>
                </v:shape>
                <v:shape id="AutoShape 455" o:spid="_x0000_s1085" style="position:absolute;left:2485;top:5934;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7BE8EA&#10;AADcAAAADwAAAGRycy9kb3ducmV2LnhtbERP3WrCMBS+H/gO4Qi7m6llOKlG0YFMEQSrD3Bojk2x&#10;OSlNVrO3NxfCLj++/+U62lYM1PvGsYLpJANBXDndcK3getl9zEH4gKyxdUwK/sjDejV6W2Kh3YPP&#10;NJShFimEfYEKTAhdIaWvDFn0E9cRJ+7meoshwb6WusdHCretzLNsJi02nBoMdvRtqLqXv1bBkMe9&#10;/9pOS1MPp+vu5xbvx8NZqfdx3CxABIrhX/xy77WCzzzNT2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wRPBAAAA3AAAAA8AAAAAAAAAAAAAAAAAmAIAAGRycy9kb3du&#10;cmV2LnhtbFBLBQYAAAAABAAEAPUAAACGAwAAAAA=&#10;" path="m,l,807m8173,r,807e" filled="f" strokecolor="#ddd" strokeweight=".25383mm">
                  <v:path arrowok="t" o:connecttype="custom" o:connectlocs="0,5934;0,6741;8173,5934;8173,6741" o:connectangles="0,0,0,0"/>
                </v:shape>
                <v:shape id="AutoShape 456" o:spid="_x0000_s1086" style="position:absolute;left:1240;top:5941;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2q4cUA&#10;AADcAAAADwAAAGRycy9kb3ducmV2LnhtbESPQWvCQBSE7wX/w/IEb3Wj2CKpq4hgMNAemnro8TX7&#10;mgSzb8PumqT99V1B6HGYmW+YzW40rejJ+caygsU8AUFcWt1wpeD8cXxcg/ABWWNrmRT8kIfddvKw&#10;wVTbgd+pL0IlIoR9igrqELpUSl/WZNDPbUccvW/rDIYoXSW1wyHCTSuXSfIsDTYcF2rs6FBTeSmu&#10;RoHUHR/w9cmNWROKt98sP35+5UrNpuP+BUSgMfyH7+2TVrBaLuB2Jh4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arhxQAAANwAAAAPAAAAAAAAAAAAAAAAAJgCAABkcnMv&#10;ZG93bnJldi54bWxQSwUGAAAAAAQABAD1AAAAigMAAAAA&#10;" path="m,l1252,m,793r1252,e" filled="f" strokecolor="#ddd" strokeweight=".25406mm">
                  <v:path arrowok="t" o:connecttype="custom" o:connectlocs="0,5941;1252,5941;0,6734;1252,6734" o:connectangles="0,0,0,0"/>
                </v:shape>
                <v:shape id="AutoShape 457" o:spid="_x0000_s1087" style="position:absolute;left:1247;top:5934;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XZMQA&#10;AADcAAAADwAAAGRycy9kb3ducmV2LnhtbESPzWrDMBCE74W8g9hAb7Vc04TiWglOQqG3kqRQelus&#10;9U9rrYykOM7bR4VAjsPMfMMU68n0YiTnO8sKnpMUBHFldceNgq/j+9MrCB+QNfaWScGFPKxXs4cC&#10;c23PvKfxEBoRIexzVNCGMORS+qolgz6xA3H0ausMhihdI7XDc4SbXmZpupQGO44LLQ60ban6O5yM&#10;gnpRL0w5jfK3KTefSDv9/ZMGpR7nU/kGItAU7uFb+0MreMky+D8Tj4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12TEAAAA3AAAAA8AAAAAAAAAAAAAAAAAmAIAAGRycy9k&#10;b3ducmV2LnhtbFBLBQYAAAAABAAEAPUAAACJAwAAAAA=&#10;" path="m,l,807m1238,r,807e" filled="f" strokecolor="#ddd" strokeweight=".25383mm">
                  <v:path arrowok="t" o:connecttype="custom" o:connectlocs="0,5934;0,6741;1238,5934;1238,6741" o:connectangles="0,0,0,0"/>
                </v:shape>
                <v:line id="Line 458" o:spid="_x0000_s1088" style="position:absolute;visibility:visible;mso-wrap-style:square" from="2478,5941" to="10666,5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9f68kAAADcAAAADwAAAGRycy9kb3ducmV2LnhtbESP3UrDQBSE7wXfYTlCb6TdtFqV2G0p&#10;LQUjQm0MaO4O2ZMfmj0bsmubvr0rCF4OM/MNs1gNphUn6l1jWcF0EoEgLqxuuFKQfezGTyCcR9bY&#10;WiYFF3KwWl5fLTDW9swHOqW+EgHCLkYFtfddLKUrajLoJrYjDl5pe4M+yL6SusdzgJtWzqLoQRps&#10;OCzU2NGmpuKYfhsF8225T27N22e2+crX6ftjUr7miVKjm2H9DMLT4P/Df+0XreB+dge/Z8IRkMs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EPX+vJAAAA3AAAAA8AAAAA&#10;AAAAAAAAAAAAoQIAAGRycy9kb3ducmV2LnhtbFBLBQYAAAAABAAEAPkAAACXAwAAAAA=&#10;" strokecolor="#ddd" strokeweight=".25406mm"/>
                <v:shape id="AutoShape 459" o:spid="_x0000_s1089" style="position:absolute;left:2485;top:4940;width:8174;height:1009;visibility:visible;mso-wrap-style:square;v-text-anchor:top" coordsize="8174,1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LBusYA&#10;AADcAAAADwAAAGRycy9kb3ducmV2LnhtbESPQWvCQBCF74L/YRmhN90oQSR1lSKU6qE1tUJ7HLLT&#10;JJidDbtrEv99VxB6fLx535u33g6mER05X1tWMJ8lIIgLq2suFZy/XqcrED4ga2wsk4IbedhuxqM1&#10;Ztr2/EndKZQiQthnqKAKoc2k9EVFBv3MtsTR+7XOYIjSlVI77CPcNHKRJEtpsObYUGFLu4qKy+lq&#10;4hvpd748uOItP15u792hzz/OP7lST5Ph5RlEoCH8Hz/Se60gXaRwHxM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LBusYAAADcAAAADwAAAAAAAAAAAAAAAACYAgAAZHJz&#10;L2Rvd25yZXYueG1sUEsFBgAAAAAEAAQA9QAAAIsDAAAAAA==&#10;" path="m,l,1009m8173,r,1009e" filled="f" strokecolor="#ddd" strokeweight=".25383mm">
                  <v:path arrowok="t" o:connecttype="custom" o:connectlocs="0,4940;0,5949;8173,4940;8173,5949" o:connectangles="0,0,0,0"/>
                </v:shape>
                <v:shape id="AutoShape 460" o:spid="_x0000_s1090" style="position:absolute;left:1240;top:4948;width:1252;height:994;visibility:visible;mso-wrap-style:square;v-text-anchor:top" coordsize="1252,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5S18cA&#10;AADcAAAADwAAAGRycy9kb3ducmV2LnhtbESPT2sCMRTE7wW/Q3iFXkrNKq20q1kRqSAeBNdC6+2x&#10;ed2/eVk2Ubd+eiMUPA4z8xtmNu9NI07UudKygtEwAkGcWV1yruBrv3p5B+E8ssbGMin4IwfzZPAw&#10;w1jbM+/olPpcBAi7GBUU3rexlC4ryKAb2pY4eL+2M+iD7HKpOzwHuGnkOIom0mDJYaHAlpYFZXV6&#10;NAro57g7uLT9rvuPKnu+RNXndlMp9fTYL6YgPPX+Hv5vr7WC1/Eb3M6EIyC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OUtfHAAAA3AAAAA8AAAAAAAAAAAAAAAAAmAIAAGRy&#10;cy9kb3ducmV2LnhtbFBLBQYAAAAABAAEAPUAAACMAwAAAAA=&#10;" path="m,l1252,m,993r1252,e" filled="f" strokecolor="#ddd" strokeweight=".25406mm">
                  <v:path arrowok="t" o:connecttype="custom" o:connectlocs="0,4948;1252,4948;0,5941;1252,5941" o:connectangles="0,0,0,0"/>
                </v:shape>
                <v:shape id="AutoShape 461" o:spid="_x0000_s1091" style="position:absolute;left:1247;top:4940;width:1238;height:1009;visibility:visible;mso-wrap-style:square;v-text-anchor:top" coordsize="1238,1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kzdcQA&#10;AADcAAAADwAAAGRycy9kb3ducmV2LnhtbESPS4vCQBCE7wv7H4Ze8LZONj6Q6Cg+ELx48AFem0zv&#10;JJjpSTKjZv/9jiB4LKrqK2q26Gwl7tT60rGCn34Cgjh3umSj4Hzafk9A+ICssXJMCv7Iw2L++THD&#10;TLsHH+h+DEZECPsMFRQh1JmUPi/Iou+7mjh6v661GKJsjdQtPiLcVjJNkrG0WHJcKLCmdUH59Xiz&#10;CnzTpLoJ6WVtNueVGYwG13x/Uar31S2nIAJ14R1+tXdawTAdw/NMPA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5M3XEAAAA3AAAAA8AAAAAAAAAAAAAAAAAmAIAAGRycy9k&#10;b3ducmV2LnhtbFBLBQYAAAAABAAEAPUAAACJAwAAAAA=&#10;" path="m,l,1009m1238,r,1009e" filled="f" strokecolor="#ddd" strokeweight=".25383mm">
                  <v:path arrowok="t" o:connecttype="custom" o:connectlocs="0,4940;0,5949;1238,4940;1238,5949" o:connectangles="0,0,0,0"/>
                </v:shape>
                <v:shape id="AutoShape 462" o:spid="_x0000_s1092" style="position:absolute;left:2478;top:4155;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fksQA&#10;AADcAAAADwAAAGRycy9kb3ducmV2LnhtbESPT2sCMRTE7wW/Q3hCbzWrliqrUWzFUvDg//tj89wE&#10;Ny/rJtXttzeFQo/DzPyGmc5bV4kbNcF6VtDvZSCIC68tlwqOh9XLGESIyBorz6TghwLMZ52nKeba&#10;33lHt30sRYJwyFGBibHOpQyFIYeh52vi5J194zAm2ZRSN3hPcFfJQZa9SYeW04LBmj4MFZf9t0uU&#10;2vav19OOzOd6eT5thu3Wrt6Veu62iwmISG38D/+1v7SC18EIfs+k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w35LEAAAA3AAAAA8AAAAAAAAAAAAAAAAAmAIAAGRycy9k&#10;b3ducmV2LnhtbFBLBQYAAAAABAAEAPUAAACJAwAAAAA=&#10;" path="m,l8188,m,793r8188,e" filled="f" strokecolor="#ddd" strokeweight=".25406mm">
                  <v:path arrowok="t" o:connecttype="custom" o:connectlocs="0,4155;8188,4155;0,4948;8188,4948" o:connectangles="0,0,0,0"/>
                </v:shape>
                <v:shape id="AutoShape 463" o:spid="_x0000_s1093" style="position:absolute;left:2485;top:4148;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jNFcEA&#10;AADcAAAADwAAAGRycy9kb3ducmV2LnhtbERP3WrCMBS+H/gO4Qi7m6llOKlG0YFMEQSrD3Bojk2x&#10;OSlNVrO3NxfCLj++/+U62lYM1PvGsYLpJANBXDndcK3getl9zEH4gKyxdUwK/sjDejV6W2Kh3YPP&#10;NJShFimEfYEKTAhdIaWvDFn0E9cRJ+7meoshwb6WusdHCretzLNsJi02nBoMdvRtqLqXv1bBkMe9&#10;/9pOS1MPp+vu5xbvx8NZqfdx3CxABIrhX/xy77WCzzytTW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zRXBAAAA3AAAAA8AAAAAAAAAAAAAAAAAmAIAAGRycy9kb3du&#10;cmV2LnhtbFBLBQYAAAAABAAEAPUAAACGAwAAAAA=&#10;" path="m,l,807m8173,r,807e" filled="f" strokecolor="#ddd" strokeweight=".25383mm">
                  <v:path arrowok="t" o:connecttype="custom" o:connectlocs="0,4148;0,4955;8173,4148;8173,4955" o:connectangles="0,0,0,0"/>
                </v:shape>
                <v:shape id="AutoShape 464" o:spid="_x0000_s1094" style="position:absolute;left:1240;top:4155;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m58QA&#10;AADcAAAADwAAAGRycy9kb3ducmV2LnhtbESPQWsCMRSE7wX/Q3iCN80qWtqtUURQFOyhq4ceXzfP&#10;3cXNy5JEXf31RhB6HGbmG2Y6b00tLuR8ZVnBcJCAIM6trrhQcNiv+h8gfEDWWFsmBTfyMJ913qaY&#10;anvlH7pkoRARwj5FBWUITSqlz0sy6Ae2IY7e0TqDIUpXSO3wGuGmlqMkeZcGK44LJTa0LCk/ZWej&#10;QOqGl7ibuHZdhez7vt6ufv+2SvW67eILRKA2/Idf7Y1WMB59wvNMP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7pufEAAAA3AAAAA8AAAAAAAAAAAAAAAAAmAIAAGRycy9k&#10;b3ducmV2LnhtbFBLBQYAAAAABAAEAPUAAACJAwAAAAA=&#10;" path="m,l1252,m,793r1252,e" filled="f" strokecolor="#ddd" strokeweight=".25406mm">
                  <v:path arrowok="t" o:connecttype="custom" o:connectlocs="0,4155;1252,4155;0,4948;1252,4948" o:connectangles="0,0,0,0"/>
                </v:shape>
                <v:shape id="AutoShape 465" o:spid="_x0000_s1095" style="position:absolute;left:1247;top:4148;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6VcAA&#10;AADcAAAADwAAAGRycy9kb3ducmV2LnhtbERPy4rCMBTdC/MP4Q6403TGB9IxSkcR3IlVEHeX5vYx&#10;09yUJtb692YhuDyc93Ldm1p01LrKsoKvcQSCOLO64kLB+bQbLUA4j6yxtkwKHuRgvfoYLDHW9s5H&#10;6lJfiBDCLkYFpfdNLKXLSjLoxrYhDlxuW4M+wLaQusV7CDe1/I6iuTRYcWgosaFNSdl/ejMK8lk+&#10;M0nfyb8i+T0gbfXlGnmlhp998gPCU+/f4pd7rxVMJ2F+OBOO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7J6VcAAAADcAAAADwAAAAAAAAAAAAAAAACYAgAAZHJzL2Rvd25y&#10;ZXYueG1sUEsFBgAAAAAEAAQA9QAAAIUDAAAAAA==&#10;" path="m,l,807m1238,r,807e" filled="f" strokecolor="#ddd" strokeweight=".25383mm">
                  <v:path arrowok="t" o:connecttype="custom" o:connectlocs="0,4148;0,4955;1238,4148;1238,4955" o:connectangles="0,0,0,0"/>
                </v:shape>
                <v:shape id="AutoShape 466" o:spid="_x0000_s1096" style="position:absolute;left:2478;top:3565;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G9mcYA&#10;AADcAAAADwAAAGRycy9kb3ducmV2LnhtbESPT2sCMRTE7wW/Q3iCt5pslVK2RhHBtgcPVqV/bo/N&#10;6+7SzUuapLp+e1MQehxm5jfMbNHbThwpxNaxhmKsQBBXzrRcazjs17cPIGJCNtg5Jg1nirCYD25m&#10;WBp34lc67lItMoRjiRqalHwpZawashjHzhNn78sFiynLUEsT8JThtpN3St1Liy3nhQY9rRqqvne/&#10;VsMbbg5+Fc7b559P//Sh3gvFrtB6NOyXjyAS9ek/fG2/GA3TSQF/Z/IRkP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G9mcYAAADcAAAADwAAAAAAAAAAAAAAAACYAgAAZHJz&#10;L2Rvd25yZXYueG1sUEsFBgAAAAAEAAQA9QAAAIsDAAAAAA==&#10;" path="m,590r8188,m,l8188,e" filled="f" strokecolor="#ddd" strokeweight=".25406mm">
                  <v:path arrowok="t" o:connecttype="custom" o:connectlocs="0,4155;8188,4155;0,3565;8188,3565" o:connectangles="0,0,0,0"/>
                </v:shape>
                <v:shape id="AutoShape 467" o:spid="_x0000_s1097" style="position:absolute;left:2485;top:3558;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ZKwMUA&#10;AADcAAAADwAAAGRycy9kb3ducmV2LnhtbESPQWsCMRSE74X+h/AKvSyaVVvRrVHK2kIvHqr+gEfy&#10;ulm6eVmSdF3/fSMUehxm5htmsxtdJwYKsfWsYDYtQRBrb1puFJxP75MViJiQDXaeScGVIuy293cb&#10;rIy/8CcNx9SIDOFYoQKbUl9JGbUlh3Hqe+LsffngMGUZGmkCXjLcdXJelkvpsOW8YLGn2pL+Pv44&#10;Bc3y7TAUoVi7vrTPRV3r/eyklXp8GF9fQCQa03/4r/1hFDwt5nA7k4+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krAxQAAANwAAAAPAAAAAAAAAAAAAAAAAJgCAABkcnMv&#10;ZG93bnJldi54bWxQSwUGAAAAAAQABAD1AAAAigMAAAAA&#10;" path="m,l,605m8173,r,605e" filled="f" strokecolor="#ddd" strokeweight=".25383mm">
                  <v:path arrowok="t" o:connecttype="custom" o:connectlocs="0,3558;0,4163;8173,3558;8173,4163" o:connectangles="0,0,0,0"/>
                </v:shape>
                <v:shape id="AutoShape 468" o:spid="_x0000_s1098" style="position:absolute;left:1240;top:3565;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MLqMYA&#10;AADcAAAADwAAAGRycy9kb3ducmV2LnhtbESPQWvCQBSE7wX/w/IKvdVNta0SXUVCCz1JE0Wvj+wz&#10;CWbfht3VxP56t1DocZiZb5jlejCtuJLzjWUFL+MEBHFpdcOVgv3u83kOwgdkja1lUnAjD+vV6GGJ&#10;qbY953QtQiUihH2KCuoQulRKX9Zk0I9tRxy9k3UGQ5SuktphH+GmlZMkeZcGG44LNXaU1VSei4tR&#10;sP24HX76TT4cZ/kkOxXuOyveeqWeHofNAkSgIfyH/9pfWsHrdAq/Z+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MLqMYAAADcAAAADwAAAAAAAAAAAAAAAACYAgAAZHJz&#10;L2Rvd25yZXYueG1sUEsFBgAAAAAEAAQA9QAAAIsDAAAAAA==&#10;" path="m,l1252,m,590r1252,e" filled="f" strokecolor="#ddd" strokeweight=".25406mm">
                  <v:path arrowok="t" o:connecttype="custom" o:connectlocs="0,3565;1252,3565;0,4155;1252,4155" o:connectangles="0,0,0,0"/>
                </v:shape>
                <v:shape id="AutoShape 469" o:spid="_x0000_s1099" style="position:absolute;left:1247;top:3558;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odMUA&#10;AADcAAAADwAAAGRycy9kb3ducmV2LnhtbESPT2sCMRTE7wW/Q3iCl1IT/1JXo4giKD0UtZfeHpvn&#10;7uLmZdlEd/32Rij0OMzMb5jFqrWluFPtC8caBn0Fgjh1puBMw8959/EJwgdkg6Vj0vAgD6tl522B&#10;iXENH+l+CpmIEPYJashDqBIpfZqTRd93FXH0Lq62GKKsM2lqbCLclnKo1FRaLDgu5FjRJqf0erpZ&#10;DTSkw3exmZ3VYdvM1Nfkd/v+mGjd67brOYhAbfgP/7X3RsN4NIbXmXg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Gh0xQAAANwAAAAPAAAAAAAAAAAAAAAAAJgCAABkcnMv&#10;ZG93bnJldi54bWxQSwUGAAAAAAQABAD1AAAAigMAAAAA&#10;" path="m,l,605m1238,r,605e" filled="f" strokecolor="#ddd" strokeweight=".25383mm">
                  <v:path arrowok="t" o:connecttype="custom" o:connectlocs="0,3558;0,4163;1238,3558;1238,4163" o:connectangles="0,0,0,0"/>
                </v:shape>
                <v:shape id="AutoShape 470" o:spid="_x0000_s1100" style="position:absolute;left:2478;top:3176;width:8188;height:389;visibility:visible;mso-wrap-style:square;v-text-anchor:top" coordsize="8188,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9r978A&#10;AADcAAAADwAAAGRycy9kb3ducmV2LnhtbESP2wrCMBBE3wX/Iazgm6Ze0WoUKSi+evmApdletNmU&#10;Jmr9eyMIPg4zc4ZZb1tTiSc1rrSsYDSMQBCnVpecK7he9oMFCOeRNVaWScGbHGw33c4aY21ffKLn&#10;2eciQNjFqKDwvo6ldGlBBt3Q1sTBy2xj0AfZ5FI3+ApwU8lxFM2lwZLDQoE1JQWl9/PDKLgl7Xs8&#10;2Z9o9FjeErubZ7w4ZEr1e+1uBcJT6//hX/uoFUwnM/ieCUdAb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L2v3vwAAANwAAAAPAAAAAAAAAAAAAAAAAJgCAABkcnMvZG93bnJl&#10;di54bWxQSwUGAAAAAAQABAD1AAAAhAMAAAAA&#10;" path="m,389r8188,m,l8188,e" filled="f" strokecolor="#ddd" strokeweight=".25406mm">
                  <v:path arrowok="t" o:connecttype="custom" o:connectlocs="0,3565;8188,3565;0,3176;8188,3176" o:connectangles="0,0,0,0"/>
                </v:shape>
                <v:shape id="AutoShape 471" o:spid="_x0000_s1101" style="position:absolute;left:2485;top:3169;width:8174;height:404;visibility:visible;mso-wrap-style:square;v-text-anchor:top" coordsize="8174,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9tg8IA&#10;AADcAAAADwAAAGRycy9kb3ducmV2LnhtbESPT4vCMBTE74LfITzBm6auS1m6RnEFRfbmH/D6aJ5N&#10;sXkpSdT225uFBY/DzPyGWaw624gH+VA7VjCbZiCIS6drrhScT9vJF4gQkTU2jklBTwFWy+FggYV2&#10;Tz7Q4xgrkSAcClRgYmwLKUNpyGKYupY4eVfnLcYkfSW1x2eC20Z+ZFkuLdacFgy2tDFU3o53q0Dm&#10;Bvc9zdab83bufy6XXX//3Sk1HnXrbxCRuvgO/7f3WsHnPIe/M+kI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D22DwgAAANwAAAAPAAAAAAAAAAAAAAAAAJgCAABkcnMvZG93&#10;bnJldi54bWxQSwUGAAAAAAQABAD1AAAAhwMAAAAA&#10;" path="m,l,403m8173,r,403e" filled="f" strokecolor="#ddd" strokeweight=".25383mm">
                  <v:path arrowok="t" o:connecttype="custom" o:connectlocs="0,3169;0,3572;8173,3169;8173,3572" o:connectangles="0,0,0,0"/>
                </v:shape>
                <v:shape id="AutoShape 472" o:spid="_x0000_s1102" style="position:absolute;left:1240;top:3176;width:1252;height:389;visibility:visible;mso-wrap-style:square;v-text-anchor:top" coordsize="1252,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5Y08UA&#10;AADcAAAADwAAAGRycy9kb3ducmV2LnhtbESPQWvCQBSE74X+h+UVvNWNtahENyGkCEJPphX09sy+&#10;JqHZtyG7mvjvXaHQ4zAz3zCbdDStuFLvGssKZtMIBHFpdcOVgu+v7esKhPPIGlvLpOBGDtLk+WmD&#10;sbYD7+la+EoECLsYFdTed7GUrqzJoJvajjh4P7Y36IPsK6l7HALctPItihbSYMNhocaO8prK3+Ji&#10;FGyz88c+W+Z06or5eFzkMzd8HpSavIzZGoSn0f+H/9o7reB9voTHmXAEZH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vljTxQAAANwAAAAPAAAAAAAAAAAAAAAAAJgCAABkcnMv&#10;ZG93bnJldi54bWxQSwUGAAAAAAQABAD1AAAAigMAAAAA&#10;" path="m,l1252,m,389r1252,e" filled="f" strokecolor="#ddd" strokeweight=".25406mm">
                  <v:path arrowok="t" o:connecttype="custom" o:connectlocs="0,3176;1252,3176;0,3565;1252,3565" o:connectangles="0,0,0,0"/>
                </v:shape>
                <v:shape id="AutoShape 473" o:spid="_x0000_s1103" style="position:absolute;left:1247;top:3169;width:1238;height:404;visibility:visible;mso-wrap-style:square;v-text-anchor:top" coordsize="1238,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cBgcMA&#10;AADcAAAADwAAAGRycy9kb3ducmV2LnhtbERPTWuDQBC9F/Iflin0UuqaKlKsq4RAIIccqkkOuQ3u&#10;VKXurLjbaP9991Do8fG+i2o1o7jT7AbLCrZRDIK4tXrgTsHlfHh5A+E8ssbRMin4IQdVuXkoMNd2&#10;4Zruje9ECGGXo4Le+ymX0rU9GXSRnYgD92lngz7AuZN6xiWEm1G+xnEmDQ4cGnqcaN9T+9V8GwWZ&#10;u57qpF2mjzU9Hepj9pwMN1Lq6XHdvYPwtPp/8Z/7qBWkSVgbzoQjI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cBgcMAAADcAAAADwAAAAAAAAAAAAAAAACYAgAAZHJzL2Rv&#10;d25yZXYueG1sUEsFBgAAAAAEAAQA9QAAAIgDAAAAAA==&#10;" path="m,l,403m1238,r,403e" filled="f" strokecolor="#ddd" strokeweight=".25383mm">
                  <v:path arrowok="t" o:connecttype="custom" o:connectlocs="0,3169;0,3572;1238,3169;1238,3572" o:connectangles="0,0,0,0"/>
                </v:shape>
                <w10:wrap anchorx="page" anchory="page"/>
              </v:group>
            </w:pict>
          </mc:Fallback>
        </mc:AlternateContent>
      </w:r>
      <w:r w:rsidR="00BA5233">
        <w:rPr>
          <w:noProof/>
        </w:rPr>
        <mc:AlternateContent>
          <mc:Choice Requires="wps">
            <w:drawing>
              <wp:anchor distT="0" distB="0" distL="114300" distR="114300" simplePos="0" relativeHeight="251761664" behindDoc="1" locked="0" layoutInCell="1" allowOverlap="1" wp14:anchorId="19DA7CAD" wp14:editId="6DEDB1F1">
                <wp:simplePos x="0" y="0"/>
                <wp:positionH relativeFrom="page">
                  <wp:posOffset>787400</wp:posOffset>
                </wp:positionH>
                <wp:positionV relativeFrom="page">
                  <wp:posOffset>407035</wp:posOffset>
                </wp:positionV>
                <wp:extent cx="5985510" cy="0"/>
                <wp:effectExtent l="6350" t="6985" r="8890" b="12065"/>
                <wp:wrapNone/>
                <wp:docPr id="360" name="Conector recto 3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60" o:spid="_x0000_s1026" style="position:absolute;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IS2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GgkhLY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sidR="00BA5233">
        <w:rPr>
          <w:noProof/>
        </w:rPr>
        <mc:AlternateContent>
          <mc:Choice Requires="wps">
            <w:drawing>
              <wp:anchor distT="0" distB="0" distL="114300" distR="114300" simplePos="0" relativeHeight="251762688" behindDoc="1" locked="0" layoutInCell="1" allowOverlap="1" wp14:anchorId="52D05420" wp14:editId="1D3826EB">
                <wp:simplePos x="0" y="0"/>
                <wp:positionH relativeFrom="page">
                  <wp:posOffset>787400</wp:posOffset>
                </wp:positionH>
                <wp:positionV relativeFrom="page">
                  <wp:posOffset>10175240</wp:posOffset>
                </wp:positionV>
                <wp:extent cx="5985510" cy="0"/>
                <wp:effectExtent l="6350" t="12065" r="8890" b="6985"/>
                <wp:wrapNone/>
                <wp:docPr id="359" name="Conector recto 3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59" o:spid="_x0000_s1026" style="position:absolute;z-index:-251553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TBHKA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" strokecolor="#ededed" strokeweight=".25406mm">
                <w10:wrap anchorx="page" anchory="page"/>
              </v:line>
            </w:pict>
          </mc:Fallback>
        </mc:AlternateContent>
      </w:r>
      <w:r w:rsidR="00BA5233">
        <w:rPr>
          <w:noProof/>
        </w:rPr>
        <mc:AlternateContent>
          <mc:Choice Requires="wps">
            <w:drawing>
              <wp:anchor distT="0" distB="0" distL="114300" distR="114300" simplePos="0" relativeHeight="251763712" behindDoc="1" locked="0" layoutInCell="1" allowOverlap="1" wp14:anchorId="0E39D04E" wp14:editId="5AF8E606">
                <wp:simplePos x="0" y="0"/>
                <wp:positionH relativeFrom="page">
                  <wp:posOffset>774700</wp:posOffset>
                </wp:positionH>
                <wp:positionV relativeFrom="page">
                  <wp:posOffset>172720</wp:posOffset>
                </wp:positionV>
                <wp:extent cx="757555" cy="147320"/>
                <wp:effectExtent l="3175" t="1270" r="1270" b="3810"/>
                <wp:wrapNone/>
                <wp:docPr id="358" name="Cuadro de texto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8" w:name="Attack_Narrative"/>
                            <w:bookmarkStart w:id="149" w:name="_bookmark3"/>
                            <w:bookmarkEnd w:id="148"/>
                            <w:bookmarkEnd w:id="149"/>
                            <w:r>
                              <w:rPr>
                                <w:color w:val="AAAAAA"/>
                              </w:rPr>
                              <w:t>Attack Narrat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8" o:spid="_x0000_s1106" type="#_x0000_t202" style="position:absolute;margin-left:61pt;margin-top:13.6pt;width:59.65pt;height:11.6pt;z-index:-251552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" filled="f" stroked="f">
                <v:textbox inset="0,0,0,0">
                  <w:txbxContent>
                    <w:p w:rsidR="00F37E6B" w:rsidRDefault="00F37E6B" w:rsidP="00F37E6B">
                      <w:pPr>
                        <w:pStyle w:val="Textoindependiente"/>
                      </w:pPr>
                      <w:bookmarkStart w:id="156" w:name="Attack_Narrative"/>
                      <w:bookmarkStart w:id="157" w:name="_bookmark3"/>
                      <w:bookmarkEnd w:id="156"/>
                      <w:bookmarkEnd w:id="157"/>
                      <w:r>
                        <w:rPr>
                          <w:color w:val="AAAAAA"/>
                        </w:rPr>
                        <w:t>Attack Narrative</w:t>
                      </w:r>
                    </w:p>
                  </w:txbxContent>
                </v:textbox>
                <w10:wrap anchorx="page" anchory="page"/>
              </v:shape>
            </w:pict>
          </mc:Fallback>
        </mc:AlternateContent>
      </w:r>
      <w:r w:rsidR="00BA5233">
        <w:rPr>
          <w:noProof/>
        </w:rPr>
        <mc:AlternateContent>
          <mc:Choice Requires="wps">
            <w:drawing>
              <wp:anchor distT="0" distB="0" distL="114300" distR="114300" simplePos="0" relativeHeight="251765760" behindDoc="1" locked="0" layoutInCell="1" allowOverlap="1" wp14:anchorId="199D5C08" wp14:editId="44E06F4E">
                <wp:simplePos x="0" y="0"/>
                <wp:positionH relativeFrom="page">
                  <wp:posOffset>6704965</wp:posOffset>
                </wp:positionH>
                <wp:positionV relativeFrom="page">
                  <wp:posOffset>10261600</wp:posOffset>
                </wp:positionV>
                <wp:extent cx="80010" cy="147320"/>
                <wp:effectExtent l="0" t="3175" r="0" b="1905"/>
                <wp:wrapNone/>
                <wp:docPr id="356" name="Cuadro de texto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6" o:spid="_x0000_s1107" type="#_x0000_t202" style="position:absolute;margin-left:527.95pt;margin-top:808pt;width:6.3pt;height:11.6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R3NuQIAALo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xj0d&#10;zb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7</w:t>
                      </w:r>
                    </w:p>
                  </w:txbxContent>
                </v:textbox>
                <w10:wrap anchorx="page" anchory="page"/>
              </v:shape>
            </w:pict>
          </mc:Fallback>
        </mc:AlternateContent>
      </w:r>
      <w:r w:rsidR="00BA5233">
        <w:rPr>
          <w:noProof/>
        </w:rPr>
        <mc:AlternateContent>
          <mc:Choice Requires="wps">
            <w:drawing>
              <wp:anchor distT="0" distB="0" distL="114300" distR="114300" simplePos="0" relativeHeight="251766784" behindDoc="1" locked="0" layoutInCell="1" allowOverlap="1" wp14:anchorId="711AD95A" wp14:editId="2E113F9E">
                <wp:simplePos x="0" y="0"/>
                <wp:positionH relativeFrom="page">
                  <wp:posOffset>791845</wp:posOffset>
                </wp:positionH>
                <wp:positionV relativeFrom="page">
                  <wp:posOffset>2016760</wp:posOffset>
                </wp:positionV>
                <wp:extent cx="786130" cy="247015"/>
                <wp:effectExtent l="1270" t="0" r="3175" b="3175"/>
                <wp:wrapNone/>
                <wp:docPr id="355" name="Cuadro de texto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ind w:left="369"/>
                              <w:rPr>
                                <w:b/>
                                <w:sz w:val="17"/>
                              </w:rPr>
                            </w:pPr>
                            <w:r>
                              <w:rPr>
                                <w:b/>
                                <w:sz w:val="17"/>
                              </w:rPr>
                              <w:t>Attack</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5" o:spid="_x0000_s1108" type="#_x0000_t202" style="position:absolute;margin-left:62.35pt;margin-top:158.8pt;width:61.9pt;height:19.45pt;z-index:-251549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" filled="f" stroked="f">
                <v:textbox inset="0,0,0,0">
                  <w:txbxContent>
                    <w:p w:rsidR="00F37E6B" w:rsidRDefault="00F37E6B" w:rsidP="00F37E6B">
                      <w:pPr>
                        <w:spacing w:before="93"/>
                        <w:ind w:left="369"/>
                        <w:rPr>
                          <w:b/>
                          <w:sz w:val="17"/>
                        </w:rPr>
                      </w:pPr>
                      <w:proofErr w:type="spellStart"/>
                      <w:r>
                        <w:rPr>
                          <w:b/>
                          <w:sz w:val="17"/>
                        </w:rPr>
                        <w:t>Attack</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7808" behindDoc="1" locked="0" layoutInCell="1" allowOverlap="1" wp14:anchorId="66C255DB" wp14:editId="48649B02">
                <wp:simplePos x="0" y="0"/>
                <wp:positionH relativeFrom="page">
                  <wp:posOffset>1577975</wp:posOffset>
                </wp:positionH>
                <wp:positionV relativeFrom="page">
                  <wp:posOffset>2016760</wp:posOffset>
                </wp:positionV>
                <wp:extent cx="5190490" cy="247015"/>
                <wp:effectExtent l="0" t="0" r="3810" b="3175"/>
                <wp:wrapNone/>
                <wp:docPr id="354" name="Cuadro de texto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ind w:left="232" w:right="232"/>
                              <w:jc w:val="center"/>
                              <w:rPr>
                                <w:b/>
                                <w:sz w:val="17"/>
                              </w:rPr>
                            </w:pPr>
                            <w:r>
                              <w:rPr>
                                <w:b/>
                                <w:sz w:val="17"/>
                              </w:rPr>
                              <w:t>Descri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4" o:spid="_x0000_s1109" type="#_x0000_t202" style="position:absolute;margin-left:124.25pt;margin-top:158.8pt;width:408.7pt;height:19.45pt;z-index:-251548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" filled="f" stroked="f">
                <v:textbox inset="0,0,0,0">
                  <w:txbxContent>
                    <w:p w:rsidR="00F37E6B" w:rsidRDefault="00F37E6B" w:rsidP="00F37E6B">
                      <w:pPr>
                        <w:spacing w:before="93"/>
                        <w:ind w:left="232" w:right="232"/>
                        <w:jc w:val="center"/>
                        <w:rPr>
                          <w:b/>
                          <w:sz w:val="17"/>
                        </w:rPr>
                      </w:pPr>
                      <w:proofErr w:type="spellStart"/>
                      <w:r>
                        <w:rPr>
                          <w:b/>
                          <w:sz w:val="17"/>
                        </w:rPr>
                        <w:t>Descrip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8832" behindDoc="1" locked="0" layoutInCell="1" allowOverlap="1" wp14:anchorId="569B7D82" wp14:editId="262ABFA4">
                <wp:simplePos x="0" y="0"/>
                <wp:positionH relativeFrom="page">
                  <wp:posOffset>791845</wp:posOffset>
                </wp:positionH>
                <wp:positionV relativeFrom="page">
                  <wp:posOffset>2263775</wp:posOffset>
                </wp:positionV>
                <wp:extent cx="786130" cy="375285"/>
                <wp:effectExtent l="1270" t="0" r="3175" b="0"/>
                <wp:wrapNone/>
                <wp:docPr id="353" name="Cuadro de texto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3" w:right="265" w:firstLine="105"/>
                              <w:rPr>
                                <w:b/>
                                <w:sz w:val="17"/>
                              </w:rPr>
                            </w:pPr>
                            <w:r>
                              <w:rPr>
                                <w:b/>
                                <w:sz w:val="17"/>
                              </w:rPr>
                              <w:t>Buffer Overflow</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3" o:spid="_x0000_s1110" type="#_x0000_t202" style="position:absolute;margin-left:62.35pt;margin-top:178.25pt;width:61.9pt;height:29.55pt;z-index:-251547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OcBtwIAALs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" filled="f" stroked="f">
                <v:textbox inset="0,0,0,0">
                  <w:txbxContent>
                    <w:p w:rsidR="00F37E6B" w:rsidRDefault="00F37E6B" w:rsidP="00F37E6B">
                      <w:pPr>
                        <w:spacing w:before="93" w:line="247" w:lineRule="auto"/>
                        <w:ind w:left="273" w:right="265" w:firstLine="105"/>
                        <w:rPr>
                          <w:b/>
                          <w:sz w:val="17"/>
                        </w:rPr>
                      </w:pPr>
                      <w:r>
                        <w:rPr>
                          <w:b/>
                          <w:sz w:val="17"/>
                        </w:rPr>
                        <w:t xml:space="preserve">Buffer </w:t>
                      </w:r>
                      <w:proofErr w:type="spellStart"/>
                      <w:r>
                        <w:rPr>
                          <w:b/>
                          <w:sz w:val="17"/>
                        </w:rPr>
                        <w:t>Overflow</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9856" behindDoc="1" locked="0" layoutInCell="1" allowOverlap="1" wp14:anchorId="5106C122" wp14:editId="0B2C04EE">
                <wp:simplePos x="0" y="0"/>
                <wp:positionH relativeFrom="page">
                  <wp:posOffset>1577975</wp:posOffset>
                </wp:positionH>
                <wp:positionV relativeFrom="page">
                  <wp:posOffset>2263775</wp:posOffset>
                </wp:positionV>
                <wp:extent cx="5190490" cy="375285"/>
                <wp:effectExtent l="0" t="0" r="3810" b="0"/>
                <wp:wrapNone/>
                <wp:docPr id="352" name="Cuadro de texto 3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970" w:right="215" w:hanging="712"/>
                            </w:pPr>
                            <w:r>
                              <w:t>In the case of a buffer overflow, the extra data might get written into a sensitive memory location. To check for this flaw, the program sends large strings of input text and checks for anomalous  behavi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2" o:spid="_x0000_s1111" type="#_x0000_t202" style="position:absolute;margin-left:124.25pt;margin-top:178.25pt;width:408.7pt;height:29.55pt;z-index:-251546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" filled="f" stroked="f">
                <v:textbox inset="0,0,0,0">
                  <w:txbxContent>
                    <w:p w:rsidR="00F37E6B" w:rsidRDefault="00F37E6B" w:rsidP="00F37E6B">
                      <w:pPr>
                        <w:pStyle w:val="Textoindependiente"/>
                        <w:spacing w:before="93" w:line="247" w:lineRule="auto"/>
                        <w:ind w:left="970" w:right="215" w:hanging="712"/>
                      </w:pPr>
                      <w:r>
                        <w:t xml:space="preserve">In the case of a buffer overflow, the extra data might get written into a sensitive memory location. To check for this flaw, the program sends large strings of input text and checks for </w:t>
                      </w:r>
                      <w:proofErr w:type="gramStart"/>
                      <w:r>
                        <w:t>anomalous  behavior</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70880" behindDoc="1" locked="0" layoutInCell="1" allowOverlap="1" wp14:anchorId="32C5CE31" wp14:editId="6983FC53">
                <wp:simplePos x="0" y="0"/>
                <wp:positionH relativeFrom="page">
                  <wp:posOffset>791845</wp:posOffset>
                </wp:positionH>
                <wp:positionV relativeFrom="page">
                  <wp:posOffset>2638425</wp:posOffset>
                </wp:positionV>
                <wp:extent cx="786130" cy="503555"/>
                <wp:effectExtent l="1270" t="0" r="3175" b="1270"/>
                <wp:wrapNone/>
                <wp:docPr id="351" name="Cuadro de texto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09" w:right="306" w:hanging="1"/>
                              <w:jc w:val="center"/>
                              <w:rPr>
                                <w:b/>
                                <w:sz w:val="17"/>
                              </w:rPr>
                            </w:pPr>
                            <w:r>
                              <w:rPr>
                                <w:b/>
                                <w:sz w:val="17"/>
                              </w:rPr>
                              <w:t>Client Browser Cac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1" o:spid="_x0000_s1112" type="#_x0000_t202" style="position:absolute;margin-left:62.35pt;margin-top:207.75pt;width:61.9pt;height:39.65pt;z-index:-251545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" filled="f" stroked="f">
                <v:textbox inset="0,0,0,0">
                  <w:txbxContent>
                    <w:p w:rsidR="00F37E6B" w:rsidRDefault="00F37E6B" w:rsidP="00F37E6B">
                      <w:pPr>
                        <w:spacing w:before="93" w:line="247" w:lineRule="auto"/>
                        <w:ind w:left="309" w:right="306" w:hanging="1"/>
                        <w:jc w:val="center"/>
                        <w:rPr>
                          <w:b/>
                          <w:sz w:val="17"/>
                        </w:rPr>
                      </w:pPr>
                      <w:proofErr w:type="spellStart"/>
                      <w:r>
                        <w:rPr>
                          <w:b/>
                          <w:sz w:val="17"/>
                        </w:rPr>
                        <w:t>Client</w:t>
                      </w:r>
                      <w:proofErr w:type="spellEnd"/>
                      <w:r>
                        <w:rPr>
                          <w:b/>
                          <w:sz w:val="17"/>
                        </w:rPr>
                        <w:t xml:space="preserve"> Browser Cache</w:t>
                      </w:r>
                    </w:p>
                  </w:txbxContent>
                </v:textbox>
                <w10:wrap anchorx="page" anchory="page"/>
              </v:shape>
            </w:pict>
          </mc:Fallback>
        </mc:AlternateContent>
      </w:r>
      <w:r w:rsidR="00BA5233">
        <w:rPr>
          <w:noProof/>
        </w:rPr>
        <mc:AlternateContent>
          <mc:Choice Requires="wps">
            <w:drawing>
              <wp:anchor distT="0" distB="0" distL="114300" distR="114300" simplePos="0" relativeHeight="251771904" behindDoc="1" locked="0" layoutInCell="1" allowOverlap="1" wp14:anchorId="0773E3C8" wp14:editId="03F62B27">
                <wp:simplePos x="0" y="0"/>
                <wp:positionH relativeFrom="page">
                  <wp:posOffset>1577975</wp:posOffset>
                </wp:positionH>
                <wp:positionV relativeFrom="page">
                  <wp:posOffset>2638425</wp:posOffset>
                </wp:positionV>
                <wp:extent cx="5190490" cy="503555"/>
                <wp:effectExtent l="0" t="0" r="3810" b="1270"/>
                <wp:wrapNone/>
                <wp:docPr id="350" name="Cuadro de texto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975"/>
                            </w:pPr>
                            <w:r>
                              <w:t>Checks the headers of secure pages to ensure they don’t allow browsers to cache the  pag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0" o:spid="_x0000_s1113" type="#_x0000_t202" style="position:absolute;margin-left:124.25pt;margin-top:207.75pt;width:408.7pt;height:39.65pt;z-index:-251544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" filled="f" stroked="f">
                <v:textbox inset="0,0,0,0">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975"/>
                      </w:pPr>
                      <w:r>
                        <w:t xml:space="preserve">Checks the headers of secure pages to ensure they don’t allow browsers to cache </w:t>
                      </w:r>
                      <w:proofErr w:type="gramStart"/>
                      <w:r>
                        <w:t>the  page</w:t>
                      </w:r>
                      <w:proofErr w:type="gramEnd"/>
                      <w:r>
                        <w:t>.</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2928" behindDoc="1" locked="0" layoutInCell="1" allowOverlap="1" wp14:anchorId="15E23330" wp14:editId="21D27EDF">
                <wp:simplePos x="0" y="0"/>
                <wp:positionH relativeFrom="page">
                  <wp:posOffset>791845</wp:posOffset>
                </wp:positionH>
                <wp:positionV relativeFrom="page">
                  <wp:posOffset>3141980</wp:posOffset>
                </wp:positionV>
                <wp:extent cx="786130" cy="631190"/>
                <wp:effectExtent l="1270" t="0" r="3175" b="0"/>
                <wp:wrapNone/>
                <wp:docPr id="349" name="Cuadro de texto 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631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ind w:left="383"/>
                              <w:rPr>
                                <w:b/>
                                <w:sz w:val="17"/>
                              </w:rPr>
                            </w:pPr>
                            <w:r>
                              <w:rPr>
                                <w:b/>
                                <w:sz w:val="17"/>
                              </w:rPr>
                              <w:t>CRLF</w:t>
                            </w:r>
                          </w:p>
                          <w:p w:rsidR="00F37E6B" w:rsidRDefault="00F37E6B" w:rsidP="00F37E6B">
                            <w:pPr>
                              <w:spacing w:before="5"/>
                              <w:ind w:left="288"/>
                              <w:rPr>
                                <w:b/>
                                <w:sz w:val="17"/>
                              </w:rPr>
                            </w:pPr>
                            <w:r>
                              <w:rPr>
                                <w:b/>
                                <w:sz w:val="17"/>
                              </w:rPr>
                              <w:t>Injection</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9" o:spid="_x0000_s1114" type="#_x0000_t202" style="position:absolute;margin-left:62.35pt;margin-top:247.4pt;width:61.9pt;height:49.7pt;z-index:-251543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" filled="f" stroked="f">
                <v:textbox inset="0,0,0,0">
                  <w:txbxContent>
                    <w:p w:rsidR="00F37E6B" w:rsidRDefault="00F37E6B" w:rsidP="00F37E6B">
                      <w:pPr>
                        <w:pStyle w:val="Textoindependiente"/>
                        <w:spacing w:before="7"/>
                        <w:ind w:left="0"/>
                        <w:rPr>
                          <w:sz w:val="25"/>
                        </w:rPr>
                      </w:pPr>
                    </w:p>
                    <w:p w:rsidR="00F37E6B" w:rsidRDefault="00F37E6B" w:rsidP="00F37E6B">
                      <w:pPr>
                        <w:ind w:left="383"/>
                        <w:rPr>
                          <w:b/>
                          <w:sz w:val="17"/>
                        </w:rPr>
                      </w:pPr>
                      <w:r>
                        <w:rPr>
                          <w:b/>
                          <w:sz w:val="17"/>
                        </w:rPr>
                        <w:t>CRLF</w:t>
                      </w:r>
                    </w:p>
                    <w:p w:rsidR="00F37E6B" w:rsidRDefault="00F37E6B" w:rsidP="00F37E6B">
                      <w:pPr>
                        <w:spacing w:before="5"/>
                        <w:ind w:left="288"/>
                        <w:rPr>
                          <w:b/>
                          <w:sz w:val="17"/>
                        </w:rPr>
                      </w:pPr>
                      <w:proofErr w:type="spellStart"/>
                      <w:r>
                        <w:rPr>
                          <w:b/>
                          <w:sz w:val="17"/>
                        </w:rPr>
                        <w:t>Injection</w:t>
                      </w:r>
                      <w:proofErr w:type="spellEnd"/>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3952" behindDoc="1" locked="0" layoutInCell="1" allowOverlap="1" wp14:anchorId="235A00F6" wp14:editId="4EE3AFF0">
                <wp:simplePos x="0" y="0"/>
                <wp:positionH relativeFrom="page">
                  <wp:posOffset>1577975</wp:posOffset>
                </wp:positionH>
                <wp:positionV relativeFrom="page">
                  <wp:posOffset>3141980</wp:posOffset>
                </wp:positionV>
                <wp:extent cx="5190490" cy="631190"/>
                <wp:effectExtent l="0" t="0" r="3810" b="0"/>
                <wp:wrapNone/>
                <wp:docPr id="348" name="Cuadro de texto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631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2"/>
                              <w:jc w:val="center"/>
                            </w:pPr>
                            <w:r>
                              <w:t>CRLF refers to the Carriage Return and Line Feed special characters used to denote the end of a line. It might be abused by an attacker to split a HTTP response, which can lead to cross-site scripting or cache poisoning . The program tests for this vulnerability by trying to inject a new header into the response by sending a parameter preceded by CRLF charact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8" o:spid="_x0000_s1115" type="#_x0000_t202" style="position:absolute;margin-left:124.25pt;margin-top:247.4pt;width:408.7pt;height:49.7pt;z-index:-251542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" filled="f" stroked="f">
                <v:textbox inset="0,0,0,0">
                  <w:txbxContent>
                    <w:p w:rsidR="00F37E6B" w:rsidRDefault="00F37E6B" w:rsidP="00F37E6B">
                      <w:pPr>
                        <w:pStyle w:val="Textoindependiente"/>
                        <w:spacing w:before="93" w:line="247" w:lineRule="auto"/>
                        <w:ind w:left="234" w:right="232"/>
                        <w:jc w:val="center"/>
                      </w:pPr>
                      <w:r>
                        <w:t xml:space="preserve">CRLF refers to the Carriage Return and Line Feed special characters used to denote the end of a line. It might be abused by an attacker to split a HTTP response, which can lead to cross-site scripting or cache </w:t>
                      </w:r>
                      <w:proofErr w:type="gramStart"/>
                      <w:r>
                        <w:t>poisoning .</w:t>
                      </w:r>
                      <w:proofErr w:type="gramEnd"/>
                      <w:r>
                        <w:t xml:space="preserve"> The program tests for this vulnerability by trying to inject a new header into the response by sending a parameter preceded by CRLF characters.</w:t>
                      </w:r>
                    </w:p>
                  </w:txbxContent>
                </v:textbox>
                <w10:wrap anchorx="page" anchory="page"/>
              </v:shape>
            </w:pict>
          </mc:Fallback>
        </mc:AlternateContent>
      </w:r>
      <w:r w:rsidR="00BA5233">
        <w:rPr>
          <w:noProof/>
        </w:rPr>
        <mc:AlternateContent>
          <mc:Choice Requires="wps">
            <w:drawing>
              <wp:anchor distT="0" distB="0" distL="114300" distR="114300" simplePos="0" relativeHeight="251774976" behindDoc="1" locked="0" layoutInCell="1" allowOverlap="1" wp14:anchorId="0FE16A79" wp14:editId="55BE6717">
                <wp:simplePos x="0" y="0"/>
                <wp:positionH relativeFrom="page">
                  <wp:posOffset>791845</wp:posOffset>
                </wp:positionH>
                <wp:positionV relativeFrom="page">
                  <wp:posOffset>3772535</wp:posOffset>
                </wp:positionV>
                <wp:extent cx="786130" cy="503555"/>
                <wp:effectExtent l="1270" t="635" r="3175" b="635"/>
                <wp:wrapNone/>
                <wp:docPr id="347" name="Cuadro de texto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16" w:right="214" w:firstLine="32"/>
                              <w:jc w:val="both"/>
                              <w:rPr>
                                <w:b/>
                                <w:sz w:val="17"/>
                              </w:rPr>
                            </w:pPr>
                            <w:r>
                              <w:rPr>
                                <w:b/>
                                <w:sz w:val="17"/>
                              </w:rPr>
                              <w:t>Cross Site Scripting (Reflect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7" o:spid="_x0000_s1116" type="#_x0000_t202" style="position:absolute;margin-left:62.35pt;margin-top:297.05pt;width:61.9pt;height:39.65pt;z-index:-251541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" filled="f" stroked="f">
                <v:textbox inset="0,0,0,0">
                  <w:txbxContent>
                    <w:p w:rsidR="00F37E6B" w:rsidRDefault="00F37E6B" w:rsidP="00F37E6B">
                      <w:pPr>
                        <w:spacing w:before="93" w:line="247" w:lineRule="auto"/>
                        <w:ind w:left="216" w:right="214" w:firstLine="32"/>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Reflected</w:t>
                      </w:r>
                      <w:proofErr w:type="spellEnd"/>
                      <w:r>
                        <w:rPr>
                          <w:b/>
                          <w:sz w:val="17"/>
                        </w:rPr>
                        <w:t>)</w:t>
                      </w:r>
                    </w:p>
                  </w:txbxContent>
                </v:textbox>
                <w10:wrap anchorx="page" anchory="page"/>
              </v:shape>
            </w:pict>
          </mc:Fallback>
        </mc:AlternateContent>
      </w:r>
      <w:r w:rsidR="00BA5233">
        <w:rPr>
          <w:noProof/>
        </w:rPr>
        <mc:AlternateContent>
          <mc:Choice Requires="wps">
            <w:drawing>
              <wp:anchor distT="0" distB="0" distL="114300" distR="114300" simplePos="0" relativeHeight="251776000" behindDoc="1" locked="0" layoutInCell="1" allowOverlap="1" wp14:anchorId="0485D3F9" wp14:editId="1D21992D">
                <wp:simplePos x="0" y="0"/>
                <wp:positionH relativeFrom="page">
                  <wp:posOffset>1577975</wp:posOffset>
                </wp:positionH>
                <wp:positionV relativeFrom="page">
                  <wp:posOffset>3772535</wp:posOffset>
                </wp:positionV>
                <wp:extent cx="5190490" cy="503555"/>
                <wp:effectExtent l="0" t="635" r="3810" b="635"/>
                <wp:wrapNone/>
                <wp:docPr id="346" name="Cuadro de texto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1"/>
                              <w:jc w:val="center"/>
                            </w:pPr>
                            <w:r>
                              <w:t>First, it submits a ‘safe’ value and checks the response for any instances of this value. Then, for any locations where this value was found in, the program attempts a series of attacks aimed at that location to confirm whether  a XSS attack is</w:t>
                            </w:r>
                            <w:r>
                              <w:rPr>
                                <w:spacing w:val="11"/>
                              </w:rPr>
                              <w:t xml:space="preserve"> </w:t>
                            </w:r>
                            <w:r>
                              <w:t>possib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6" o:spid="_x0000_s1117" type="#_x0000_t202" style="position:absolute;margin-left:124.25pt;margin-top:297.05pt;width:408.7pt;height:39.65pt;z-index:-251540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" filled="f" stroked="f">
                <v:textbox inset="0,0,0,0">
                  <w:txbxContent>
                    <w:p w:rsidR="00F37E6B" w:rsidRDefault="00F37E6B" w:rsidP="00F37E6B">
                      <w:pPr>
                        <w:pStyle w:val="Textoindependiente"/>
                        <w:spacing w:before="93" w:line="247" w:lineRule="auto"/>
                        <w:ind w:left="234" w:right="231"/>
                        <w:jc w:val="center"/>
                      </w:pPr>
                      <w:r>
                        <w:t xml:space="preserve">First, it submits a ‘safe’ value and checks the response for any instances of this value. Then, for any locations where this value was found in, the program attempts a series of attacks aimed at that location to confirm </w:t>
                      </w:r>
                      <w:proofErr w:type="gramStart"/>
                      <w:r>
                        <w:t>whether  a</w:t>
                      </w:r>
                      <w:proofErr w:type="gramEnd"/>
                      <w:r>
                        <w:t xml:space="preserve"> XSS attack is</w:t>
                      </w:r>
                      <w:r>
                        <w:rPr>
                          <w:spacing w:val="11"/>
                        </w:rPr>
                        <w:t xml:space="preserve"> </w:t>
                      </w:r>
                      <w:r>
                        <w:t>possible.</w:t>
                      </w:r>
                    </w:p>
                  </w:txbxContent>
                </v:textbox>
                <w10:wrap anchorx="page" anchory="page"/>
              </v:shape>
            </w:pict>
          </mc:Fallback>
        </mc:AlternateContent>
      </w:r>
      <w:r w:rsidR="00BA5233">
        <w:rPr>
          <w:noProof/>
        </w:rPr>
        <mc:AlternateContent>
          <mc:Choice Requires="wps">
            <w:drawing>
              <wp:anchor distT="0" distB="0" distL="114300" distR="114300" simplePos="0" relativeHeight="251777024" behindDoc="1" locked="0" layoutInCell="1" allowOverlap="1" wp14:anchorId="2CFE2326" wp14:editId="2C972D71">
                <wp:simplePos x="0" y="0"/>
                <wp:positionH relativeFrom="page">
                  <wp:posOffset>791845</wp:posOffset>
                </wp:positionH>
                <wp:positionV relativeFrom="page">
                  <wp:posOffset>4276090</wp:posOffset>
                </wp:positionV>
                <wp:extent cx="786130" cy="503555"/>
                <wp:effectExtent l="1270" t="0" r="3175" b="1905"/>
                <wp:wrapNone/>
                <wp:docPr id="345" name="Cuadro de texto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197" w:right="195" w:firstLine="51"/>
                              <w:jc w:val="both"/>
                              <w:rPr>
                                <w:b/>
                                <w:sz w:val="17"/>
                              </w:rPr>
                            </w:pPr>
                            <w:r>
                              <w:rPr>
                                <w:b/>
                                <w:sz w:val="17"/>
                              </w:rPr>
                              <w:t>Cross Site Scripting (Persisten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5" o:spid="_x0000_s1118" type="#_x0000_t202" style="position:absolute;margin-left:62.35pt;margin-top:336.7pt;width:61.9pt;height:39.65pt;z-index:-251539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" filled="f" stroked="f">
                <v:textbox inset="0,0,0,0">
                  <w:txbxContent>
                    <w:p w:rsidR="00F37E6B" w:rsidRDefault="00F37E6B" w:rsidP="00F37E6B">
                      <w:pPr>
                        <w:spacing w:before="93" w:line="247" w:lineRule="auto"/>
                        <w:ind w:left="197" w:right="195" w:firstLine="51"/>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Persistent</w:t>
                      </w:r>
                      <w:proofErr w:type="spellEnd"/>
                      <w:r>
                        <w:rPr>
                          <w:b/>
                          <w:sz w:val="17"/>
                        </w:rPr>
                        <w:t>)</w:t>
                      </w:r>
                    </w:p>
                  </w:txbxContent>
                </v:textbox>
                <w10:wrap anchorx="page" anchory="page"/>
              </v:shape>
            </w:pict>
          </mc:Fallback>
        </mc:AlternateContent>
      </w:r>
      <w:r w:rsidR="00BA5233">
        <w:rPr>
          <w:noProof/>
        </w:rPr>
        <mc:AlternateContent>
          <mc:Choice Requires="wps">
            <w:drawing>
              <wp:anchor distT="0" distB="0" distL="114300" distR="114300" simplePos="0" relativeHeight="251778048" behindDoc="1" locked="0" layoutInCell="1" allowOverlap="1" wp14:anchorId="3EB70A36" wp14:editId="0F0FA25F">
                <wp:simplePos x="0" y="0"/>
                <wp:positionH relativeFrom="page">
                  <wp:posOffset>1577975</wp:posOffset>
                </wp:positionH>
                <wp:positionV relativeFrom="page">
                  <wp:posOffset>4276090</wp:posOffset>
                </wp:positionV>
                <wp:extent cx="5190490" cy="503555"/>
                <wp:effectExtent l="0" t="0" r="3810" b="1905"/>
                <wp:wrapNone/>
                <wp:docPr id="344" name="Cuadro de texto 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1504" w:right="215" w:hanging="1282"/>
                            </w:pPr>
                            <w:r>
                              <w:t>It begins by submitting a ‘safe’ value much like the reflected variant, but it then spiders the whole application to find any locations where the value might be found and tries to attack them.</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4" o:spid="_x0000_s1119" type="#_x0000_t202" style="position:absolute;margin-left:124.25pt;margin-top:336.7pt;width:408.7pt;height:39.65pt;z-index:-251538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1504" w:right="215" w:hanging="1282"/>
                      </w:pPr>
                      <w:r>
                        <w:t>It begins by submitting a ‘safe’ value much like the reflected variant, but it then spiders the whole application to find any locations where the value might be found and tries to attack them.</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9072" behindDoc="1" locked="0" layoutInCell="1" allowOverlap="1" wp14:anchorId="65D4C770" wp14:editId="2EF404FB">
                <wp:simplePos x="0" y="0"/>
                <wp:positionH relativeFrom="page">
                  <wp:posOffset>791845</wp:posOffset>
                </wp:positionH>
                <wp:positionV relativeFrom="page">
                  <wp:posOffset>4779010</wp:posOffset>
                </wp:positionV>
                <wp:extent cx="786130" cy="375285"/>
                <wp:effectExtent l="1270" t="0" r="3175" b="0"/>
                <wp:wrapNone/>
                <wp:docPr id="343" name="Cuadro de texto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0" w:right="254" w:hanging="5"/>
                              <w:rPr>
                                <w:b/>
                                <w:sz w:val="17"/>
                              </w:rPr>
                            </w:pPr>
                            <w:r>
                              <w:rPr>
                                <w:b/>
                                <w:sz w:val="17"/>
                              </w:rPr>
                              <w:t>Directory Brow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3" o:spid="_x0000_s1120" type="#_x0000_t202" style="position:absolute;margin-left:62.35pt;margin-top:376.3pt;width:61.9pt;height:29.55pt;z-index:-251537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" filled="f" stroked="f">
                <v:textbox inset="0,0,0,0">
                  <w:txbxContent>
                    <w:p w:rsidR="00F37E6B" w:rsidRDefault="00F37E6B" w:rsidP="00F37E6B">
                      <w:pPr>
                        <w:spacing w:before="93" w:line="247" w:lineRule="auto"/>
                        <w:ind w:left="270" w:right="254" w:hanging="5"/>
                        <w:rPr>
                          <w:b/>
                          <w:sz w:val="17"/>
                        </w:rPr>
                      </w:pPr>
                      <w:proofErr w:type="spellStart"/>
                      <w:r>
                        <w:rPr>
                          <w:b/>
                          <w:sz w:val="17"/>
                        </w:rPr>
                        <w:t>Directory</w:t>
                      </w:r>
                      <w:proofErr w:type="spellEnd"/>
                      <w:r>
                        <w:rPr>
                          <w:b/>
                          <w:sz w:val="17"/>
                        </w:rPr>
                        <w:t xml:space="preserve"> </w:t>
                      </w:r>
                      <w:proofErr w:type="spellStart"/>
                      <w:r>
                        <w:rPr>
                          <w:b/>
                          <w:sz w:val="17"/>
                        </w:rPr>
                        <w:t>Browsing</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0096" behindDoc="1" locked="0" layoutInCell="1" allowOverlap="1" wp14:anchorId="626FDD3C" wp14:editId="78872EA5">
                <wp:simplePos x="0" y="0"/>
                <wp:positionH relativeFrom="page">
                  <wp:posOffset>1577975</wp:posOffset>
                </wp:positionH>
                <wp:positionV relativeFrom="page">
                  <wp:posOffset>4779010</wp:posOffset>
                </wp:positionV>
                <wp:extent cx="5190490" cy="375285"/>
                <wp:effectExtent l="0" t="0" r="3810" b="0"/>
                <wp:wrapNone/>
                <wp:docPr id="342" name="Cuadro de texto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758" w:right="215" w:hanging="2335"/>
                            </w:pPr>
                            <w:r>
                              <w:t>Tries to gain access to a directory listing by examining the response for patterns commonly used with web server software such as Apache or I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2" o:spid="_x0000_s1121" type="#_x0000_t202" style="position:absolute;margin-left:124.25pt;margin-top:376.3pt;width:408.7pt;height:29.55pt;z-index:-251536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91cttwIAALw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" filled="f" stroked="f">
                <v:textbox inset="0,0,0,0">
                  <w:txbxContent>
                    <w:p w:rsidR="00F37E6B" w:rsidRDefault="00F37E6B" w:rsidP="00F37E6B">
                      <w:pPr>
                        <w:pStyle w:val="Textoindependiente"/>
                        <w:spacing w:before="93" w:line="247" w:lineRule="auto"/>
                        <w:ind w:left="2758" w:right="215" w:hanging="2335"/>
                      </w:pPr>
                      <w:proofErr w:type="gramStart"/>
                      <w:r>
                        <w:t>Tries to gain access to a directory listing by examining the response for patterns commonly used with web server software such as Apache or IIS.</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81120" behindDoc="1" locked="0" layoutInCell="1" allowOverlap="1" wp14:anchorId="751566B3" wp14:editId="5111DD7C">
                <wp:simplePos x="0" y="0"/>
                <wp:positionH relativeFrom="page">
                  <wp:posOffset>791845</wp:posOffset>
                </wp:positionH>
                <wp:positionV relativeFrom="page">
                  <wp:posOffset>5153660</wp:posOffset>
                </wp:positionV>
                <wp:extent cx="786130" cy="375285"/>
                <wp:effectExtent l="1270" t="635" r="3175" b="0"/>
                <wp:wrapNone/>
                <wp:docPr id="341" name="Cuadro de texto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04" w:right="288" w:hanging="7"/>
                              <w:rPr>
                                <w:b/>
                                <w:sz w:val="17"/>
                              </w:rPr>
                            </w:pPr>
                            <w:r>
                              <w:rPr>
                                <w:b/>
                                <w:sz w:val="17"/>
                              </w:rPr>
                              <w:t>External Redirec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1" o:spid="_x0000_s1122" type="#_x0000_t202" style="position:absolute;margin-left:62.35pt;margin-top:405.8pt;width:61.9pt;height:29.55pt;z-index:-251535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" filled="f" stroked="f">
                <v:textbox inset="0,0,0,0">
                  <w:txbxContent>
                    <w:p w:rsidR="00F37E6B" w:rsidRDefault="00F37E6B" w:rsidP="00F37E6B">
                      <w:pPr>
                        <w:spacing w:before="93" w:line="247" w:lineRule="auto"/>
                        <w:ind w:left="304" w:right="288" w:hanging="7"/>
                        <w:rPr>
                          <w:b/>
                          <w:sz w:val="17"/>
                        </w:rPr>
                      </w:pPr>
                      <w:proofErr w:type="spellStart"/>
                      <w:r>
                        <w:rPr>
                          <w:b/>
                          <w:sz w:val="17"/>
                        </w:rPr>
                        <w:t>External</w:t>
                      </w:r>
                      <w:proofErr w:type="spellEnd"/>
                      <w:r>
                        <w:rPr>
                          <w:b/>
                          <w:sz w:val="17"/>
                        </w:rPr>
                        <w:t xml:space="preserve"> </w:t>
                      </w:r>
                      <w:proofErr w:type="spellStart"/>
                      <w:r>
                        <w:rPr>
                          <w:b/>
                          <w:sz w:val="17"/>
                        </w:rPr>
                        <w:t>Redirect</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2144" behindDoc="1" locked="0" layoutInCell="1" allowOverlap="1" wp14:anchorId="356AACA6" wp14:editId="586E2489">
                <wp:simplePos x="0" y="0"/>
                <wp:positionH relativeFrom="page">
                  <wp:posOffset>1577975</wp:posOffset>
                </wp:positionH>
                <wp:positionV relativeFrom="page">
                  <wp:posOffset>5153660</wp:posOffset>
                </wp:positionV>
                <wp:extent cx="5190490" cy="375285"/>
                <wp:effectExtent l="0" t="635" r="3810" b="0"/>
                <wp:wrapNone/>
                <wp:docPr id="340" name="Cuadro de texto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485" w:right="215" w:hanging="2062"/>
                            </w:pPr>
                            <w:r>
                              <w:t>Tries to force a redirect by sending specific parameter values to the URL, and then checks the headers and response to check whether a redirect occurr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0" o:spid="_x0000_s1123" type="#_x0000_t202" style="position:absolute;margin-left:124.25pt;margin-top:405.8pt;width:408.7pt;height:29.55pt;z-index:-251534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" filled="f" stroked="f">
                <v:textbox inset="0,0,0,0">
                  <w:txbxContent>
                    <w:p w:rsidR="00F37E6B" w:rsidRDefault="00F37E6B" w:rsidP="00F37E6B">
                      <w:pPr>
                        <w:pStyle w:val="Textoindependiente"/>
                        <w:spacing w:before="93" w:line="247" w:lineRule="auto"/>
                        <w:ind w:left="2485" w:right="215" w:hanging="2062"/>
                      </w:pPr>
                      <w:proofErr w:type="gramStart"/>
                      <w:r>
                        <w:t>Tries to force a redirect by sending specific parameter values to the URL, and then checks the headers and response to check whether a redirect occurred.</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83168" behindDoc="1" locked="0" layoutInCell="1" allowOverlap="1" wp14:anchorId="147C7982" wp14:editId="064E2C9F">
                <wp:simplePos x="0" y="0"/>
                <wp:positionH relativeFrom="page">
                  <wp:posOffset>791845</wp:posOffset>
                </wp:positionH>
                <wp:positionV relativeFrom="page">
                  <wp:posOffset>5528945</wp:posOffset>
                </wp:positionV>
                <wp:extent cx="786130" cy="503555"/>
                <wp:effectExtent l="1270" t="4445" r="3175" b="0"/>
                <wp:wrapNone/>
                <wp:docPr id="339" name="Cuadro de texto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88" w:right="338" w:hanging="48"/>
                              <w:jc w:val="both"/>
                              <w:rPr>
                                <w:b/>
                                <w:sz w:val="17"/>
                              </w:rPr>
                            </w:pPr>
                            <w:r>
                              <w:rPr>
                                <w:b/>
                                <w:sz w:val="17"/>
                              </w:rPr>
                              <w:t>Format String Err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9" o:spid="_x0000_s1124" type="#_x0000_t202" style="position:absolute;margin-left:62.35pt;margin-top:435.35pt;width:61.9pt;height:39.65pt;z-index:-251533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" filled="f" stroked="f">
                <v:textbox inset="0,0,0,0">
                  <w:txbxContent>
                    <w:p w:rsidR="00F37E6B" w:rsidRDefault="00F37E6B" w:rsidP="00F37E6B">
                      <w:pPr>
                        <w:spacing w:before="93" w:line="247" w:lineRule="auto"/>
                        <w:ind w:left="388" w:right="338" w:hanging="48"/>
                        <w:jc w:val="both"/>
                        <w:rPr>
                          <w:b/>
                          <w:sz w:val="17"/>
                        </w:rPr>
                      </w:pPr>
                      <w:proofErr w:type="spellStart"/>
                      <w:r>
                        <w:rPr>
                          <w:b/>
                          <w:sz w:val="17"/>
                        </w:rPr>
                        <w:t>Format</w:t>
                      </w:r>
                      <w:proofErr w:type="spellEnd"/>
                      <w:r>
                        <w:rPr>
                          <w:b/>
                          <w:sz w:val="17"/>
                        </w:rPr>
                        <w:t xml:space="preserve"> </w:t>
                      </w:r>
                      <w:proofErr w:type="spellStart"/>
                      <w:r>
                        <w:rPr>
                          <w:b/>
                          <w:sz w:val="17"/>
                        </w:rPr>
                        <w:t>String</w:t>
                      </w:r>
                      <w:proofErr w:type="spellEnd"/>
                      <w:r>
                        <w:rPr>
                          <w:b/>
                          <w:sz w:val="17"/>
                        </w:rPr>
                        <w:t xml:space="preserve"> Error</w:t>
                      </w:r>
                    </w:p>
                  </w:txbxContent>
                </v:textbox>
                <w10:wrap anchorx="page" anchory="page"/>
              </v:shape>
            </w:pict>
          </mc:Fallback>
        </mc:AlternateContent>
      </w:r>
      <w:r w:rsidR="00BA5233">
        <w:rPr>
          <w:noProof/>
        </w:rPr>
        <mc:AlternateContent>
          <mc:Choice Requires="wps">
            <w:drawing>
              <wp:anchor distT="0" distB="0" distL="114300" distR="114300" simplePos="0" relativeHeight="251784192" behindDoc="1" locked="0" layoutInCell="1" allowOverlap="1" wp14:anchorId="001292AD" wp14:editId="6391B230">
                <wp:simplePos x="0" y="0"/>
                <wp:positionH relativeFrom="page">
                  <wp:posOffset>1577975</wp:posOffset>
                </wp:positionH>
                <wp:positionV relativeFrom="page">
                  <wp:posOffset>5528945</wp:posOffset>
                </wp:positionV>
                <wp:extent cx="5190490" cy="503555"/>
                <wp:effectExtent l="0" t="4445" r="3810" b="0"/>
                <wp:wrapNone/>
                <wp:docPr id="338" name="Cuadro de texto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69" w:right="215" w:hanging="3239"/>
                            </w:pPr>
                            <w:r>
                              <w:t>Sends strings of input text that compiled C code would interpret as formatting parameters, and then looks for any anomalies.</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8" o:spid="_x0000_s1125" type="#_x0000_t202" style="position:absolute;margin-left:124.25pt;margin-top:435.35pt;width:408.7pt;height:39.65pt;z-index:-251532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69" w:right="215" w:hanging="3239"/>
                      </w:pPr>
                      <w:proofErr w:type="gramStart"/>
                      <w:r>
                        <w:t>Sends strings of input text that compiled C code would interpret as formatting parameters, and then looks for any anomalies.</w:t>
                      </w:r>
                      <w:proofErr w:type="gramEnd"/>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85216" behindDoc="1" locked="0" layoutInCell="1" allowOverlap="1" wp14:anchorId="676DD63F" wp14:editId="7BC10B32">
                <wp:simplePos x="0" y="0"/>
                <wp:positionH relativeFrom="page">
                  <wp:posOffset>791845</wp:posOffset>
                </wp:positionH>
                <wp:positionV relativeFrom="page">
                  <wp:posOffset>6031865</wp:posOffset>
                </wp:positionV>
                <wp:extent cx="786130" cy="375285"/>
                <wp:effectExtent l="1270" t="2540" r="3175" b="3175"/>
                <wp:wrapNone/>
                <wp:docPr id="337" name="Cuadro de texto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19" w:firstLine="6"/>
                              <w:rPr>
                                <w:b/>
                                <w:sz w:val="17"/>
                              </w:rPr>
                            </w:pPr>
                            <w:r>
                              <w:rPr>
                                <w:b/>
                                <w:sz w:val="17"/>
                              </w:rPr>
                              <w:t>Parameter Temper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7" o:spid="_x0000_s1126" type="#_x0000_t202" style="position:absolute;margin-left:62.35pt;margin-top:474.95pt;width:61.9pt;height:29.55pt;z-index:-251531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" filled="f" stroked="f">
                <v:textbox inset="0,0,0,0">
                  <w:txbxContent>
                    <w:p w:rsidR="00F37E6B" w:rsidRDefault="00F37E6B" w:rsidP="00F37E6B">
                      <w:pPr>
                        <w:spacing w:before="93" w:line="247" w:lineRule="auto"/>
                        <w:ind w:left="219" w:firstLine="6"/>
                        <w:rPr>
                          <w:b/>
                          <w:sz w:val="17"/>
                        </w:rPr>
                      </w:pPr>
                      <w:proofErr w:type="spellStart"/>
                      <w:r>
                        <w:rPr>
                          <w:b/>
                          <w:sz w:val="17"/>
                        </w:rPr>
                        <w:t>Parameter</w:t>
                      </w:r>
                      <w:proofErr w:type="spellEnd"/>
                      <w:r>
                        <w:rPr>
                          <w:b/>
                          <w:sz w:val="17"/>
                        </w:rPr>
                        <w:t xml:space="preserve"> </w:t>
                      </w:r>
                      <w:proofErr w:type="spellStart"/>
                      <w:r>
                        <w:rPr>
                          <w:b/>
                          <w:sz w:val="17"/>
                        </w:rPr>
                        <w:t>Tempering</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6240" behindDoc="1" locked="0" layoutInCell="1" allowOverlap="1" wp14:anchorId="37D774FA" wp14:editId="5FAF5F61">
                <wp:simplePos x="0" y="0"/>
                <wp:positionH relativeFrom="page">
                  <wp:posOffset>1577975</wp:posOffset>
                </wp:positionH>
                <wp:positionV relativeFrom="page">
                  <wp:posOffset>6031865</wp:posOffset>
                </wp:positionV>
                <wp:extent cx="5190490" cy="375285"/>
                <wp:effectExtent l="0" t="2540" r="3810" b="3175"/>
                <wp:wrapNone/>
                <wp:docPr id="336" name="Cuadro de texto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1658" w:right="215" w:hanging="1252"/>
                            </w:pPr>
                            <w:r>
                              <w:t>Submits requests with parameter values known to cause errors, and compares the response against patterns found in common errors in Java, Microsoft VBScript, PHP and oth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6" o:spid="_x0000_s1127" type="#_x0000_t202" style="position:absolute;margin-left:124.25pt;margin-top:474.95pt;width:408.7pt;height:29.55pt;z-index:-251530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ezJuAIAAL0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" filled="f" stroked="f">
                <v:textbox inset="0,0,0,0">
                  <w:txbxContent>
                    <w:p w:rsidR="00F37E6B" w:rsidRDefault="00F37E6B" w:rsidP="00F37E6B">
                      <w:pPr>
                        <w:pStyle w:val="Textoindependiente"/>
                        <w:spacing w:before="93" w:line="247" w:lineRule="auto"/>
                        <w:ind w:left="1658" w:right="215" w:hanging="1252"/>
                      </w:pPr>
                      <w:r>
                        <w:t>Submits requests with parameter values known to cause errors, and compares the response against patterns found in common errors in Java, Microsoft VBScript, PHP and others.</w:t>
                      </w:r>
                    </w:p>
                  </w:txbxContent>
                </v:textbox>
                <w10:wrap anchorx="page" anchory="page"/>
              </v:shape>
            </w:pict>
          </mc:Fallback>
        </mc:AlternateContent>
      </w:r>
      <w:r w:rsidR="00BA5233">
        <w:rPr>
          <w:noProof/>
        </w:rPr>
        <mc:AlternateContent>
          <mc:Choice Requires="wps">
            <w:drawing>
              <wp:anchor distT="0" distB="0" distL="114300" distR="114300" simplePos="0" relativeHeight="251787264" behindDoc="1" locked="0" layoutInCell="1" allowOverlap="1" wp14:anchorId="65EAEDCB" wp14:editId="00B1719F">
                <wp:simplePos x="0" y="0"/>
                <wp:positionH relativeFrom="page">
                  <wp:posOffset>791845</wp:posOffset>
                </wp:positionH>
                <wp:positionV relativeFrom="page">
                  <wp:posOffset>6407150</wp:posOffset>
                </wp:positionV>
                <wp:extent cx="786130" cy="375285"/>
                <wp:effectExtent l="1270" t="0" r="3175" b="0"/>
                <wp:wrapNone/>
                <wp:docPr id="335" name="Cuadro de texto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65" w:right="244" w:firstLine="180"/>
                              <w:rPr>
                                <w:b/>
                                <w:sz w:val="17"/>
                              </w:rPr>
                            </w:pPr>
                            <w:r>
                              <w:rPr>
                                <w:b/>
                                <w:sz w:val="17"/>
                              </w:rPr>
                              <w:t>Path Travers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5" o:spid="_x0000_s1128" type="#_x0000_t202" style="position:absolute;margin-left:62.35pt;margin-top:504.5pt;width:61.9pt;height:29.55pt;z-index:-251529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" filled="f" stroked="f">
                <v:textbox inset="0,0,0,0">
                  <w:txbxContent>
                    <w:p w:rsidR="00F37E6B" w:rsidRDefault="00F37E6B" w:rsidP="00F37E6B">
                      <w:pPr>
                        <w:spacing w:before="93" w:line="247" w:lineRule="auto"/>
                        <w:ind w:left="265" w:right="244" w:firstLine="180"/>
                        <w:rPr>
                          <w:b/>
                          <w:sz w:val="17"/>
                        </w:rPr>
                      </w:pPr>
                      <w:proofErr w:type="spellStart"/>
                      <w:r>
                        <w:rPr>
                          <w:b/>
                          <w:sz w:val="17"/>
                        </w:rPr>
                        <w:t>Path</w:t>
                      </w:r>
                      <w:proofErr w:type="spellEnd"/>
                      <w:r>
                        <w:rPr>
                          <w:b/>
                          <w:sz w:val="17"/>
                        </w:rPr>
                        <w:t xml:space="preserve"> </w:t>
                      </w:r>
                      <w:proofErr w:type="spellStart"/>
                      <w:r>
                        <w:rPr>
                          <w:b/>
                          <w:sz w:val="17"/>
                        </w:rPr>
                        <w:t>Traversal</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8288" behindDoc="1" locked="0" layoutInCell="1" allowOverlap="1" wp14:anchorId="32609151" wp14:editId="3DB39EE1">
                <wp:simplePos x="0" y="0"/>
                <wp:positionH relativeFrom="page">
                  <wp:posOffset>1577975</wp:posOffset>
                </wp:positionH>
                <wp:positionV relativeFrom="page">
                  <wp:posOffset>6407150</wp:posOffset>
                </wp:positionV>
                <wp:extent cx="5190490" cy="375285"/>
                <wp:effectExtent l="0" t="0" r="3810" b="0"/>
                <wp:wrapNone/>
                <wp:docPr id="334" name="Cuadro de texto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1656" w:right="215" w:hanging="1399"/>
                            </w:pPr>
                            <w:r>
                              <w:t>Tries to access files and directories outside of the web document root using combinations of pathname prefixes and names of local files typically found in Windows or *NIX syste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4" o:spid="_x0000_s1129" type="#_x0000_t202" style="position:absolute;margin-left:124.25pt;margin-top:504.5pt;width:408.7pt;height:29.55pt;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KLVuAIAAL0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" filled="f" stroked="f">
                <v:textbox inset="0,0,0,0">
                  <w:txbxContent>
                    <w:p w:rsidR="00F37E6B" w:rsidRDefault="00F37E6B" w:rsidP="00F37E6B">
                      <w:pPr>
                        <w:pStyle w:val="Textoindependiente"/>
                        <w:spacing w:before="93" w:line="247" w:lineRule="auto"/>
                        <w:ind w:left="1656" w:right="215" w:hanging="1399"/>
                      </w:pPr>
                      <w:r>
                        <w:t>Tries to access files and directories outside of the web document root using combinations of pathname prefixes and names of local files typically found in Windows or *NIX systems.</w:t>
                      </w:r>
                    </w:p>
                  </w:txbxContent>
                </v:textbox>
                <w10:wrap anchorx="page" anchory="page"/>
              </v:shape>
            </w:pict>
          </mc:Fallback>
        </mc:AlternateContent>
      </w:r>
      <w:r w:rsidR="00BA5233">
        <w:rPr>
          <w:noProof/>
        </w:rPr>
        <mc:AlternateContent>
          <mc:Choice Requires="wps">
            <w:drawing>
              <wp:anchor distT="0" distB="0" distL="114300" distR="114300" simplePos="0" relativeHeight="251789312" behindDoc="1" locked="0" layoutInCell="1" allowOverlap="1" wp14:anchorId="2EE2E389" wp14:editId="513FCD12">
                <wp:simplePos x="0" y="0"/>
                <wp:positionH relativeFrom="page">
                  <wp:posOffset>791845</wp:posOffset>
                </wp:positionH>
                <wp:positionV relativeFrom="page">
                  <wp:posOffset>6781800</wp:posOffset>
                </wp:positionV>
                <wp:extent cx="786130" cy="503555"/>
                <wp:effectExtent l="1270" t="0" r="3175" b="1270"/>
                <wp:wrapNone/>
                <wp:docPr id="333" name="Cuadro de texto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3" w:right="271"/>
                              <w:jc w:val="center"/>
                              <w:rPr>
                                <w:b/>
                                <w:sz w:val="17"/>
                              </w:rPr>
                            </w:pPr>
                            <w:r>
                              <w:rPr>
                                <w:b/>
                                <w:sz w:val="17"/>
                              </w:rPr>
                              <w:t>Remote File Inclu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3" o:spid="_x0000_s1130" type="#_x0000_t202" style="position:absolute;margin-left:62.35pt;margin-top:534pt;width:61.9pt;height:39.65pt;z-index:-251527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" filled="f" stroked="f">
                <v:textbox inset="0,0,0,0">
                  <w:txbxContent>
                    <w:p w:rsidR="00F37E6B" w:rsidRDefault="00F37E6B" w:rsidP="00F37E6B">
                      <w:pPr>
                        <w:spacing w:before="93" w:line="247" w:lineRule="auto"/>
                        <w:ind w:left="273" w:right="271"/>
                        <w:jc w:val="center"/>
                        <w:rPr>
                          <w:b/>
                          <w:sz w:val="17"/>
                        </w:rPr>
                      </w:pPr>
                      <w:proofErr w:type="spellStart"/>
                      <w:r>
                        <w:rPr>
                          <w:b/>
                          <w:sz w:val="17"/>
                        </w:rPr>
                        <w:t>Remote</w:t>
                      </w:r>
                      <w:proofErr w:type="spellEnd"/>
                      <w:r>
                        <w:rPr>
                          <w:b/>
                          <w:sz w:val="17"/>
                        </w:rPr>
                        <w:t xml:space="preserve"> File </w:t>
                      </w:r>
                      <w:proofErr w:type="spellStart"/>
                      <w:r>
                        <w:rPr>
                          <w:b/>
                          <w:sz w:val="17"/>
                        </w:rPr>
                        <w:t>Inclus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0336" behindDoc="1" locked="0" layoutInCell="1" allowOverlap="1" wp14:anchorId="17AAFE43" wp14:editId="15E91833">
                <wp:simplePos x="0" y="0"/>
                <wp:positionH relativeFrom="page">
                  <wp:posOffset>1577975</wp:posOffset>
                </wp:positionH>
                <wp:positionV relativeFrom="page">
                  <wp:posOffset>6781800</wp:posOffset>
                </wp:positionV>
                <wp:extent cx="5190490" cy="503555"/>
                <wp:effectExtent l="0" t="0" r="3810" b="1270"/>
                <wp:wrapNone/>
                <wp:docPr id="332" name="Cuadro de texto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47" w:right="215" w:hanging="3310"/>
                            </w:pPr>
                            <w:r>
                              <w:t>Passes an external URL as a parameter value for the current URL and checks whether this causes the title of the page to chang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2" o:spid="_x0000_s1131" type="#_x0000_t202" style="position:absolute;margin-left:124.25pt;margin-top:534pt;width:408.7pt;height:39.65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47" w:right="215" w:hanging="3310"/>
                      </w:pPr>
                      <w:r>
                        <w:t>Passes an external URL as a parameter value for the current URL and checks whether this causes the title of the page to change.</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91360" behindDoc="1" locked="0" layoutInCell="1" allowOverlap="1" wp14:anchorId="2A52176C" wp14:editId="2A595B3C">
                <wp:simplePos x="0" y="0"/>
                <wp:positionH relativeFrom="page">
                  <wp:posOffset>791845</wp:posOffset>
                </wp:positionH>
                <wp:positionV relativeFrom="page">
                  <wp:posOffset>7284720</wp:posOffset>
                </wp:positionV>
                <wp:extent cx="786130" cy="503555"/>
                <wp:effectExtent l="1270" t="0" r="3175" b="3175"/>
                <wp:wrapNone/>
                <wp:docPr id="331" name="Cuadro de texto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30" w:right="197" w:hanging="31"/>
                              <w:jc w:val="both"/>
                              <w:rPr>
                                <w:b/>
                                <w:sz w:val="17"/>
                              </w:rPr>
                            </w:pPr>
                            <w:r>
                              <w:rPr>
                                <w:b/>
                                <w:sz w:val="17"/>
                              </w:rPr>
                              <w:t>Remote OS Command Inje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1" o:spid="_x0000_s1132" type="#_x0000_t202" style="position:absolute;margin-left:62.35pt;margin-top:573.6pt;width:61.9pt;height:39.65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" filled="f" stroked="f">
                <v:textbox inset="0,0,0,0">
                  <w:txbxContent>
                    <w:p w:rsidR="00F37E6B" w:rsidRDefault="00F37E6B" w:rsidP="00F37E6B">
                      <w:pPr>
                        <w:spacing w:before="93" w:line="247" w:lineRule="auto"/>
                        <w:ind w:left="230" w:right="197" w:hanging="31"/>
                        <w:jc w:val="both"/>
                        <w:rPr>
                          <w:b/>
                          <w:sz w:val="17"/>
                        </w:rPr>
                      </w:pPr>
                      <w:proofErr w:type="spellStart"/>
                      <w:r>
                        <w:rPr>
                          <w:b/>
                          <w:sz w:val="17"/>
                        </w:rPr>
                        <w:t>Remote</w:t>
                      </w:r>
                      <w:proofErr w:type="spellEnd"/>
                      <w:r>
                        <w:rPr>
                          <w:b/>
                          <w:sz w:val="17"/>
                        </w:rPr>
                        <w:t xml:space="preserve"> OS </w:t>
                      </w:r>
                      <w:proofErr w:type="spellStart"/>
                      <w:r>
                        <w:rPr>
                          <w:b/>
                          <w:sz w:val="17"/>
                        </w:rPr>
                        <w:t>Command</w:t>
                      </w:r>
                      <w:proofErr w:type="spellEnd"/>
                      <w:r>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2384" behindDoc="1" locked="0" layoutInCell="1" allowOverlap="1" wp14:anchorId="410DCDD6" wp14:editId="499E57B1">
                <wp:simplePos x="0" y="0"/>
                <wp:positionH relativeFrom="page">
                  <wp:posOffset>1577975</wp:posOffset>
                </wp:positionH>
                <wp:positionV relativeFrom="page">
                  <wp:posOffset>7284720</wp:posOffset>
                </wp:positionV>
                <wp:extent cx="5190490" cy="503555"/>
                <wp:effectExtent l="0" t="0" r="3810" b="3175"/>
                <wp:wrapNone/>
                <wp:docPr id="330" name="Cuadro de texto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2"/>
                              <w:jc w:val="center"/>
                            </w:pPr>
                            <w: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0" o:spid="_x0000_s1133" type="#_x0000_t202" style="position:absolute;margin-left:124.25pt;margin-top:573.6pt;width:408.7pt;height:39.65pt;z-index:-251524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" filled="f" stroked="f">
                <v:textbox inset="0,0,0,0">
                  <w:txbxContent>
                    <w:p w:rsidR="00F37E6B" w:rsidRDefault="00F37E6B" w:rsidP="00F37E6B">
                      <w:pPr>
                        <w:pStyle w:val="Textoindependiente"/>
                        <w:spacing w:before="93" w:line="247" w:lineRule="auto"/>
                        <w:ind w:left="234" w:right="232"/>
                        <w:jc w:val="center"/>
                      </w:pPr>
                      <w:r>
                        <w:t xml:space="preserve">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w:t>
                      </w:r>
                      <w:proofErr w:type="gramStart"/>
                      <w:r>
                        <w:t>the  responses</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93408" behindDoc="1" locked="0" layoutInCell="1" allowOverlap="1" wp14:anchorId="5A97100B" wp14:editId="704F61AA">
                <wp:simplePos x="0" y="0"/>
                <wp:positionH relativeFrom="page">
                  <wp:posOffset>791845</wp:posOffset>
                </wp:positionH>
                <wp:positionV relativeFrom="page">
                  <wp:posOffset>7788275</wp:posOffset>
                </wp:positionV>
                <wp:extent cx="786130" cy="503555"/>
                <wp:effectExtent l="1270" t="0" r="3175" b="4445"/>
                <wp:wrapNone/>
                <wp:docPr id="329" name="Cuadro de texto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196" w:right="194"/>
                              <w:jc w:val="center"/>
                              <w:rPr>
                                <w:b/>
                                <w:sz w:val="17"/>
                              </w:rPr>
                            </w:pPr>
                            <w:r>
                              <w:rPr>
                                <w:b/>
                                <w:sz w:val="17"/>
                              </w:rPr>
                              <w:t>Server Side Code Inje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9" o:spid="_x0000_s1134" type="#_x0000_t202" style="position:absolute;margin-left:62.35pt;margin-top:613.25pt;width:61.9pt;height:39.65pt;z-index:-251523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" filled="f" stroked="f">
                <v:textbox inset="0,0,0,0">
                  <w:txbxContent>
                    <w:p w:rsidR="00F37E6B" w:rsidRDefault="00F37E6B" w:rsidP="00F37E6B">
                      <w:pPr>
                        <w:spacing w:before="93" w:line="247" w:lineRule="auto"/>
                        <w:ind w:left="196" w:right="194"/>
                        <w:jc w:val="center"/>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Code</w:t>
                      </w:r>
                      <w:proofErr w:type="spellEnd"/>
                      <w:r>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4432" behindDoc="1" locked="0" layoutInCell="1" allowOverlap="1" wp14:anchorId="3062B7A3" wp14:editId="562BABE0">
                <wp:simplePos x="0" y="0"/>
                <wp:positionH relativeFrom="page">
                  <wp:posOffset>1577975</wp:posOffset>
                </wp:positionH>
                <wp:positionV relativeFrom="page">
                  <wp:posOffset>7788275</wp:posOffset>
                </wp:positionV>
                <wp:extent cx="5190490" cy="503555"/>
                <wp:effectExtent l="0" t="0" r="3810" b="4445"/>
                <wp:wrapNone/>
                <wp:docPr id="328" name="Cuadro de texto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798"/>
                            </w:pPr>
                            <w:r>
                              <w:t>Submits PHP and ASP attack strings as URL parameter values and then examines the respons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8" o:spid="_x0000_s1135" type="#_x0000_t202" style="position:absolute;margin-left:124.25pt;margin-top:613.25pt;width:408.7pt;height:39.65pt;z-index:-251522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" filled="f" stroked="f">
                <v:textbox inset="0,0,0,0">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798"/>
                      </w:pPr>
                      <w:r>
                        <w:t>Submits PHP and ASP attack strings as URL parameter values and then examines the response.</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95456" behindDoc="1" locked="0" layoutInCell="1" allowOverlap="1" wp14:anchorId="646D8B09" wp14:editId="597BD03A">
                <wp:simplePos x="0" y="0"/>
                <wp:positionH relativeFrom="page">
                  <wp:posOffset>791845</wp:posOffset>
                </wp:positionH>
                <wp:positionV relativeFrom="page">
                  <wp:posOffset>8291195</wp:posOffset>
                </wp:positionV>
                <wp:extent cx="786130" cy="375285"/>
                <wp:effectExtent l="1270" t="4445" r="3175" b="1270"/>
                <wp:wrapNone/>
                <wp:docPr id="327" name="Cuadro de texto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40" w:right="187" w:hanging="145"/>
                              <w:rPr>
                                <w:b/>
                                <w:sz w:val="17"/>
                              </w:rPr>
                            </w:pPr>
                            <w:r>
                              <w:rPr>
                                <w:b/>
                                <w:sz w:val="17"/>
                              </w:rPr>
                              <w:t>Server Side Inclu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7" o:spid="_x0000_s1136" type="#_x0000_t202" style="position:absolute;margin-left:62.35pt;margin-top:652.85pt;width:61.9pt;height:29.55pt;z-index:-251521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" filled="f" stroked="f">
                <v:textbox inset="0,0,0,0">
                  <w:txbxContent>
                    <w:p w:rsidR="00F37E6B" w:rsidRDefault="00F37E6B" w:rsidP="00F37E6B">
                      <w:pPr>
                        <w:spacing w:before="93" w:line="247" w:lineRule="auto"/>
                        <w:ind w:left="340" w:right="187" w:hanging="145"/>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Include</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6480" behindDoc="1" locked="0" layoutInCell="1" allowOverlap="1" wp14:anchorId="7DF039DA" wp14:editId="03E858E9">
                <wp:simplePos x="0" y="0"/>
                <wp:positionH relativeFrom="page">
                  <wp:posOffset>1577975</wp:posOffset>
                </wp:positionH>
                <wp:positionV relativeFrom="page">
                  <wp:posOffset>8291195</wp:posOffset>
                </wp:positionV>
                <wp:extent cx="5190490" cy="375285"/>
                <wp:effectExtent l="0" t="4445" r="3810" b="1270"/>
                <wp:wrapNone/>
                <wp:docPr id="326" name="Cuadro de texto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765" w:right="215" w:hanging="542"/>
                            </w:pPr>
                            <w:r>
                              <w:t>Detects the OS the server is running on, and then sends a HTML SSI directive. The response is then analyzed to check whether it matches with a pattern indicating the SSI (Server Side Include) was  successfu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6" o:spid="_x0000_s1138" type="#_x0000_t202" style="position:absolute;margin-left:124.25pt;margin-top:652.85pt;width:408.7pt;height:29.55pt;z-index:-251520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vMOuAIAAL0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" filled="f" stroked="f">
                <v:textbox inset="0,0,0,0">
                  <w:txbxContent>
                    <w:p w:rsidR="00F37E6B" w:rsidRDefault="00F37E6B" w:rsidP="00F37E6B">
                      <w:pPr>
                        <w:pStyle w:val="Textoindependiente"/>
                        <w:spacing w:before="93" w:line="247" w:lineRule="auto"/>
                        <w:ind w:left="765" w:right="215" w:hanging="542"/>
                      </w:pPr>
                      <w:r>
                        <w:t xml:space="preserve">Detects the OS the server is running on, and then sends a HTML SSI directive. The response is then analyzed to check whether it matches with a pattern indicating the SSI (Server Side Include) </w:t>
                      </w:r>
                      <w:proofErr w:type="gramStart"/>
                      <w:r>
                        <w:t>was  successful</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98528" behindDoc="1" locked="0" layoutInCell="1" allowOverlap="1" wp14:anchorId="155EB46A" wp14:editId="6D3C0B11">
                <wp:simplePos x="0" y="0"/>
                <wp:positionH relativeFrom="page">
                  <wp:posOffset>1577975</wp:posOffset>
                </wp:positionH>
                <wp:positionV relativeFrom="page">
                  <wp:posOffset>8665845</wp:posOffset>
                </wp:positionV>
                <wp:extent cx="5190490" cy="375285"/>
                <wp:effectExtent l="0" t="0" r="3810" b="0"/>
                <wp:wrapNone/>
                <wp:docPr id="324" name="Cuadro de texto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035" w:right="215" w:hanging="1747"/>
                            </w:pPr>
                            <w:r>
                              <w:t>Attacks URL parameters and form parameters with valid and invalid SQL syntax, using diverse SQL injection techniques such as error, Boolean or Union based inje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4" o:spid="_x0000_s1139" type="#_x0000_t202" style="position:absolute;margin-left:124.25pt;margin-top:682.35pt;width:408.7pt;height:29.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" filled="f" stroked="f">
                <v:textbox inset="0,0,0,0">
                  <w:txbxContent>
                    <w:p w:rsidR="00F37E6B" w:rsidRDefault="00F37E6B" w:rsidP="00F37E6B">
                      <w:pPr>
                        <w:pStyle w:val="Textoindependiente"/>
                        <w:spacing w:before="93" w:line="247" w:lineRule="auto"/>
                        <w:ind w:left="2035" w:right="215" w:hanging="1747"/>
                      </w:pPr>
                      <w:proofErr w:type="gramStart"/>
                      <w:r>
                        <w:t>Attacks URL parameters and form parameters with valid and invalid SQL syntax, using diverse SQL injection techniques such as error, Boolean or Union based injection.</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99552" behindDoc="1" locked="0" layoutInCell="1" allowOverlap="1" wp14:anchorId="33816CBC" wp14:editId="07352ECF">
                <wp:simplePos x="0" y="0"/>
                <wp:positionH relativeFrom="page">
                  <wp:posOffset>787400</wp:posOffset>
                </wp:positionH>
                <wp:positionV relativeFrom="page">
                  <wp:posOffset>267335</wp:posOffset>
                </wp:positionV>
                <wp:extent cx="5985510" cy="152400"/>
                <wp:effectExtent l="0" t="635" r="0" b="0"/>
                <wp:wrapNone/>
                <wp:docPr id="323" name="Cuadro de texto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3" o:spid="_x0000_s1140" type="#_x0000_t202" style="position:absolute;margin-left:62pt;margin-top:21.05pt;width:471.3pt;height:12pt;z-index:-251516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800576" behindDoc="1" locked="0" layoutInCell="1" allowOverlap="1" wp14:anchorId="1E516BC1" wp14:editId="349F9990">
                <wp:simplePos x="0" y="0"/>
                <wp:positionH relativeFrom="page">
                  <wp:posOffset>787400</wp:posOffset>
                </wp:positionH>
                <wp:positionV relativeFrom="page">
                  <wp:posOffset>10035540</wp:posOffset>
                </wp:positionV>
                <wp:extent cx="5985510" cy="152400"/>
                <wp:effectExtent l="0" t="0" r="0" b="3810"/>
                <wp:wrapNone/>
                <wp:docPr id="322" name="Cuadro de texto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2" o:spid="_x0000_s1141" type="#_x0000_t202" style="position:absolute;margin-left:62pt;margin-top:790.2pt;width:471.3pt;height:12pt;z-index:-251515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BRaa&#10;yr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07744" behindDoc="1" locked="0" layoutInCell="1" allowOverlap="1" wp14:anchorId="69D309F8" wp14:editId="60325512">
                <wp:simplePos x="0" y="0"/>
                <wp:positionH relativeFrom="page">
                  <wp:posOffset>771525</wp:posOffset>
                </wp:positionH>
                <wp:positionV relativeFrom="page">
                  <wp:posOffset>962025</wp:posOffset>
                </wp:positionV>
                <wp:extent cx="5660390" cy="828675"/>
                <wp:effectExtent l="0" t="0" r="16510" b="9525"/>
                <wp:wrapNone/>
                <wp:docPr id="309" name="Cuadro de texto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0390" cy="828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Risk Rating</w:t>
                            </w:r>
                          </w:p>
                          <w:p w:rsidR="00F37E6B" w:rsidRDefault="00F37E6B" w:rsidP="00F37E6B">
                            <w:pPr>
                              <w:pStyle w:val="Textoindependiente"/>
                              <w:spacing w:before="240" w:line="270" w:lineRule="atLeast"/>
                            </w:pPr>
                            <w:r>
                              <w:t>Vulnerabilities are rated according to their prevalence and their potential impact, as well as the difficulty of the exploit. The total number of vulnerabilities found for each risk level 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9" o:spid="_x0000_s1142" type="#_x0000_t202" style="position:absolute;margin-left:60.75pt;margin-top:75.75pt;width:445.7pt;height:65.25pt;z-index:-251508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" filled="f" stroked="f">
                <v:textbox inset="0,0,0,0">
                  <w:txbxContent>
                    <w:p w:rsidR="00F37E6B" w:rsidRPr="00112330" w:rsidRDefault="00F37E6B" w:rsidP="00F37E6B">
                      <w:pPr>
                        <w:spacing w:before="10"/>
                        <w:ind w:left="20"/>
                        <w:rPr>
                          <w:b/>
                          <w:sz w:val="34"/>
                          <w:lang w:val="en-US"/>
                        </w:rPr>
                      </w:pPr>
                      <w:r w:rsidRPr="00112330">
                        <w:rPr>
                          <w:b/>
                          <w:sz w:val="34"/>
                          <w:lang w:val="en-US"/>
                        </w:rPr>
                        <w:t>Risk Rating</w:t>
                      </w:r>
                    </w:p>
                    <w:p w:rsidR="00F37E6B" w:rsidRDefault="00F37E6B" w:rsidP="00F37E6B">
                      <w:pPr>
                        <w:pStyle w:val="Textoindependiente"/>
                        <w:spacing w:before="240" w:line="270" w:lineRule="atLeast"/>
                      </w:pPr>
                      <w:r>
                        <w:t>Vulnerabilities are rated according to their prevalence and their potential impact, as well as the difficulty of the exploit. The total number of vulnerabilities found for each risk level is:</w:t>
                      </w:r>
                    </w:p>
                  </w:txbxContent>
                </v:textbox>
                <w10:wrap anchorx="page" anchory="page"/>
              </v:shape>
            </w:pict>
          </mc:Fallback>
        </mc:AlternateContent>
      </w:r>
      <w:r>
        <w:rPr>
          <w:noProof/>
        </w:rPr>
        <mc:AlternateContent>
          <mc:Choice Requires="wpg">
            <w:drawing>
              <wp:anchor distT="0" distB="0" distL="114300" distR="114300" simplePos="0" relativeHeight="251801600" behindDoc="1" locked="0" layoutInCell="1" allowOverlap="1" wp14:anchorId="05F6758D" wp14:editId="5B0845D0">
                <wp:simplePos x="0" y="0"/>
                <wp:positionH relativeFrom="page">
                  <wp:posOffset>874395</wp:posOffset>
                </wp:positionH>
                <wp:positionV relativeFrom="page">
                  <wp:posOffset>1906905</wp:posOffset>
                </wp:positionV>
                <wp:extent cx="45720" cy="45720"/>
                <wp:effectExtent l="7620" t="11430" r="3810" b="9525"/>
                <wp:wrapNone/>
                <wp:docPr id="319" name="Grupo 3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003"/>
                          <a:chExt cx="72" cy="72"/>
                        </a:xfrm>
                      </wpg:grpSpPr>
                      <wps:wsp>
                        <wps:cNvPr id="320" name="Freeform 514"/>
                        <wps:cNvSpPr>
                          <a:spLocks/>
                        </wps:cNvSpPr>
                        <wps:spPr bwMode="auto">
                          <a:xfrm>
                            <a:off x="1384" y="3010"/>
                            <a:ext cx="58" cy="58"/>
                          </a:xfrm>
                          <a:custGeom>
                            <a:avLst/>
                            <a:gdLst>
                              <a:gd name="T0" fmla="+- 0 1413 1384"/>
                              <a:gd name="T1" fmla="*/ T0 w 58"/>
                              <a:gd name="T2" fmla="+- 0 3068 3010"/>
                              <a:gd name="T3" fmla="*/ 3068 h 58"/>
                              <a:gd name="T4" fmla="+- 0 1401 1384"/>
                              <a:gd name="T5" fmla="*/ T4 w 58"/>
                              <a:gd name="T6" fmla="+- 0 3066 3010"/>
                              <a:gd name="T7" fmla="*/ 3066 h 58"/>
                              <a:gd name="T8" fmla="+- 0 1392 1384"/>
                              <a:gd name="T9" fmla="*/ T8 w 58"/>
                              <a:gd name="T10" fmla="+- 0 3060 3010"/>
                              <a:gd name="T11" fmla="*/ 3060 h 58"/>
                              <a:gd name="T12" fmla="+- 0 1386 1384"/>
                              <a:gd name="T13" fmla="*/ T12 w 58"/>
                              <a:gd name="T14" fmla="+- 0 3050 3010"/>
                              <a:gd name="T15" fmla="*/ 3050 h 58"/>
                              <a:gd name="T16" fmla="+- 0 1384 1384"/>
                              <a:gd name="T17" fmla="*/ T16 w 58"/>
                              <a:gd name="T18" fmla="+- 0 3039 3010"/>
                              <a:gd name="T19" fmla="*/ 3039 h 58"/>
                              <a:gd name="T20" fmla="+- 0 1386 1384"/>
                              <a:gd name="T21" fmla="*/ T20 w 58"/>
                              <a:gd name="T22" fmla="+- 0 3028 3010"/>
                              <a:gd name="T23" fmla="*/ 3028 h 58"/>
                              <a:gd name="T24" fmla="+- 0 1392 1384"/>
                              <a:gd name="T25" fmla="*/ T24 w 58"/>
                              <a:gd name="T26" fmla="+- 0 3019 3010"/>
                              <a:gd name="T27" fmla="*/ 3019 h 58"/>
                              <a:gd name="T28" fmla="+- 0 1401 1384"/>
                              <a:gd name="T29" fmla="*/ T28 w 58"/>
                              <a:gd name="T30" fmla="+- 0 3013 3010"/>
                              <a:gd name="T31" fmla="*/ 3013 h 58"/>
                              <a:gd name="T32" fmla="+- 0 1413 1384"/>
                              <a:gd name="T33" fmla="*/ T32 w 58"/>
                              <a:gd name="T34" fmla="+- 0 3010 3010"/>
                              <a:gd name="T35" fmla="*/ 3010 h 58"/>
                              <a:gd name="T36" fmla="+- 0 1424 1384"/>
                              <a:gd name="T37" fmla="*/ T36 w 58"/>
                              <a:gd name="T38" fmla="+- 0 3013 3010"/>
                              <a:gd name="T39" fmla="*/ 3013 h 58"/>
                              <a:gd name="T40" fmla="+- 0 1433 1384"/>
                              <a:gd name="T41" fmla="*/ T40 w 58"/>
                              <a:gd name="T42" fmla="+- 0 3019 3010"/>
                              <a:gd name="T43" fmla="*/ 3019 h 58"/>
                              <a:gd name="T44" fmla="+- 0 1439 1384"/>
                              <a:gd name="T45" fmla="*/ T44 w 58"/>
                              <a:gd name="T46" fmla="+- 0 3028 3010"/>
                              <a:gd name="T47" fmla="*/ 3028 h 58"/>
                              <a:gd name="T48" fmla="+- 0 1441 1384"/>
                              <a:gd name="T49" fmla="*/ T48 w 58"/>
                              <a:gd name="T50" fmla="+- 0 3039 3010"/>
                              <a:gd name="T51" fmla="*/ 3039 h 58"/>
                              <a:gd name="T52" fmla="+- 0 1439 1384"/>
                              <a:gd name="T53" fmla="*/ T52 w 58"/>
                              <a:gd name="T54" fmla="+- 0 3050 3010"/>
                              <a:gd name="T55" fmla="*/ 3050 h 58"/>
                              <a:gd name="T56" fmla="+- 0 1433 1384"/>
                              <a:gd name="T57" fmla="*/ T56 w 58"/>
                              <a:gd name="T58" fmla="+- 0 3060 3010"/>
                              <a:gd name="T59" fmla="*/ 3060 h 58"/>
                              <a:gd name="T60" fmla="+- 0 1424 1384"/>
                              <a:gd name="T61" fmla="*/ T60 w 58"/>
                              <a:gd name="T62" fmla="+- 0 3066 3010"/>
                              <a:gd name="T63" fmla="*/ 3066 h 58"/>
                              <a:gd name="T64" fmla="+- 0 1413 1384"/>
                              <a:gd name="T65" fmla="*/ T64 w 58"/>
                              <a:gd name="T66" fmla="+- 0 3068 3010"/>
                              <a:gd name="T67" fmla="*/ 3068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8"/>
                                </a:moveTo>
                                <a:lnTo>
                                  <a:pt x="17" y="56"/>
                                </a:lnTo>
                                <a:lnTo>
                                  <a:pt x="8" y="50"/>
                                </a:lnTo>
                                <a:lnTo>
                                  <a:pt x="2" y="40"/>
                                </a:lnTo>
                                <a:lnTo>
                                  <a:pt x="0" y="29"/>
                                </a:lnTo>
                                <a:lnTo>
                                  <a:pt x="2" y="18"/>
                                </a:lnTo>
                                <a:lnTo>
                                  <a:pt x="8" y="9"/>
                                </a:lnTo>
                                <a:lnTo>
                                  <a:pt x="17" y="3"/>
                                </a:lnTo>
                                <a:lnTo>
                                  <a:pt x="29" y="0"/>
                                </a:lnTo>
                                <a:lnTo>
                                  <a:pt x="40" y="3"/>
                                </a:lnTo>
                                <a:lnTo>
                                  <a:pt x="49" y="9"/>
                                </a:lnTo>
                                <a:lnTo>
                                  <a:pt x="55" y="18"/>
                                </a:lnTo>
                                <a:lnTo>
                                  <a:pt x="57" y="29"/>
                                </a:lnTo>
                                <a:lnTo>
                                  <a:pt x="55" y="40"/>
                                </a:lnTo>
                                <a:lnTo>
                                  <a:pt x="49" y="50"/>
                                </a:lnTo>
                                <a:lnTo>
                                  <a:pt x="40" y="56"/>
                                </a:lnTo>
                                <a:lnTo>
                                  <a:pt x="29"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515"/>
                        <wps:cNvSpPr>
                          <a:spLocks/>
                        </wps:cNvSpPr>
                        <wps:spPr bwMode="auto">
                          <a:xfrm>
                            <a:off x="1384" y="3010"/>
                            <a:ext cx="58" cy="58"/>
                          </a:xfrm>
                          <a:custGeom>
                            <a:avLst/>
                            <a:gdLst>
                              <a:gd name="T0" fmla="+- 0 1441 1384"/>
                              <a:gd name="T1" fmla="*/ T0 w 58"/>
                              <a:gd name="T2" fmla="+- 0 3039 3010"/>
                              <a:gd name="T3" fmla="*/ 3039 h 58"/>
                              <a:gd name="T4" fmla="+- 0 1439 1384"/>
                              <a:gd name="T5" fmla="*/ T4 w 58"/>
                              <a:gd name="T6" fmla="+- 0 3050 3010"/>
                              <a:gd name="T7" fmla="*/ 3050 h 58"/>
                              <a:gd name="T8" fmla="+- 0 1433 1384"/>
                              <a:gd name="T9" fmla="*/ T8 w 58"/>
                              <a:gd name="T10" fmla="+- 0 3060 3010"/>
                              <a:gd name="T11" fmla="*/ 3060 h 58"/>
                              <a:gd name="T12" fmla="+- 0 1424 1384"/>
                              <a:gd name="T13" fmla="*/ T12 w 58"/>
                              <a:gd name="T14" fmla="+- 0 3066 3010"/>
                              <a:gd name="T15" fmla="*/ 3066 h 58"/>
                              <a:gd name="T16" fmla="+- 0 1413 1384"/>
                              <a:gd name="T17" fmla="*/ T16 w 58"/>
                              <a:gd name="T18" fmla="+- 0 3068 3010"/>
                              <a:gd name="T19" fmla="*/ 3068 h 58"/>
                              <a:gd name="T20" fmla="+- 0 1401 1384"/>
                              <a:gd name="T21" fmla="*/ T20 w 58"/>
                              <a:gd name="T22" fmla="+- 0 3066 3010"/>
                              <a:gd name="T23" fmla="*/ 3066 h 58"/>
                              <a:gd name="T24" fmla="+- 0 1392 1384"/>
                              <a:gd name="T25" fmla="*/ T24 w 58"/>
                              <a:gd name="T26" fmla="+- 0 3060 3010"/>
                              <a:gd name="T27" fmla="*/ 3060 h 58"/>
                              <a:gd name="T28" fmla="+- 0 1386 1384"/>
                              <a:gd name="T29" fmla="*/ T28 w 58"/>
                              <a:gd name="T30" fmla="+- 0 3050 3010"/>
                              <a:gd name="T31" fmla="*/ 3050 h 58"/>
                              <a:gd name="T32" fmla="+- 0 1384 1384"/>
                              <a:gd name="T33" fmla="*/ T32 w 58"/>
                              <a:gd name="T34" fmla="+- 0 3039 3010"/>
                              <a:gd name="T35" fmla="*/ 3039 h 58"/>
                              <a:gd name="T36" fmla="+- 0 1386 1384"/>
                              <a:gd name="T37" fmla="*/ T36 w 58"/>
                              <a:gd name="T38" fmla="+- 0 3028 3010"/>
                              <a:gd name="T39" fmla="*/ 3028 h 58"/>
                              <a:gd name="T40" fmla="+- 0 1392 1384"/>
                              <a:gd name="T41" fmla="*/ T40 w 58"/>
                              <a:gd name="T42" fmla="+- 0 3019 3010"/>
                              <a:gd name="T43" fmla="*/ 3019 h 58"/>
                              <a:gd name="T44" fmla="+- 0 1401 1384"/>
                              <a:gd name="T45" fmla="*/ T44 w 58"/>
                              <a:gd name="T46" fmla="+- 0 3013 3010"/>
                              <a:gd name="T47" fmla="*/ 3013 h 58"/>
                              <a:gd name="T48" fmla="+- 0 1413 1384"/>
                              <a:gd name="T49" fmla="*/ T48 w 58"/>
                              <a:gd name="T50" fmla="+- 0 3010 3010"/>
                              <a:gd name="T51" fmla="*/ 3010 h 58"/>
                              <a:gd name="T52" fmla="+- 0 1424 1384"/>
                              <a:gd name="T53" fmla="*/ T52 w 58"/>
                              <a:gd name="T54" fmla="+- 0 3013 3010"/>
                              <a:gd name="T55" fmla="*/ 3013 h 58"/>
                              <a:gd name="T56" fmla="+- 0 1433 1384"/>
                              <a:gd name="T57" fmla="*/ T56 w 58"/>
                              <a:gd name="T58" fmla="+- 0 3019 3010"/>
                              <a:gd name="T59" fmla="*/ 3019 h 58"/>
                              <a:gd name="T60" fmla="+- 0 1439 1384"/>
                              <a:gd name="T61" fmla="*/ T60 w 58"/>
                              <a:gd name="T62" fmla="+- 0 3028 3010"/>
                              <a:gd name="T63" fmla="*/ 3028 h 58"/>
                              <a:gd name="T64" fmla="+- 0 1441 1384"/>
                              <a:gd name="T65" fmla="*/ T64 w 58"/>
                              <a:gd name="T66" fmla="+- 0 3039 3010"/>
                              <a:gd name="T67" fmla="*/ 3039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9"/>
                                </a:moveTo>
                                <a:lnTo>
                                  <a:pt x="55" y="40"/>
                                </a:lnTo>
                                <a:lnTo>
                                  <a:pt x="49" y="50"/>
                                </a:lnTo>
                                <a:lnTo>
                                  <a:pt x="40" y="56"/>
                                </a:lnTo>
                                <a:lnTo>
                                  <a:pt x="29" y="58"/>
                                </a:lnTo>
                                <a:lnTo>
                                  <a:pt x="17" y="56"/>
                                </a:lnTo>
                                <a:lnTo>
                                  <a:pt x="8" y="50"/>
                                </a:lnTo>
                                <a:lnTo>
                                  <a:pt x="2" y="40"/>
                                </a:lnTo>
                                <a:lnTo>
                                  <a:pt x="0" y="29"/>
                                </a:lnTo>
                                <a:lnTo>
                                  <a:pt x="2" y="18"/>
                                </a:lnTo>
                                <a:lnTo>
                                  <a:pt x="8" y="9"/>
                                </a:lnTo>
                                <a:lnTo>
                                  <a:pt x="17" y="3"/>
                                </a:lnTo>
                                <a:lnTo>
                                  <a:pt x="29" y="0"/>
                                </a:lnTo>
                                <a:lnTo>
                                  <a:pt x="40" y="3"/>
                                </a:lnTo>
                                <a:lnTo>
                                  <a:pt x="49" y="9"/>
                                </a:lnTo>
                                <a:lnTo>
                                  <a:pt x="55" y="18"/>
                                </a:lnTo>
                                <a:lnTo>
                                  <a:pt x="57" y="29"/>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9" o:spid="_x0000_s1026" style="position:absolute;margin-left:68.85pt;margin-top:150.15pt;width:3.6pt;height:3.6pt;z-index:-251514880;mso-position-horizontal-relative:page;mso-position-vertical-relative:page" coordorigin="1377,3003"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">
                <v:shape id="Freeform 514" o:spid="_x0000_s1027" style="position:absolute;left:1384;top:3010;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vblsIA&#10;AADcAAAADwAAAGRycy9kb3ducmV2LnhtbERPy2rCQBTdC/2H4Qrd6URLpY0ZpRRsiq5iC24vmZuH&#10;Zu6EmalJ/95ZCC4P551tR9OJKznfWlawmCcgiEurW64V/P7sZm8gfEDW2FkmBf/kYbt5mmSYajtw&#10;QddjqEUMYZ+igiaEPpXSlw0Z9HPbE0euss5giNDVUjscYrjp5DJJVtJgy7GhwZ4+Gyovxz+joDgM&#10;mJ/cucqLxO6+Xvf5pX8/KfU8HT/WIAKN4SG+u7+1gpdlnB/PxCMgN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9uWwgAAANwAAAAPAAAAAAAAAAAAAAAAAJgCAABkcnMvZG93&#10;bnJldi54bWxQSwUGAAAAAAQABAD1AAAAhwMAAAAA&#10;" path="m29,58l17,56,8,50,2,40,,29,2,18,8,9,17,3,29,,40,3r9,6l55,18r2,11l55,40,49,50r-9,6l29,58xe" fillcolor="black" stroked="f">
                  <v:path arrowok="t" o:connecttype="custom" o:connectlocs="29,3068;17,3066;8,3060;2,3050;0,3039;2,3028;8,3019;17,3013;29,3010;40,3013;49,3019;55,3028;57,3039;55,3050;49,3060;40,3066;29,3068" o:connectangles="0,0,0,0,0,0,0,0,0,0,0,0,0,0,0,0,0"/>
                </v:shape>
                <v:shape id="Freeform 515" o:spid="_x0000_s1028" style="position:absolute;left:1384;top:3010;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8UA&#10;AADcAAAADwAAAGRycy9kb3ducmV2LnhtbESP3WoCMRSE7wu+QzhCb0Szq1DKahRpsRSlQl3B2+Pm&#10;7A9uTpYk1e3bN4LQy2FmvmEWq9604krON5YVpJMEBHFhdcOVgmO+Gb+C8AFZY2uZFPySh9Vy8LTA&#10;TNsbf9P1ECoRIewzVFCH0GVS+qImg35iO+LoldYZDFG6SmqHtwg3rZwmyYs02HBcqLGjt5qKy+HH&#10;KMjLHsvTeu925cdoc06+8hS370o9D/v1HESgPvyHH+1PrWA2TeF+Jh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r/8rxQAAANwAAAAPAAAAAAAAAAAAAAAAAJgCAABkcnMv&#10;ZG93bnJldi54bWxQSwUGAAAAAAQABAD1AAAAigMAAAAA&#10;" path="m57,29l55,40,49,50r-9,6l29,58,17,56,8,50,2,40,,29,2,18,8,9,17,3,29,,40,3r9,6l55,18r2,11e" filled="f" strokeweight=".25394mm">
                  <v:path arrowok="t" o:connecttype="custom" o:connectlocs="57,3039;55,3050;49,3060;40,3066;29,3068;17,3066;8,3060;2,3050;0,3039;2,3028;8,3019;17,3013;29,3010;40,3013;49,3019;55,3028;57,3039" o:connectangles="0,0,0,0,0,0,0,0,0,0,0,0,0,0,0,0,0"/>
                </v:shape>
                <w10:wrap anchorx="page" anchory="page"/>
              </v:group>
            </w:pict>
          </mc:Fallback>
        </mc:AlternateContent>
      </w:r>
      <w:r>
        <w:rPr>
          <w:noProof/>
        </w:rPr>
        <mc:AlternateContent>
          <mc:Choice Requires="wpg">
            <w:drawing>
              <wp:anchor distT="0" distB="0" distL="114300" distR="114300" simplePos="0" relativeHeight="251802624" behindDoc="1" locked="0" layoutInCell="1" allowOverlap="1" wp14:anchorId="676B211D" wp14:editId="13E24C99">
                <wp:simplePos x="0" y="0"/>
                <wp:positionH relativeFrom="page">
                  <wp:posOffset>874395</wp:posOffset>
                </wp:positionH>
                <wp:positionV relativeFrom="page">
                  <wp:posOffset>2080895</wp:posOffset>
                </wp:positionV>
                <wp:extent cx="45720" cy="45720"/>
                <wp:effectExtent l="7620" t="13970" r="3810" b="6985"/>
                <wp:wrapNone/>
                <wp:docPr id="316" name="Grupo 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277"/>
                          <a:chExt cx="72" cy="72"/>
                        </a:xfrm>
                      </wpg:grpSpPr>
                      <wps:wsp>
                        <wps:cNvPr id="317" name="Freeform 517"/>
                        <wps:cNvSpPr>
                          <a:spLocks/>
                        </wps:cNvSpPr>
                        <wps:spPr bwMode="auto">
                          <a:xfrm>
                            <a:off x="1384" y="3284"/>
                            <a:ext cx="58" cy="58"/>
                          </a:xfrm>
                          <a:custGeom>
                            <a:avLst/>
                            <a:gdLst>
                              <a:gd name="T0" fmla="+- 0 1413 1384"/>
                              <a:gd name="T1" fmla="*/ T0 w 58"/>
                              <a:gd name="T2" fmla="+- 0 3342 3284"/>
                              <a:gd name="T3" fmla="*/ 3342 h 58"/>
                              <a:gd name="T4" fmla="+- 0 1401 1384"/>
                              <a:gd name="T5" fmla="*/ T4 w 58"/>
                              <a:gd name="T6" fmla="+- 0 3339 3284"/>
                              <a:gd name="T7" fmla="*/ 3339 h 58"/>
                              <a:gd name="T8" fmla="+- 0 1392 1384"/>
                              <a:gd name="T9" fmla="*/ T8 w 58"/>
                              <a:gd name="T10" fmla="+- 0 3333 3284"/>
                              <a:gd name="T11" fmla="*/ 3333 h 58"/>
                              <a:gd name="T12" fmla="+- 0 1386 1384"/>
                              <a:gd name="T13" fmla="*/ T12 w 58"/>
                              <a:gd name="T14" fmla="+- 0 3324 3284"/>
                              <a:gd name="T15" fmla="*/ 3324 h 58"/>
                              <a:gd name="T16" fmla="+- 0 1384 1384"/>
                              <a:gd name="T17" fmla="*/ T16 w 58"/>
                              <a:gd name="T18" fmla="+- 0 3313 3284"/>
                              <a:gd name="T19" fmla="*/ 3313 h 58"/>
                              <a:gd name="T20" fmla="+- 0 1386 1384"/>
                              <a:gd name="T21" fmla="*/ T20 w 58"/>
                              <a:gd name="T22" fmla="+- 0 3302 3284"/>
                              <a:gd name="T23" fmla="*/ 3302 h 58"/>
                              <a:gd name="T24" fmla="+- 0 1392 1384"/>
                              <a:gd name="T25" fmla="*/ T24 w 58"/>
                              <a:gd name="T26" fmla="+- 0 3292 3284"/>
                              <a:gd name="T27" fmla="*/ 3292 h 58"/>
                              <a:gd name="T28" fmla="+- 0 1401 1384"/>
                              <a:gd name="T29" fmla="*/ T28 w 58"/>
                              <a:gd name="T30" fmla="+- 0 3286 3284"/>
                              <a:gd name="T31" fmla="*/ 3286 h 58"/>
                              <a:gd name="T32" fmla="+- 0 1413 1384"/>
                              <a:gd name="T33" fmla="*/ T32 w 58"/>
                              <a:gd name="T34" fmla="+- 0 3284 3284"/>
                              <a:gd name="T35" fmla="*/ 3284 h 58"/>
                              <a:gd name="T36" fmla="+- 0 1424 1384"/>
                              <a:gd name="T37" fmla="*/ T36 w 58"/>
                              <a:gd name="T38" fmla="+- 0 3286 3284"/>
                              <a:gd name="T39" fmla="*/ 3286 h 58"/>
                              <a:gd name="T40" fmla="+- 0 1433 1384"/>
                              <a:gd name="T41" fmla="*/ T40 w 58"/>
                              <a:gd name="T42" fmla="+- 0 3292 3284"/>
                              <a:gd name="T43" fmla="*/ 3292 h 58"/>
                              <a:gd name="T44" fmla="+- 0 1439 1384"/>
                              <a:gd name="T45" fmla="*/ T44 w 58"/>
                              <a:gd name="T46" fmla="+- 0 3302 3284"/>
                              <a:gd name="T47" fmla="*/ 3302 h 58"/>
                              <a:gd name="T48" fmla="+- 0 1441 1384"/>
                              <a:gd name="T49" fmla="*/ T48 w 58"/>
                              <a:gd name="T50" fmla="+- 0 3313 3284"/>
                              <a:gd name="T51" fmla="*/ 3313 h 58"/>
                              <a:gd name="T52" fmla="+- 0 1439 1384"/>
                              <a:gd name="T53" fmla="*/ T52 w 58"/>
                              <a:gd name="T54" fmla="+- 0 3324 3284"/>
                              <a:gd name="T55" fmla="*/ 3324 h 58"/>
                              <a:gd name="T56" fmla="+- 0 1433 1384"/>
                              <a:gd name="T57" fmla="*/ T56 w 58"/>
                              <a:gd name="T58" fmla="+- 0 3333 3284"/>
                              <a:gd name="T59" fmla="*/ 3333 h 58"/>
                              <a:gd name="T60" fmla="+- 0 1424 1384"/>
                              <a:gd name="T61" fmla="*/ T60 w 58"/>
                              <a:gd name="T62" fmla="+- 0 3339 3284"/>
                              <a:gd name="T63" fmla="*/ 3339 h 58"/>
                              <a:gd name="T64" fmla="+- 0 1413 1384"/>
                              <a:gd name="T65" fmla="*/ T64 w 58"/>
                              <a:gd name="T66" fmla="+- 0 3342 3284"/>
                              <a:gd name="T67" fmla="*/ 3342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8"/>
                                </a:moveTo>
                                <a:lnTo>
                                  <a:pt x="17" y="55"/>
                                </a:lnTo>
                                <a:lnTo>
                                  <a:pt x="8" y="49"/>
                                </a:lnTo>
                                <a:lnTo>
                                  <a:pt x="2" y="40"/>
                                </a:lnTo>
                                <a:lnTo>
                                  <a:pt x="0" y="29"/>
                                </a:lnTo>
                                <a:lnTo>
                                  <a:pt x="2" y="18"/>
                                </a:lnTo>
                                <a:lnTo>
                                  <a:pt x="8" y="8"/>
                                </a:lnTo>
                                <a:lnTo>
                                  <a:pt x="17" y="2"/>
                                </a:lnTo>
                                <a:lnTo>
                                  <a:pt x="29" y="0"/>
                                </a:lnTo>
                                <a:lnTo>
                                  <a:pt x="40" y="2"/>
                                </a:lnTo>
                                <a:lnTo>
                                  <a:pt x="49" y="8"/>
                                </a:lnTo>
                                <a:lnTo>
                                  <a:pt x="55" y="18"/>
                                </a:lnTo>
                                <a:lnTo>
                                  <a:pt x="57" y="29"/>
                                </a:lnTo>
                                <a:lnTo>
                                  <a:pt x="55" y="40"/>
                                </a:lnTo>
                                <a:lnTo>
                                  <a:pt x="49" y="49"/>
                                </a:lnTo>
                                <a:lnTo>
                                  <a:pt x="40" y="55"/>
                                </a:lnTo>
                                <a:lnTo>
                                  <a:pt x="29"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8" name="Freeform 518"/>
                        <wps:cNvSpPr>
                          <a:spLocks/>
                        </wps:cNvSpPr>
                        <wps:spPr bwMode="auto">
                          <a:xfrm>
                            <a:off x="1384" y="3284"/>
                            <a:ext cx="58" cy="58"/>
                          </a:xfrm>
                          <a:custGeom>
                            <a:avLst/>
                            <a:gdLst>
                              <a:gd name="T0" fmla="+- 0 1441 1384"/>
                              <a:gd name="T1" fmla="*/ T0 w 58"/>
                              <a:gd name="T2" fmla="+- 0 3313 3284"/>
                              <a:gd name="T3" fmla="*/ 3313 h 58"/>
                              <a:gd name="T4" fmla="+- 0 1439 1384"/>
                              <a:gd name="T5" fmla="*/ T4 w 58"/>
                              <a:gd name="T6" fmla="+- 0 3324 3284"/>
                              <a:gd name="T7" fmla="*/ 3324 h 58"/>
                              <a:gd name="T8" fmla="+- 0 1433 1384"/>
                              <a:gd name="T9" fmla="*/ T8 w 58"/>
                              <a:gd name="T10" fmla="+- 0 3333 3284"/>
                              <a:gd name="T11" fmla="*/ 3333 h 58"/>
                              <a:gd name="T12" fmla="+- 0 1424 1384"/>
                              <a:gd name="T13" fmla="*/ T12 w 58"/>
                              <a:gd name="T14" fmla="+- 0 3339 3284"/>
                              <a:gd name="T15" fmla="*/ 3339 h 58"/>
                              <a:gd name="T16" fmla="+- 0 1413 1384"/>
                              <a:gd name="T17" fmla="*/ T16 w 58"/>
                              <a:gd name="T18" fmla="+- 0 3342 3284"/>
                              <a:gd name="T19" fmla="*/ 3342 h 58"/>
                              <a:gd name="T20" fmla="+- 0 1401 1384"/>
                              <a:gd name="T21" fmla="*/ T20 w 58"/>
                              <a:gd name="T22" fmla="+- 0 3339 3284"/>
                              <a:gd name="T23" fmla="*/ 3339 h 58"/>
                              <a:gd name="T24" fmla="+- 0 1392 1384"/>
                              <a:gd name="T25" fmla="*/ T24 w 58"/>
                              <a:gd name="T26" fmla="+- 0 3333 3284"/>
                              <a:gd name="T27" fmla="*/ 3333 h 58"/>
                              <a:gd name="T28" fmla="+- 0 1386 1384"/>
                              <a:gd name="T29" fmla="*/ T28 w 58"/>
                              <a:gd name="T30" fmla="+- 0 3324 3284"/>
                              <a:gd name="T31" fmla="*/ 3324 h 58"/>
                              <a:gd name="T32" fmla="+- 0 1384 1384"/>
                              <a:gd name="T33" fmla="*/ T32 w 58"/>
                              <a:gd name="T34" fmla="+- 0 3313 3284"/>
                              <a:gd name="T35" fmla="*/ 3313 h 58"/>
                              <a:gd name="T36" fmla="+- 0 1386 1384"/>
                              <a:gd name="T37" fmla="*/ T36 w 58"/>
                              <a:gd name="T38" fmla="+- 0 3302 3284"/>
                              <a:gd name="T39" fmla="*/ 3302 h 58"/>
                              <a:gd name="T40" fmla="+- 0 1392 1384"/>
                              <a:gd name="T41" fmla="*/ T40 w 58"/>
                              <a:gd name="T42" fmla="+- 0 3292 3284"/>
                              <a:gd name="T43" fmla="*/ 3292 h 58"/>
                              <a:gd name="T44" fmla="+- 0 1401 1384"/>
                              <a:gd name="T45" fmla="*/ T44 w 58"/>
                              <a:gd name="T46" fmla="+- 0 3286 3284"/>
                              <a:gd name="T47" fmla="*/ 3286 h 58"/>
                              <a:gd name="T48" fmla="+- 0 1413 1384"/>
                              <a:gd name="T49" fmla="*/ T48 w 58"/>
                              <a:gd name="T50" fmla="+- 0 3284 3284"/>
                              <a:gd name="T51" fmla="*/ 3284 h 58"/>
                              <a:gd name="T52" fmla="+- 0 1424 1384"/>
                              <a:gd name="T53" fmla="*/ T52 w 58"/>
                              <a:gd name="T54" fmla="+- 0 3286 3284"/>
                              <a:gd name="T55" fmla="*/ 3286 h 58"/>
                              <a:gd name="T56" fmla="+- 0 1433 1384"/>
                              <a:gd name="T57" fmla="*/ T56 w 58"/>
                              <a:gd name="T58" fmla="+- 0 3292 3284"/>
                              <a:gd name="T59" fmla="*/ 3292 h 58"/>
                              <a:gd name="T60" fmla="+- 0 1439 1384"/>
                              <a:gd name="T61" fmla="*/ T60 w 58"/>
                              <a:gd name="T62" fmla="+- 0 3302 3284"/>
                              <a:gd name="T63" fmla="*/ 3302 h 58"/>
                              <a:gd name="T64" fmla="+- 0 1441 1384"/>
                              <a:gd name="T65" fmla="*/ T64 w 58"/>
                              <a:gd name="T66" fmla="+- 0 3313 3284"/>
                              <a:gd name="T67" fmla="*/ 3313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9"/>
                                </a:moveTo>
                                <a:lnTo>
                                  <a:pt x="55" y="40"/>
                                </a:lnTo>
                                <a:lnTo>
                                  <a:pt x="49" y="49"/>
                                </a:lnTo>
                                <a:lnTo>
                                  <a:pt x="40" y="55"/>
                                </a:lnTo>
                                <a:lnTo>
                                  <a:pt x="29" y="58"/>
                                </a:lnTo>
                                <a:lnTo>
                                  <a:pt x="17" y="55"/>
                                </a:lnTo>
                                <a:lnTo>
                                  <a:pt x="8" y="49"/>
                                </a:lnTo>
                                <a:lnTo>
                                  <a:pt x="2" y="40"/>
                                </a:lnTo>
                                <a:lnTo>
                                  <a:pt x="0" y="29"/>
                                </a:lnTo>
                                <a:lnTo>
                                  <a:pt x="2" y="18"/>
                                </a:lnTo>
                                <a:lnTo>
                                  <a:pt x="8" y="8"/>
                                </a:lnTo>
                                <a:lnTo>
                                  <a:pt x="17" y="2"/>
                                </a:lnTo>
                                <a:lnTo>
                                  <a:pt x="29" y="0"/>
                                </a:lnTo>
                                <a:lnTo>
                                  <a:pt x="40" y="2"/>
                                </a:lnTo>
                                <a:lnTo>
                                  <a:pt x="49" y="8"/>
                                </a:lnTo>
                                <a:lnTo>
                                  <a:pt x="55" y="18"/>
                                </a:lnTo>
                                <a:lnTo>
                                  <a:pt x="57" y="29"/>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6" o:spid="_x0000_s1026" style="position:absolute;margin-left:68.85pt;margin-top:163.85pt;width:3.6pt;height:3.6pt;z-index:-251513856;mso-position-horizontal-relative:page;mso-position-vertical-relative:page" coordorigin="1377,3277"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">
                <v:shape id="Freeform 517" o:spid="_x0000_s1027" style="position:absolute;left:1384;top:3284;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6JX8UA&#10;AADcAAAADwAAAGRycy9kb3ducmV2LnhtbESPQWvCQBSE7wX/w/KE3nRjpbamrlIEG7GnWMHrI/tM&#10;UrNvw+7WxH/vCkKPw8x8wyxWvWnEhZyvLSuYjBMQxIXVNZcKDj+b0TsIH5A1NpZJwZU8rJaDpwWm&#10;2nac02UfShEh7FNUUIXQplL6oiKDfmxb4uidrDMYonSl1A67CDeNfEmSmTRYc1yosKV1RcV5/2cU&#10;5N8dZkf3e8ryxG6+XnfZuZ0flXoe9p8fIAL14T/8aG+1gunkDe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PolfxQAAANwAAAAPAAAAAAAAAAAAAAAAAJgCAABkcnMv&#10;ZG93bnJldi54bWxQSwUGAAAAAAQABAD1AAAAigMAAAAA&#10;" path="m29,58l17,55,8,49,2,40,,29,2,18,8,8,17,2,29,,40,2r9,6l55,18r2,11l55,40r-6,9l40,55,29,58xe" fillcolor="black" stroked="f">
                  <v:path arrowok="t" o:connecttype="custom" o:connectlocs="29,3342;17,3339;8,3333;2,3324;0,3313;2,3302;8,3292;17,3286;29,3284;40,3286;49,3292;55,3302;57,3313;55,3324;49,3333;40,3339;29,3342" o:connectangles="0,0,0,0,0,0,0,0,0,0,0,0,0,0,0,0,0"/>
                </v:shape>
                <v:shape id="Freeform 518" o:spid="_x0000_s1028" style="position:absolute;left:1384;top:3284;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mcC8IA&#10;AADcAAAADwAAAGRycy9kb3ducmV2LnhtbERPy2oCMRTdF/yHcIVupGZGQWRqFFGUUqmgU+j2Ornz&#10;wMnNkKQ6/r1ZFLo8nPdi1ZtW3Mj5xrKCdJyAIC6sbrhS8J3v3uYgfEDW2FomBQ/ysFoOXhaYaXvn&#10;E93OoRIxhH2GCuoQukxKX9Rk0I9tRxy50jqDIUJXSe3wHsNNKydJMpMGG44NNXa0qam4nn+Ngrzs&#10;sfxZH92h3I92l+QrT/Fzq9TrsF+/gwjUh3/xn/tDK5im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ZwLwgAAANwAAAAPAAAAAAAAAAAAAAAAAJgCAABkcnMvZG93&#10;bnJldi54bWxQSwUGAAAAAAQABAD1AAAAhwMAAAAA&#10;" path="m57,29l55,40r-6,9l40,55,29,58,17,55,8,49,2,40,,29,2,18,8,8,17,2,29,,40,2r9,6l55,18r2,11e" filled="f" strokeweight=".25394mm">
                  <v:path arrowok="t" o:connecttype="custom" o:connectlocs="57,3313;55,3324;49,3333;40,3339;29,3342;17,3339;8,3333;2,3324;0,3313;2,3302;8,3292;17,3286;29,3284;40,3286;49,3292;55,3302;57,3313" o:connectangles="0,0,0,0,0,0,0,0,0,0,0,0,0,0,0,0,0"/>
                </v:shape>
                <w10:wrap anchorx="page" anchory="page"/>
              </v:group>
            </w:pict>
          </mc:Fallback>
        </mc:AlternateContent>
      </w:r>
      <w:r>
        <w:rPr>
          <w:noProof/>
        </w:rPr>
        <mc:AlternateContent>
          <mc:Choice Requires="wpg">
            <w:drawing>
              <wp:anchor distT="0" distB="0" distL="114300" distR="114300" simplePos="0" relativeHeight="251803648" behindDoc="1" locked="0" layoutInCell="1" allowOverlap="1" wp14:anchorId="6BA1551B" wp14:editId="274AF09C">
                <wp:simplePos x="0" y="0"/>
                <wp:positionH relativeFrom="page">
                  <wp:posOffset>874395</wp:posOffset>
                </wp:positionH>
                <wp:positionV relativeFrom="page">
                  <wp:posOffset>2254250</wp:posOffset>
                </wp:positionV>
                <wp:extent cx="45720" cy="45720"/>
                <wp:effectExtent l="7620" t="6350" r="3810" b="14605"/>
                <wp:wrapNone/>
                <wp:docPr id="313" name="Grupo 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550"/>
                          <a:chExt cx="72" cy="72"/>
                        </a:xfrm>
                      </wpg:grpSpPr>
                      <wps:wsp>
                        <wps:cNvPr id="314" name="Freeform 520"/>
                        <wps:cNvSpPr>
                          <a:spLocks/>
                        </wps:cNvSpPr>
                        <wps:spPr bwMode="auto">
                          <a:xfrm>
                            <a:off x="1384" y="3558"/>
                            <a:ext cx="58" cy="58"/>
                          </a:xfrm>
                          <a:custGeom>
                            <a:avLst/>
                            <a:gdLst>
                              <a:gd name="T0" fmla="+- 0 1413 1384"/>
                              <a:gd name="T1" fmla="*/ T0 w 58"/>
                              <a:gd name="T2" fmla="+- 0 3615 3558"/>
                              <a:gd name="T3" fmla="*/ 3615 h 58"/>
                              <a:gd name="T4" fmla="+- 0 1401 1384"/>
                              <a:gd name="T5" fmla="*/ T4 w 58"/>
                              <a:gd name="T6" fmla="+- 0 3613 3558"/>
                              <a:gd name="T7" fmla="*/ 3613 h 58"/>
                              <a:gd name="T8" fmla="+- 0 1392 1384"/>
                              <a:gd name="T9" fmla="*/ T8 w 58"/>
                              <a:gd name="T10" fmla="+- 0 3607 3558"/>
                              <a:gd name="T11" fmla="*/ 3607 h 58"/>
                              <a:gd name="T12" fmla="+- 0 1386 1384"/>
                              <a:gd name="T13" fmla="*/ T12 w 58"/>
                              <a:gd name="T14" fmla="+- 0 3598 3558"/>
                              <a:gd name="T15" fmla="*/ 3598 h 58"/>
                              <a:gd name="T16" fmla="+- 0 1384 1384"/>
                              <a:gd name="T17" fmla="*/ T16 w 58"/>
                              <a:gd name="T18" fmla="+- 0 3586 3558"/>
                              <a:gd name="T19" fmla="*/ 3586 h 58"/>
                              <a:gd name="T20" fmla="+- 0 1386 1384"/>
                              <a:gd name="T21" fmla="*/ T20 w 58"/>
                              <a:gd name="T22" fmla="+- 0 3575 3558"/>
                              <a:gd name="T23" fmla="*/ 3575 h 58"/>
                              <a:gd name="T24" fmla="+- 0 1392 1384"/>
                              <a:gd name="T25" fmla="*/ T24 w 58"/>
                              <a:gd name="T26" fmla="+- 0 3566 3558"/>
                              <a:gd name="T27" fmla="*/ 3566 h 58"/>
                              <a:gd name="T28" fmla="+- 0 1401 1384"/>
                              <a:gd name="T29" fmla="*/ T28 w 58"/>
                              <a:gd name="T30" fmla="+- 0 3560 3558"/>
                              <a:gd name="T31" fmla="*/ 3560 h 58"/>
                              <a:gd name="T32" fmla="+- 0 1413 1384"/>
                              <a:gd name="T33" fmla="*/ T32 w 58"/>
                              <a:gd name="T34" fmla="+- 0 3558 3558"/>
                              <a:gd name="T35" fmla="*/ 3558 h 58"/>
                              <a:gd name="T36" fmla="+- 0 1424 1384"/>
                              <a:gd name="T37" fmla="*/ T36 w 58"/>
                              <a:gd name="T38" fmla="+- 0 3560 3558"/>
                              <a:gd name="T39" fmla="*/ 3560 h 58"/>
                              <a:gd name="T40" fmla="+- 0 1433 1384"/>
                              <a:gd name="T41" fmla="*/ T40 w 58"/>
                              <a:gd name="T42" fmla="+- 0 3566 3558"/>
                              <a:gd name="T43" fmla="*/ 3566 h 58"/>
                              <a:gd name="T44" fmla="+- 0 1439 1384"/>
                              <a:gd name="T45" fmla="*/ T44 w 58"/>
                              <a:gd name="T46" fmla="+- 0 3575 3558"/>
                              <a:gd name="T47" fmla="*/ 3575 h 58"/>
                              <a:gd name="T48" fmla="+- 0 1441 1384"/>
                              <a:gd name="T49" fmla="*/ T48 w 58"/>
                              <a:gd name="T50" fmla="+- 0 3586 3558"/>
                              <a:gd name="T51" fmla="*/ 3586 h 58"/>
                              <a:gd name="T52" fmla="+- 0 1439 1384"/>
                              <a:gd name="T53" fmla="*/ T52 w 58"/>
                              <a:gd name="T54" fmla="+- 0 3598 3558"/>
                              <a:gd name="T55" fmla="*/ 3598 h 58"/>
                              <a:gd name="T56" fmla="+- 0 1433 1384"/>
                              <a:gd name="T57" fmla="*/ T56 w 58"/>
                              <a:gd name="T58" fmla="+- 0 3607 3558"/>
                              <a:gd name="T59" fmla="*/ 3607 h 58"/>
                              <a:gd name="T60" fmla="+- 0 1424 1384"/>
                              <a:gd name="T61" fmla="*/ T60 w 58"/>
                              <a:gd name="T62" fmla="+- 0 3613 3558"/>
                              <a:gd name="T63" fmla="*/ 3613 h 58"/>
                              <a:gd name="T64" fmla="+- 0 1413 1384"/>
                              <a:gd name="T65" fmla="*/ T64 w 58"/>
                              <a:gd name="T66" fmla="+- 0 3615 3558"/>
                              <a:gd name="T67" fmla="*/ 3615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7"/>
                                </a:moveTo>
                                <a:lnTo>
                                  <a:pt x="17" y="55"/>
                                </a:lnTo>
                                <a:lnTo>
                                  <a:pt x="8" y="49"/>
                                </a:lnTo>
                                <a:lnTo>
                                  <a:pt x="2" y="40"/>
                                </a:lnTo>
                                <a:lnTo>
                                  <a:pt x="0" y="28"/>
                                </a:lnTo>
                                <a:lnTo>
                                  <a:pt x="2" y="17"/>
                                </a:lnTo>
                                <a:lnTo>
                                  <a:pt x="8" y="8"/>
                                </a:lnTo>
                                <a:lnTo>
                                  <a:pt x="17" y="2"/>
                                </a:lnTo>
                                <a:lnTo>
                                  <a:pt x="29" y="0"/>
                                </a:lnTo>
                                <a:lnTo>
                                  <a:pt x="40" y="2"/>
                                </a:lnTo>
                                <a:lnTo>
                                  <a:pt x="49" y="8"/>
                                </a:lnTo>
                                <a:lnTo>
                                  <a:pt x="55" y="17"/>
                                </a:lnTo>
                                <a:lnTo>
                                  <a:pt x="57" y="28"/>
                                </a:lnTo>
                                <a:lnTo>
                                  <a:pt x="55" y="40"/>
                                </a:lnTo>
                                <a:lnTo>
                                  <a:pt x="49" y="49"/>
                                </a:lnTo>
                                <a:lnTo>
                                  <a:pt x="40" y="55"/>
                                </a:lnTo>
                                <a:lnTo>
                                  <a:pt x="29"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521"/>
                        <wps:cNvSpPr>
                          <a:spLocks/>
                        </wps:cNvSpPr>
                        <wps:spPr bwMode="auto">
                          <a:xfrm>
                            <a:off x="1384" y="3558"/>
                            <a:ext cx="58" cy="58"/>
                          </a:xfrm>
                          <a:custGeom>
                            <a:avLst/>
                            <a:gdLst>
                              <a:gd name="T0" fmla="+- 0 1441 1384"/>
                              <a:gd name="T1" fmla="*/ T0 w 58"/>
                              <a:gd name="T2" fmla="+- 0 3586 3558"/>
                              <a:gd name="T3" fmla="*/ 3586 h 58"/>
                              <a:gd name="T4" fmla="+- 0 1439 1384"/>
                              <a:gd name="T5" fmla="*/ T4 w 58"/>
                              <a:gd name="T6" fmla="+- 0 3598 3558"/>
                              <a:gd name="T7" fmla="*/ 3598 h 58"/>
                              <a:gd name="T8" fmla="+- 0 1433 1384"/>
                              <a:gd name="T9" fmla="*/ T8 w 58"/>
                              <a:gd name="T10" fmla="+- 0 3607 3558"/>
                              <a:gd name="T11" fmla="*/ 3607 h 58"/>
                              <a:gd name="T12" fmla="+- 0 1424 1384"/>
                              <a:gd name="T13" fmla="*/ T12 w 58"/>
                              <a:gd name="T14" fmla="+- 0 3613 3558"/>
                              <a:gd name="T15" fmla="*/ 3613 h 58"/>
                              <a:gd name="T16" fmla="+- 0 1413 1384"/>
                              <a:gd name="T17" fmla="*/ T16 w 58"/>
                              <a:gd name="T18" fmla="+- 0 3615 3558"/>
                              <a:gd name="T19" fmla="*/ 3615 h 58"/>
                              <a:gd name="T20" fmla="+- 0 1401 1384"/>
                              <a:gd name="T21" fmla="*/ T20 w 58"/>
                              <a:gd name="T22" fmla="+- 0 3613 3558"/>
                              <a:gd name="T23" fmla="*/ 3613 h 58"/>
                              <a:gd name="T24" fmla="+- 0 1392 1384"/>
                              <a:gd name="T25" fmla="*/ T24 w 58"/>
                              <a:gd name="T26" fmla="+- 0 3607 3558"/>
                              <a:gd name="T27" fmla="*/ 3607 h 58"/>
                              <a:gd name="T28" fmla="+- 0 1386 1384"/>
                              <a:gd name="T29" fmla="*/ T28 w 58"/>
                              <a:gd name="T30" fmla="+- 0 3598 3558"/>
                              <a:gd name="T31" fmla="*/ 3598 h 58"/>
                              <a:gd name="T32" fmla="+- 0 1384 1384"/>
                              <a:gd name="T33" fmla="*/ T32 w 58"/>
                              <a:gd name="T34" fmla="+- 0 3586 3558"/>
                              <a:gd name="T35" fmla="*/ 3586 h 58"/>
                              <a:gd name="T36" fmla="+- 0 1386 1384"/>
                              <a:gd name="T37" fmla="*/ T36 w 58"/>
                              <a:gd name="T38" fmla="+- 0 3575 3558"/>
                              <a:gd name="T39" fmla="*/ 3575 h 58"/>
                              <a:gd name="T40" fmla="+- 0 1392 1384"/>
                              <a:gd name="T41" fmla="*/ T40 w 58"/>
                              <a:gd name="T42" fmla="+- 0 3566 3558"/>
                              <a:gd name="T43" fmla="*/ 3566 h 58"/>
                              <a:gd name="T44" fmla="+- 0 1401 1384"/>
                              <a:gd name="T45" fmla="*/ T44 w 58"/>
                              <a:gd name="T46" fmla="+- 0 3560 3558"/>
                              <a:gd name="T47" fmla="*/ 3560 h 58"/>
                              <a:gd name="T48" fmla="+- 0 1413 1384"/>
                              <a:gd name="T49" fmla="*/ T48 w 58"/>
                              <a:gd name="T50" fmla="+- 0 3558 3558"/>
                              <a:gd name="T51" fmla="*/ 3558 h 58"/>
                              <a:gd name="T52" fmla="+- 0 1424 1384"/>
                              <a:gd name="T53" fmla="*/ T52 w 58"/>
                              <a:gd name="T54" fmla="+- 0 3560 3558"/>
                              <a:gd name="T55" fmla="*/ 3560 h 58"/>
                              <a:gd name="T56" fmla="+- 0 1433 1384"/>
                              <a:gd name="T57" fmla="*/ T56 w 58"/>
                              <a:gd name="T58" fmla="+- 0 3566 3558"/>
                              <a:gd name="T59" fmla="*/ 3566 h 58"/>
                              <a:gd name="T60" fmla="+- 0 1439 1384"/>
                              <a:gd name="T61" fmla="*/ T60 w 58"/>
                              <a:gd name="T62" fmla="+- 0 3575 3558"/>
                              <a:gd name="T63" fmla="*/ 3575 h 58"/>
                              <a:gd name="T64" fmla="+- 0 1441 1384"/>
                              <a:gd name="T65" fmla="*/ T64 w 58"/>
                              <a:gd name="T66" fmla="+- 0 3586 3558"/>
                              <a:gd name="T67" fmla="*/ 3586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8"/>
                                </a:moveTo>
                                <a:lnTo>
                                  <a:pt x="55" y="40"/>
                                </a:lnTo>
                                <a:lnTo>
                                  <a:pt x="49" y="49"/>
                                </a:lnTo>
                                <a:lnTo>
                                  <a:pt x="40" y="55"/>
                                </a:lnTo>
                                <a:lnTo>
                                  <a:pt x="29" y="57"/>
                                </a:lnTo>
                                <a:lnTo>
                                  <a:pt x="17" y="55"/>
                                </a:lnTo>
                                <a:lnTo>
                                  <a:pt x="8" y="49"/>
                                </a:lnTo>
                                <a:lnTo>
                                  <a:pt x="2" y="40"/>
                                </a:lnTo>
                                <a:lnTo>
                                  <a:pt x="0" y="28"/>
                                </a:lnTo>
                                <a:lnTo>
                                  <a:pt x="2" y="17"/>
                                </a:lnTo>
                                <a:lnTo>
                                  <a:pt x="8" y="8"/>
                                </a:lnTo>
                                <a:lnTo>
                                  <a:pt x="17" y="2"/>
                                </a:lnTo>
                                <a:lnTo>
                                  <a:pt x="29" y="0"/>
                                </a:lnTo>
                                <a:lnTo>
                                  <a:pt x="40" y="2"/>
                                </a:lnTo>
                                <a:lnTo>
                                  <a:pt x="49" y="8"/>
                                </a:lnTo>
                                <a:lnTo>
                                  <a:pt x="55" y="17"/>
                                </a:lnTo>
                                <a:lnTo>
                                  <a:pt x="57" y="28"/>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3" o:spid="_x0000_s1026" style="position:absolute;margin-left:68.85pt;margin-top:177.5pt;width:3.6pt;height:3.6pt;z-index:-251512832;mso-position-horizontal-relative:page;mso-position-vertical-relative:page" coordorigin="1377,3550"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">
                <v:shape id="Freeform 520" o:spid="_x0000_s1027" style="position:absolute;left:1384;top:3558;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wXKMUA&#10;AADcAAAADwAAAGRycy9kb3ducmV2LnhtbESPQWvCQBSE7wX/w/KE3nRjraWmrlIEG7GnWMHrI/tM&#10;UrNvw+7WxH/vCkKPw8x8wyxWvWnEhZyvLSuYjBMQxIXVNZcKDj+b0TsIH5A1NpZJwZU8rJaDpwWm&#10;2nac02UfShEh7FNUUIXQplL6oiKDfmxb4uidrDMYonSl1A67CDeNfEmSN2mw5rhQYUvriorz/s8o&#10;yL87zI7u95Tlid18zXbZuZ0flXoe9p8fIAL14T/8aG+1gunkFe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7BcoxQAAANwAAAAPAAAAAAAAAAAAAAAAAJgCAABkcnMv&#10;ZG93bnJldi54bWxQSwUGAAAAAAQABAD1AAAAigMAAAAA&#10;" path="m29,57l17,55,8,49,2,40,,28,2,17,8,8,17,2,29,,40,2r9,6l55,17r2,11l55,40r-6,9l40,55,29,57xe" fillcolor="black" stroked="f">
                  <v:path arrowok="t" o:connecttype="custom" o:connectlocs="29,3615;17,3613;8,3607;2,3598;0,3586;2,3575;8,3566;17,3560;29,3558;40,3560;49,3566;55,3575;57,3586;55,3598;49,3607;40,3613;29,3615" o:connectangles="0,0,0,0,0,0,0,0,0,0,0,0,0,0,0,0,0"/>
                </v:shape>
                <v:shape id="Freeform 521" o:spid="_x0000_s1028" style="position:absolute;left:1384;top:3558;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gzlcYA&#10;AADcAAAADwAAAGRycy9kb3ducmV2LnhtbESP3WoCMRSE7wt9h3AK3ohm11IpW6NIi1IUhbpCb083&#10;Z3/o5mRJoq5vbwpCL4eZ+YaZLXrTijM531hWkI4TEMSF1Q1XCo75avQKwgdkja1lUnAlD4v548MM&#10;M20v/EXnQ6hEhLDPUEEdQpdJ6YuaDPqx7YijV1pnMETpKqkdXiLctHKSJFNpsOG4UGNH7zUVv4eT&#10;UZCXPZbfy73bluvh6ifZ5SluPpQaPPXLNxCB+vAfvrc/tYLn9AX+zsQj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gzlcYAAADcAAAADwAAAAAAAAAAAAAAAACYAgAAZHJz&#10;L2Rvd25yZXYueG1sUEsFBgAAAAAEAAQA9QAAAIsDAAAAAA==&#10;" path="m57,28l55,40r-6,9l40,55,29,57,17,55,8,49,2,40,,28,2,17,8,8,17,2,29,,40,2r9,6l55,17r2,11e" filled="f" strokeweight=".25394mm">
                  <v:path arrowok="t" o:connecttype="custom" o:connectlocs="57,3586;55,3598;49,3607;40,3613;29,3615;17,3613;8,3607;2,3598;0,3586;2,3575;8,3566;17,3560;29,3558;40,3560;49,3566;55,3575;57,3586" o:connectangles="0,0,0,0,0,0,0,0,0,0,0,0,0,0,0,0,0"/>
                </v:shape>
                <w10:wrap anchorx="page" anchory="page"/>
              </v:group>
            </w:pict>
          </mc:Fallback>
        </mc:AlternateContent>
      </w:r>
      <w:r>
        <w:rPr>
          <w:noProof/>
        </w:rPr>
        <mc:AlternateContent>
          <mc:Choice Requires="wps">
            <w:drawing>
              <wp:anchor distT="0" distB="0" distL="114300" distR="114300" simplePos="0" relativeHeight="251804672" behindDoc="1" locked="0" layoutInCell="1" allowOverlap="1" wp14:anchorId="00FD57A2" wp14:editId="121795DB">
                <wp:simplePos x="0" y="0"/>
                <wp:positionH relativeFrom="page">
                  <wp:posOffset>787400</wp:posOffset>
                </wp:positionH>
                <wp:positionV relativeFrom="page">
                  <wp:posOffset>407035</wp:posOffset>
                </wp:positionV>
                <wp:extent cx="5985510" cy="0"/>
                <wp:effectExtent l="6350" t="6985" r="8890" b="12065"/>
                <wp:wrapNone/>
                <wp:docPr id="312" name="Conector recto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12" o:spid="_x0000_s1026" style="position:absolute;z-index:-251511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DS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MZti&#10;pEgHTaqgVdRri2yYUPBAnXrjCgiv1M6GTOlZvZhnTb87pHTVEnXgke/rxQBEFk4kb46EhTNw277/&#10;rBnEkKPXsWjnxnYBEsqBzrE3l1tv+NkjCpuz5WI2y6CFdPQlpBgPGuv8J647FIwSS6FC2UhBTs/O&#10;ByKkGEPCttJbIWVsvVSoL/Eyy+fxgNNSsOAMYc4e9pW06ERAPJs6fDEr8NyHBeSauHaIi65BVlYf&#10;FYu3tJywzdX2RMjBBlZShYsgR+B5tQbZ/Fimy81is8gn+XS+meRpXU8+bqt8Mt9mH2b1Y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EPrQNI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05696" behindDoc="1" locked="0" layoutInCell="1" allowOverlap="1" wp14:anchorId="2DDCA849" wp14:editId="0530C091">
                <wp:simplePos x="0" y="0"/>
                <wp:positionH relativeFrom="page">
                  <wp:posOffset>787400</wp:posOffset>
                </wp:positionH>
                <wp:positionV relativeFrom="page">
                  <wp:posOffset>10175240</wp:posOffset>
                </wp:positionV>
                <wp:extent cx="5985510" cy="0"/>
                <wp:effectExtent l="6350" t="12065" r="8890" b="6985"/>
                <wp:wrapNone/>
                <wp:docPr id="311" name="Conector recto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11" o:spid="_x0000_s1026" style="position:absolute;z-index:-251510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" strokecolor="#ededed" strokeweight=".25406mm">
                <w10:wrap anchorx="page" anchory="page"/>
              </v:line>
            </w:pict>
          </mc:Fallback>
        </mc:AlternateContent>
      </w:r>
      <w:r>
        <w:rPr>
          <w:noProof/>
        </w:rPr>
        <mc:AlternateContent>
          <mc:Choice Requires="wps">
            <w:drawing>
              <wp:anchor distT="0" distB="0" distL="114300" distR="114300" simplePos="0" relativeHeight="251806720" behindDoc="1" locked="0" layoutInCell="1" allowOverlap="1" wp14:anchorId="3A5833CF" wp14:editId="64C86613">
                <wp:simplePos x="0" y="0"/>
                <wp:positionH relativeFrom="page">
                  <wp:posOffset>774700</wp:posOffset>
                </wp:positionH>
                <wp:positionV relativeFrom="page">
                  <wp:posOffset>172720</wp:posOffset>
                </wp:positionV>
                <wp:extent cx="545465" cy="147320"/>
                <wp:effectExtent l="3175" t="1270" r="3810" b="3810"/>
                <wp:wrapNone/>
                <wp:docPr id="310" name="Cuadro de texto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0" w:name="Risk_Rating"/>
                            <w:bookmarkStart w:id="151" w:name="_bookmark4"/>
                            <w:bookmarkEnd w:id="150"/>
                            <w:bookmarkEnd w:id="151"/>
                            <w:r>
                              <w:rPr>
                                <w:color w:val="AAAAAA"/>
                              </w:rPr>
                              <w:t>Risk Rat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10" o:spid="_x0000_s1143" type="#_x0000_t202" style="position:absolute;margin-left:61pt;margin-top:13.6pt;width:42.95pt;height:11.6pt;z-index:-251509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" filled="f" stroked="f">
                <v:textbox inset="0,0,0,0">
                  <w:txbxContent>
                    <w:p w:rsidR="00F37E6B" w:rsidRDefault="00F37E6B" w:rsidP="00F37E6B">
                      <w:pPr>
                        <w:pStyle w:val="Textoindependiente"/>
                      </w:pPr>
                      <w:bookmarkStart w:id="160" w:name="Risk_Rating"/>
                      <w:bookmarkStart w:id="161" w:name="_bookmark4"/>
                      <w:bookmarkEnd w:id="160"/>
                      <w:bookmarkEnd w:id="161"/>
                      <w:r>
                        <w:rPr>
                          <w:color w:val="AAAAAA"/>
                        </w:rPr>
                        <w:t>Risk Rating</w:t>
                      </w:r>
                    </w:p>
                  </w:txbxContent>
                </v:textbox>
                <w10:wrap anchorx="page" anchory="page"/>
              </v:shape>
            </w:pict>
          </mc:Fallback>
        </mc:AlternateContent>
      </w:r>
      <w:r>
        <w:rPr>
          <w:noProof/>
        </w:rPr>
        <mc:AlternateContent>
          <mc:Choice Requires="wps">
            <w:drawing>
              <wp:anchor distT="0" distB="0" distL="114300" distR="114300" simplePos="0" relativeHeight="251808768" behindDoc="1" locked="0" layoutInCell="1" allowOverlap="1" wp14:anchorId="7700CF46" wp14:editId="751CB19A">
                <wp:simplePos x="0" y="0"/>
                <wp:positionH relativeFrom="page">
                  <wp:posOffset>993775</wp:posOffset>
                </wp:positionH>
                <wp:positionV relativeFrom="page">
                  <wp:posOffset>1846580</wp:posOffset>
                </wp:positionV>
                <wp:extent cx="755650" cy="494665"/>
                <wp:effectExtent l="3175" t="0" r="3175" b="1905"/>
                <wp:wrapNone/>
                <wp:docPr id="308" name="Cuadro de texto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65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Low risk: 13</w:t>
                            </w:r>
                          </w:p>
                          <w:p w:rsidR="00F37E6B" w:rsidRDefault="00F37E6B" w:rsidP="00F37E6B">
                            <w:pPr>
                              <w:pStyle w:val="Textoindependiente"/>
                              <w:spacing w:before="78"/>
                            </w:pPr>
                            <w:r>
                              <w:t>Medium risk: 10</w:t>
                            </w:r>
                          </w:p>
                          <w:p w:rsidR="00F37E6B" w:rsidRDefault="00F37E6B" w:rsidP="00F37E6B">
                            <w:pPr>
                              <w:pStyle w:val="Textoindependiente"/>
                              <w:spacing w:before="78"/>
                            </w:pPr>
                            <w:r>
                              <w:t>Hight risk: 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8" o:spid="_x0000_s1144" type="#_x0000_t202" style="position:absolute;margin-left:78.25pt;margin-top:145.4pt;width:59.5pt;height:38.95pt;z-index:-251507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" filled="f" stroked="f">
                <v:textbox inset="0,0,0,0">
                  <w:txbxContent>
                    <w:p w:rsidR="00F37E6B" w:rsidRDefault="00F37E6B" w:rsidP="00F37E6B">
                      <w:pPr>
                        <w:pStyle w:val="Textoindependiente"/>
                      </w:pPr>
                      <w:r>
                        <w:t>Low risk: 13</w:t>
                      </w:r>
                    </w:p>
                    <w:p w:rsidR="00F37E6B" w:rsidRDefault="00F37E6B" w:rsidP="00F37E6B">
                      <w:pPr>
                        <w:pStyle w:val="Textoindependiente"/>
                        <w:spacing w:before="78"/>
                      </w:pPr>
                      <w:r>
                        <w:t>Medium risk: 10</w:t>
                      </w:r>
                    </w:p>
                    <w:p w:rsidR="00F37E6B" w:rsidRDefault="00F37E6B" w:rsidP="00F37E6B">
                      <w:pPr>
                        <w:pStyle w:val="Textoindependiente"/>
                        <w:spacing w:before="78"/>
                      </w:pPr>
                      <w:proofErr w:type="spellStart"/>
                      <w:r>
                        <w:t>Hight</w:t>
                      </w:r>
                      <w:proofErr w:type="spellEnd"/>
                      <w:r>
                        <w:t xml:space="preserve"> risk: 0</w:t>
                      </w:r>
                    </w:p>
                  </w:txbxContent>
                </v:textbox>
                <w10:wrap anchorx="page" anchory="page"/>
              </v:shape>
            </w:pict>
          </mc:Fallback>
        </mc:AlternateContent>
      </w:r>
      <w:r>
        <w:rPr>
          <w:noProof/>
        </w:rPr>
        <mc:AlternateContent>
          <mc:Choice Requires="wps">
            <w:drawing>
              <wp:anchor distT="0" distB="0" distL="114300" distR="114300" simplePos="0" relativeHeight="251809792" behindDoc="1" locked="0" layoutInCell="1" allowOverlap="1" wp14:anchorId="68D666D7" wp14:editId="043436BA">
                <wp:simplePos x="0" y="0"/>
                <wp:positionH relativeFrom="page">
                  <wp:posOffset>6704965</wp:posOffset>
                </wp:positionH>
                <wp:positionV relativeFrom="page">
                  <wp:posOffset>10261600</wp:posOffset>
                </wp:positionV>
                <wp:extent cx="80010" cy="147320"/>
                <wp:effectExtent l="0" t="3175" r="0" b="1905"/>
                <wp:wrapNone/>
                <wp:docPr id="307" name="Cuadro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7" o:spid="_x0000_s1145" type="#_x0000_t202" style="position:absolute;margin-left:527.95pt;margin-top:808pt;width:6.3pt;height:11.6pt;z-index:-251506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uxHuQIAALs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kVbs&#10;R7kCAAC7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8</w:t>
                      </w:r>
                    </w:p>
                  </w:txbxContent>
                </v:textbox>
                <w10:wrap anchorx="page" anchory="page"/>
              </v:shape>
            </w:pict>
          </mc:Fallback>
        </mc:AlternateContent>
      </w:r>
      <w:r>
        <w:rPr>
          <w:noProof/>
        </w:rPr>
        <mc:AlternateContent>
          <mc:Choice Requires="wps">
            <w:drawing>
              <wp:anchor distT="0" distB="0" distL="114300" distR="114300" simplePos="0" relativeHeight="251810816" behindDoc="1" locked="0" layoutInCell="1" allowOverlap="1" wp14:anchorId="62243145" wp14:editId="21830AA5">
                <wp:simplePos x="0" y="0"/>
                <wp:positionH relativeFrom="page">
                  <wp:posOffset>787400</wp:posOffset>
                </wp:positionH>
                <wp:positionV relativeFrom="page">
                  <wp:posOffset>267335</wp:posOffset>
                </wp:positionV>
                <wp:extent cx="5985510" cy="152400"/>
                <wp:effectExtent l="0" t="635" r="0" b="0"/>
                <wp:wrapNone/>
                <wp:docPr id="306" name="Cuadro de texto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6" o:spid="_x0000_s1146" type="#_x0000_t202" style="position:absolute;margin-left:62pt;margin-top:21.05pt;width:471.3pt;height:12pt;z-index:-251505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njdRhrkC&#10;AAC9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11840" behindDoc="1" locked="0" layoutInCell="1" allowOverlap="1" wp14:anchorId="3B3C28F8" wp14:editId="0DFC8172">
                <wp:simplePos x="0" y="0"/>
                <wp:positionH relativeFrom="page">
                  <wp:posOffset>787400</wp:posOffset>
                </wp:positionH>
                <wp:positionV relativeFrom="page">
                  <wp:posOffset>10035540</wp:posOffset>
                </wp:positionV>
                <wp:extent cx="5985510" cy="152400"/>
                <wp:effectExtent l="0" t="0" r="0" b="3810"/>
                <wp:wrapNone/>
                <wp:docPr id="305" name="Cuadro de texto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5" o:spid="_x0000_s1147" type="#_x0000_t202" style="position:absolute;margin-left:62pt;margin-top:790.2pt;width:471.3pt;height:12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cANXS&#10;uQIAAL0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15936" behindDoc="1" locked="0" layoutInCell="1" allowOverlap="1" wp14:anchorId="2AFEB39A" wp14:editId="083CF5D6">
                <wp:simplePos x="0" y="0"/>
                <wp:positionH relativeFrom="page">
                  <wp:posOffset>771525</wp:posOffset>
                </wp:positionH>
                <wp:positionV relativeFrom="page">
                  <wp:posOffset>962025</wp:posOffset>
                </wp:positionV>
                <wp:extent cx="4413885" cy="685800"/>
                <wp:effectExtent l="0" t="0" r="5715" b="0"/>
                <wp:wrapNone/>
                <wp:docPr id="301" name="Cuadro de texto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3885"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Recommendations</w:t>
                            </w:r>
                          </w:p>
                          <w:p w:rsidR="00F37E6B" w:rsidRDefault="00F37E6B" w:rsidP="00F37E6B">
                            <w:pPr>
                              <w:pStyle w:val="Textoindependiente"/>
                              <w:spacing w:before="314"/>
                            </w:pPr>
                            <w:r>
                              <w:t>Given the vulnerabilities found, some possible recommendations to remediate each of them  inclu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1" o:spid="_x0000_s1148" type="#_x0000_t202" style="position:absolute;margin-left:60.75pt;margin-top:75.75pt;width:347.55pt;height:54pt;z-index:-251500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" filled="f" stroked="f">
                <v:textbox inset="0,0,0,0">
                  <w:txbxContent>
                    <w:p w:rsidR="00F37E6B" w:rsidRPr="00112330" w:rsidRDefault="00F37E6B" w:rsidP="00F37E6B">
                      <w:pPr>
                        <w:spacing w:before="10"/>
                        <w:ind w:left="20"/>
                        <w:rPr>
                          <w:b/>
                          <w:sz w:val="34"/>
                          <w:lang w:val="en-US"/>
                        </w:rPr>
                      </w:pPr>
                      <w:r w:rsidRPr="00112330">
                        <w:rPr>
                          <w:b/>
                          <w:sz w:val="34"/>
                          <w:lang w:val="en-US"/>
                        </w:rPr>
                        <w:t>Recommendations</w:t>
                      </w:r>
                    </w:p>
                    <w:p w:rsidR="00F37E6B" w:rsidRDefault="00F37E6B" w:rsidP="00F37E6B">
                      <w:pPr>
                        <w:pStyle w:val="Textoindependiente"/>
                        <w:spacing w:before="314"/>
                      </w:pPr>
                      <w:r>
                        <w:t xml:space="preserve">Given the vulnerabilities found, some possible recommendations to remediate each of </w:t>
                      </w:r>
                      <w:proofErr w:type="gramStart"/>
                      <w:r>
                        <w:t>them  include</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12864" behindDoc="1" locked="0" layoutInCell="1" allowOverlap="1" wp14:anchorId="25AFD2E2" wp14:editId="6539EE28">
                <wp:simplePos x="0" y="0"/>
                <wp:positionH relativeFrom="page">
                  <wp:posOffset>787400</wp:posOffset>
                </wp:positionH>
                <wp:positionV relativeFrom="page">
                  <wp:posOffset>407035</wp:posOffset>
                </wp:positionV>
                <wp:extent cx="5985510" cy="0"/>
                <wp:effectExtent l="6350" t="6985" r="8890" b="12065"/>
                <wp:wrapNone/>
                <wp:docPr id="304" name="Conector recto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04" o:spid="_x0000_s1026" style="position:absolute;z-index:-251503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JVR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Mc0x&#10;UqSDJlXQKuq1RTZMKHigTr1xBYRXamdDpvSsXsyzpt8dUrpqiTrwyPf1YgAiCyeSN0fCwhm4bd9/&#10;1gxiyNHrWLRzY7sACeVA59iby603/OwRhc3ZcjGbZdBCOvoSUowHjXX+E9cdCkaJpVChbKQgp2fn&#10;AxFSjCFhW+mtkDK2XirUl3iZ5fN4wGkpWHCGMGcP+0padCIgnk0dvpgVeO7DAnJNXDvERdcgK6uP&#10;isVbWk7Y5mp7IuRgAyupwkWQI/C8WoNsfizT5WaxWeSTfDrfTPK0ricft1U+mW+zD7P6s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F4wlVE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13888" behindDoc="1" locked="0" layoutInCell="1" allowOverlap="1" wp14:anchorId="7A726E5D" wp14:editId="1300CCF7">
                <wp:simplePos x="0" y="0"/>
                <wp:positionH relativeFrom="page">
                  <wp:posOffset>787400</wp:posOffset>
                </wp:positionH>
                <wp:positionV relativeFrom="page">
                  <wp:posOffset>10175240</wp:posOffset>
                </wp:positionV>
                <wp:extent cx="5985510" cy="0"/>
                <wp:effectExtent l="6350" t="12065" r="8890" b="6985"/>
                <wp:wrapNone/>
                <wp:docPr id="303" name="Conector recto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03" o:spid="_x0000_s1026" style="position:absolute;z-index:-251502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IpdUE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814912" behindDoc="1" locked="0" layoutInCell="1" allowOverlap="1" wp14:anchorId="20C3D7DB" wp14:editId="143CA1E9">
                <wp:simplePos x="0" y="0"/>
                <wp:positionH relativeFrom="page">
                  <wp:posOffset>774700</wp:posOffset>
                </wp:positionH>
                <wp:positionV relativeFrom="page">
                  <wp:posOffset>172720</wp:posOffset>
                </wp:positionV>
                <wp:extent cx="840740" cy="147320"/>
                <wp:effectExtent l="3175" t="1270" r="3810" b="3810"/>
                <wp:wrapNone/>
                <wp:docPr id="302" name="Cuadro de texto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2" w:name="Recommendations"/>
                            <w:bookmarkStart w:id="153" w:name="_bookmark5"/>
                            <w:bookmarkEnd w:id="152"/>
                            <w:bookmarkEnd w:id="153"/>
                            <w:r>
                              <w:rPr>
                                <w:color w:val="AAAAAA"/>
                              </w:rPr>
                              <w:t>Recommenda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2" o:spid="_x0000_s1149" type="#_x0000_t202" style="position:absolute;margin-left:61pt;margin-top:13.6pt;width:66.2pt;height:11.6pt;z-index:-251501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xHuQIAALw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" filled="f" stroked="f">
                <v:textbox inset="0,0,0,0">
                  <w:txbxContent>
                    <w:p w:rsidR="00F37E6B" w:rsidRDefault="00F37E6B" w:rsidP="00F37E6B">
                      <w:pPr>
                        <w:pStyle w:val="Textoindependiente"/>
                      </w:pPr>
                      <w:bookmarkStart w:id="164" w:name="Recommendations"/>
                      <w:bookmarkStart w:id="165" w:name="_bookmark5"/>
                      <w:bookmarkEnd w:id="164"/>
                      <w:bookmarkEnd w:id="165"/>
                      <w:r>
                        <w:rPr>
                          <w:color w:val="AAAAAA"/>
                        </w:rPr>
                        <w:t>Recommendations</w:t>
                      </w:r>
                    </w:p>
                  </w:txbxContent>
                </v:textbox>
                <w10:wrap anchorx="page" anchory="page"/>
              </v:shape>
            </w:pict>
          </mc:Fallback>
        </mc:AlternateContent>
      </w:r>
      <w:r>
        <w:rPr>
          <w:noProof/>
        </w:rPr>
        <mc:AlternateContent>
          <mc:Choice Requires="wps">
            <w:drawing>
              <wp:anchor distT="0" distB="0" distL="114300" distR="114300" simplePos="0" relativeHeight="251816960" behindDoc="1" locked="0" layoutInCell="1" allowOverlap="1" wp14:anchorId="751C27B5" wp14:editId="542C3035">
                <wp:simplePos x="0" y="0"/>
                <wp:positionH relativeFrom="page">
                  <wp:posOffset>774700</wp:posOffset>
                </wp:positionH>
                <wp:positionV relativeFrom="page">
                  <wp:posOffset>1741805</wp:posOffset>
                </wp:positionV>
                <wp:extent cx="1729105" cy="198120"/>
                <wp:effectExtent l="3175" t="0" r="1270" b="3175"/>
                <wp:wrapNone/>
                <wp:docPr id="300" name="Cuadro de texto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10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Cookie No HttpOnly Fla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0" o:spid="_x0000_s1150" type="#_x0000_t202" style="position:absolute;margin-left:61pt;margin-top:137.15pt;width:136.15pt;height:15.6pt;z-index:-251499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" filled="f" stroked="f">
                <v:textbox inset="0,0,0,0">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17984" behindDoc="1" locked="0" layoutInCell="1" allowOverlap="1" wp14:anchorId="3E4238D8" wp14:editId="0D8B9D46">
                <wp:simplePos x="0" y="0"/>
                <wp:positionH relativeFrom="page">
                  <wp:posOffset>774700</wp:posOffset>
                </wp:positionH>
                <wp:positionV relativeFrom="page">
                  <wp:posOffset>2075180</wp:posOffset>
                </wp:positionV>
                <wp:extent cx="2251710" cy="147320"/>
                <wp:effectExtent l="3175" t="0" r="2540" b="0"/>
                <wp:wrapNone/>
                <wp:docPr id="299" name="Cuadro de texto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7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Ensure that the HttpOnly flag is set for all cooki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9" o:spid="_x0000_s1151" type="#_x0000_t202" style="position:absolute;margin-left:61pt;margin-top:163.4pt;width:177.3pt;height:11.6pt;z-index:-251498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" filled="f" stroked="f">
                <v:textbox inset="0,0,0,0">
                  <w:txbxContent>
                    <w:p w:rsidR="00F37E6B" w:rsidRDefault="00F37E6B" w:rsidP="00F37E6B">
                      <w:pPr>
                        <w:pStyle w:val="Textoindependiente"/>
                      </w:pPr>
                      <w:r>
                        <w:t xml:space="preserve">Ensure that the </w:t>
                      </w:r>
                      <w:proofErr w:type="spellStart"/>
                      <w:r>
                        <w:t>HttpOnly</w:t>
                      </w:r>
                      <w:proofErr w:type="spellEnd"/>
                      <w:r>
                        <w:t xml:space="preserve"> flag is set for all cookies.</w:t>
                      </w:r>
                    </w:p>
                  </w:txbxContent>
                </v:textbox>
                <w10:wrap anchorx="page" anchory="page"/>
              </v:shape>
            </w:pict>
          </mc:Fallback>
        </mc:AlternateContent>
      </w:r>
      <w:r>
        <w:rPr>
          <w:noProof/>
        </w:rPr>
        <mc:AlternateContent>
          <mc:Choice Requires="wps">
            <w:drawing>
              <wp:anchor distT="0" distB="0" distL="114300" distR="114300" simplePos="0" relativeHeight="251819008" behindDoc="1" locked="0" layoutInCell="1" allowOverlap="1" wp14:anchorId="401D41FF" wp14:editId="3D79BCFD">
                <wp:simplePos x="0" y="0"/>
                <wp:positionH relativeFrom="page">
                  <wp:posOffset>774700</wp:posOffset>
                </wp:positionH>
                <wp:positionV relativeFrom="page">
                  <wp:posOffset>2409825</wp:posOffset>
                </wp:positionV>
                <wp:extent cx="2840990" cy="198120"/>
                <wp:effectExtent l="3175" t="0" r="3810" b="1905"/>
                <wp:wrapNone/>
                <wp:docPr id="298" name="Cuadro de texto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8" o:spid="_x0000_s1152" type="#_x0000_t202" style="position:absolute;margin-left:61pt;margin-top:189.75pt;width:223.7pt;height:15.6pt;z-index:-251497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v:textbox>
                <w10:wrap anchorx="page" anchory="page"/>
              </v:shape>
            </w:pict>
          </mc:Fallback>
        </mc:AlternateContent>
      </w:r>
      <w:r>
        <w:rPr>
          <w:noProof/>
        </w:rPr>
        <mc:AlternateContent>
          <mc:Choice Requires="wps">
            <w:drawing>
              <wp:anchor distT="0" distB="0" distL="114300" distR="114300" simplePos="0" relativeHeight="251820032" behindDoc="1" locked="0" layoutInCell="1" allowOverlap="1" wp14:anchorId="0253F83A" wp14:editId="6A667307">
                <wp:simplePos x="0" y="0"/>
                <wp:positionH relativeFrom="page">
                  <wp:posOffset>774700</wp:posOffset>
                </wp:positionH>
                <wp:positionV relativeFrom="page">
                  <wp:posOffset>2743200</wp:posOffset>
                </wp:positionV>
                <wp:extent cx="5034915" cy="147320"/>
                <wp:effectExtent l="3175" t="0" r="635" b="0"/>
                <wp:wrapNone/>
                <wp:docPr id="297" name="Cuadro de texto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Ensure that the web browser's XSS filter is enabled, by setting the X-XSS-Protection HTTP response header to  '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7" o:spid="_x0000_s1153" type="#_x0000_t202" style="position:absolute;margin-left:61pt;margin-top:3in;width:396.45pt;height:11.6pt;z-index:-251496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T7buwIAAL0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" filled="f" stroked="f">
                <v:textbox inset="0,0,0,0">
                  <w:txbxContent>
                    <w:p w:rsidR="00F37E6B" w:rsidRDefault="00F37E6B" w:rsidP="00F37E6B">
                      <w:pPr>
                        <w:pStyle w:val="Textoindependiente"/>
                      </w:pPr>
                      <w:r>
                        <w:t xml:space="preserve">Ensure that the web browser's XSS filter is enabled, by setting the X-XSS-Protection HTTP response header </w:t>
                      </w:r>
                      <w:proofErr w:type="gramStart"/>
                      <w:r>
                        <w:t>to  '1'</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21056" behindDoc="1" locked="0" layoutInCell="1" allowOverlap="1" wp14:anchorId="7757C8F4" wp14:editId="7DC541AE">
                <wp:simplePos x="0" y="0"/>
                <wp:positionH relativeFrom="page">
                  <wp:posOffset>774700</wp:posOffset>
                </wp:positionH>
                <wp:positionV relativeFrom="page">
                  <wp:posOffset>3077210</wp:posOffset>
                </wp:positionV>
                <wp:extent cx="1948180" cy="198120"/>
                <wp:effectExtent l="3175" t="635" r="1270" b="1270"/>
                <wp:wrapNone/>
                <wp:docPr id="296" name="Cuadro de texto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Application Error Disclosur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6" o:spid="_x0000_s1154" type="#_x0000_t202" style="position:absolute;margin-left:61pt;margin-top:242.3pt;width:153.4pt;height:15.6pt;z-index:-251495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" filled="f" stroked="f">
                <v:textbox inset="0,0,0,0">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22080" behindDoc="1" locked="0" layoutInCell="1" allowOverlap="1" wp14:anchorId="1375B8F5" wp14:editId="26455583">
                <wp:simplePos x="0" y="0"/>
                <wp:positionH relativeFrom="page">
                  <wp:posOffset>774700</wp:posOffset>
                </wp:positionH>
                <wp:positionV relativeFrom="page">
                  <wp:posOffset>3410585</wp:posOffset>
                </wp:positionV>
                <wp:extent cx="5801360" cy="321310"/>
                <wp:effectExtent l="3175" t="635" r="0" b="1905"/>
                <wp:wrapNone/>
                <wp:docPr id="295" name="Cuadro de texto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136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Review the source code of this page. Implement custom error pages. Consider implementing a mechanism to provide a unique  error</w:t>
                            </w:r>
                          </w:p>
                          <w:p w:rsidR="00F37E6B" w:rsidRDefault="00F37E6B" w:rsidP="00F37E6B">
                            <w:pPr>
                              <w:pStyle w:val="Textoindependiente"/>
                              <w:spacing w:before="78"/>
                            </w:pPr>
                            <w:r>
                              <w:t>reference/identifier to the client (browser) while logging the details on the server side and not exposing them to the  us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5" o:spid="_x0000_s1155" type="#_x0000_t202" style="position:absolute;margin-left:61pt;margin-top:268.55pt;width:456.8pt;height:25.3pt;z-index:-251494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" filled="f" stroked="f">
                <v:textbox inset="0,0,0,0">
                  <w:txbxContent>
                    <w:p w:rsidR="00F37E6B" w:rsidRDefault="00F37E6B" w:rsidP="00F37E6B">
                      <w:pPr>
                        <w:pStyle w:val="Textoindependiente"/>
                      </w:pPr>
                      <w:r>
                        <w:t xml:space="preserve">Review the source code of this page. Implement custom error pages. Consider implementing a mechanism to provide a </w:t>
                      </w:r>
                      <w:proofErr w:type="gramStart"/>
                      <w:r>
                        <w:t>unique  error</w:t>
                      </w:r>
                      <w:proofErr w:type="gramEnd"/>
                    </w:p>
                    <w:p w:rsidR="00F37E6B" w:rsidRDefault="00F37E6B" w:rsidP="00F37E6B">
                      <w:pPr>
                        <w:pStyle w:val="Textoindependiente"/>
                        <w:spacing w:before="78"/>
                      </w:pPr>
                      <w:proofErr w:type="gramStart"/>
                      <w:r>
                        <w:t>reference/identifier</w:t>
                      </w:r>
                      <w:proofErr w:type="gramEnd"/>
                      <w:r>
                        <w:t xml:space="preserve"> to the client (browser) while logging the details on the server side and not exposing them to the  user.</w:t>
                      </w:r>
                    </w:p>
                  </w:txbxContent>
                </v:textbox>
                <w10:wrap anchorx="page" anchory="page"/>
              </v:shape>
            </w:pict>
          </mc:Fallback>
        </mc:AlternateContent>
      </w:r>
      <w:r>
        <w:rPr>
          <w:noProof/>
        </w:rPr>
        <mc:AlternateContent>
          <mc:Choice Requires="wps">
            <w:drawing>
              <wp:anchor distT="0" distB="0" distL="114300" distR="114300" simplePos="0" relativeHeight="251823104" behindDoc="1" locked="0" layoutInCell="1" allowOverlap="1" wp14:anchorId="4CEE5982" wp14:editId="6EEC9EAD">
                <wp:simplePos x="0" y="0"/>
                <wp:positionH relativeFrom="page">
                  <wp:posOffset>774700</wp:posOffset>
                </wp:positionH>
                <wp:positionV relativeFrom="page">
                  <wp:posOffset>3918585</wp:posOffset>
                </wp:positionV>
                <wp:extent cx="2761615" cy="198120"/>
                <wp:effectExtent l="3175" t="3810" r="0" b="0"/>
                <wp:wrapNone/>
                <wp:docPr id="294" name="Cuadro de texto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161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4" o:spid="_x0000_s1156" type="#_x0000_t202" style="position:absolute;margin-left:61pt;margin-top:308.55pt;width:217.45pt;height:15.6pt;z-index:-251493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v:textbox>
                <w10:wrap anchorx="page" anchory="page"/>
              </v:shape>
            </w:pict>
          </mc:Fallback>
        </mc:AlternateContent>
      </w:r>
      <w:r>
        <w:rPr>
          <w:noProof/>
        </w:rPr>
        <mc:AlternateContent>
          <mc:Choice Requires="wps">
            <w:drawing>
              <wp:anchor distT="0" distB="0" distL="114300" distR="114300" simplePos="0" relativeHeight="251824128" behindDoc="1" locked="0" layoutInCell="1" allowOverlap="1" wp14:anchorId="06903382" wp14:editId="6514C1D7">
                <wp:simplePos x="0" y="0"/>
                <wp:positionH relativeFrom="page">
                  <wp:posOffset>774700</wp:posOffset>
                </wp:positionH>
                <wp:positionV relativeFrom="page">
                  <wp:posOffset>4251960</wp:posOffset>
                </wp:positionV>
                <wp:extent cx="5899150" cy="494665"/>
                <wp:effectExtent l="3175" t="3810" r="3175" b="0"/>
                <wp:wrapNone/>
                <wp:docPr id="293" name="Cuadro de texto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4"/>
                            </w:pPr>
                            <w:r>
                              <w:t>Ensure that the application/web server sets the Content-Type header appropriately, and that it sets the X-Content-Type-Options header to 'nosniff' for all web pages. If possible, ensure that the end user uses a standards-compliant and modern web browser that does  not</w:t>
                            </w:r>
                          </w:p>
                          <w:p w:rsidR="00F37E6B" w:rsidRDefault="00F37E6B" w:rsidP="00F37E6B">
                            <w:pPr>
                              <w:pStyle w:val="Textoindependiente"/>
                              <w:spacing w:before="2"/>
                            </w:pPr>
                            <w:r>
                              <w:t>perform MIME-sniffing at all, or that can be directed by the web application/web server to not perform  MIME-sniff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3" o:spid="_x0000_s1157" type="#_x0000_t202" style="position:absolute;margin-left:61pt;margin-top:334.8pt;width:464.5pt;height:38.95pt;z-index:-251492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" filled="f" stroked="f">
                <v:textbox inset="0,0,0,0">
                  <w:txbxContent>
                    <w:p w:rsidR="00F37E6B" w:rsidRDefault="00F37E6B" w:rsidP="00F37E6B">
                      <w:pPr>
                        <w:pStyle w:val="Textoindependiente"/>
                        <w:spacing w:line="336" w:lineRule="auto"/>
                        <w:ind w:right="4"/>
                      </w:pPr>
                      <w:r>
                        <w:t>Ensure that the application/web server sets the Content-Type header appropriately, and that it sets the X-Content-Type-Options header to '</w:t>
                      </w:r>
                      <w:proofErr w:type="spellStart"/>
                      <w:r>
                        <w:t>nosniff</w:t>
                      </w:r>
                      <w:proofErr w:type="spellEnd"/>
                      <w:r>
                        <w:t xml:space="preserve">' for all web pages. If possible, ensure that the end user uses a standards-compliant and modern web browser that </w:t>
                      </w:r>
                      <w:proofErr w:type="gramStart"/>
                      <w:r>
                        <w:t>does  not</w:t>
                      </w:r>
                      <w:proofErr w:type="gramEnd"/>
                    </w:p>
                    <w:p w:rsidR="00F37E6B" w:rsidRDefault="00F37E6B" w:rsidP="00F37E6B">
                      <w:pPr>
                        <w:pStyle w:val="Textoindependiente"/>
                        <w:spacing w:before="2"/>
                      </w:pPr>
                      <w:proofErr w:type="gramStart"/>
                      <w:r>
                        <w:t>perform</w:t>
                      </w:r>
                      <w:proofErr w:type="gramEnd"/>
                      <w:r>
                        <w:t xml:space="preserve"> MIME-sniffing at all, or that can be directed by the web application/web server to not perform  MIME-sniffing.</w:t>
                      </w:r>
                    </w:p>
                  </w:txbxContent>
                </v:textbox>
                <w10:wrap anchorx="page" anchory="page"/>
              </v:shape>
            </w:pict>
          </mc:Fallback>
        </mc:AlternateContent>
      </w:r>
      <w:r>
        <w:rPr>
          <w:noProof/>
        </w:rPr>
        <mc:AlternateContent>
          <mc:Choice Requires="wps">
            <w:drawing>
              <wp:anchor distT="0" distB="0" distL="114300" distR="114300" simplePos="0" relativeHeight="251825152" behindDoc="1" locked="0" layoutInCell="1" allowOverlap="1" wp14:anchorId="685D371C" wp14:editId="5B181D7D">
                <wp:simplePos x="0" y="0"/>
                <wp:positionH relativeFrom="page">
                  <wp:posOffset>774700</wp:posOffset>
                </wp:positionH>
                <wp:positionV relativeFrom="page">
                  <wp:posOffset>4933950</wp:posOffset>
                </wp:positionV>
                <wp:extent cx="2259965" cy="198120"/>
                <wp:effectExtent l="3175" t="0" r="3810" b="1905"/>
                <wp:wrapNone/>
                <wp:docPr id="292" name="Cuadro de texto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96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Frame-Options Header Not 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2" o:spid="_x0000_s1158" type="#_x0000_t202" style="position:absolute;margin-left:61pt;margin-top:388.5pt;width:177.95pt;height:15.6pt;z-index:-251491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z w:val="24"/>
                          <w:lang w:val="en-US"/>
                        </w:rPr>
                        <w:t>X-Frame-Options Header Not Set</w:t>
                      </w:r>
                    </w:p>
                  </w:txbxContent>
                </v:textbox>
                <w10:wrap anchorx="page" anchory="page"/>
              </v:shape>
            </w:pict>
          </mc:Fallback>
        </mc:AlternateContent>
      </w:r>
      <w:r>
        <w:rPr>
          <w:noProof/>
        </w:rPr>
        <mc:AlternateContent>
          <mc:Choice Requires="wps">
            <w:drawing>
              <wp:anchor distT="0" distB="0" distL="114300" distR="114300" simplePos="0" relativeHeight="251826176" behindDoc="1" locked="0" layoutInCell="1" allowOverlap="1" wp14:anchorId="473028F7" wp14:editId="1DA05C6E">
                <wp:simplePos x="0" y="0"/>
                <wp:positionH relativeFrom="page">
                  <wp:posOffset>774700</wp:posOffset>
                </wp:positionH>
                <wp:positionV relativeFrom="page">
                  <wp:posOffset>5267325</wp:posOffset>
                </wp:positionV>
                <wp:extent cx="5969000" cy="668655"/>
                <wp:effectExtent l="3175" t="0" r="0" b="0"/>
                <wp:wrapNone/>
                <wp:docPr id="291" name="Cuadro de texto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pPr>
                            <w:r>
                              <w:t>Most modern Web browsers support the X-Frame-Options HTTP header. Ensure it's set on all web pages returned by your site (if you expect the page to be framed only by pages on your server (e.g. it's part of a FRAMESET) then you'll want to use SAMEORIGIN, otherwise if you never expect the page to be framed, you should use DENY. ALLOW-FROM allows specific websites to frame the  web</w:t>
                            </w:r>
                          </w:p>
                          <w:p w:rsidR="00F37E6B" w:rsidRDefault="00F37E6B" w:rsidP="00F37E6B">
                            <w:pPr>
                              <w:pStyle w:val="Textoindependiente"/>
                              <w:spacing w:before="2"/>
                            </w:pPr>
                            <w:r>
                              <w:t>page in supported web brows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1" o:spid="_x0000_s1159" type="#_x0000_t202" style="position:absolute;margin-left:61pt;margin-top:414.75pt;width:470pt;height:52.65pt;z-index:-251490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" filled="f" stroked="f">
                <v:textbox inset="0,0,0,0">
                  <w:txbxContent>
                    <w:p w:rsidR="00F37E6B" w:rsidRDefault="00F37E6B" w:rsidP="00F37E6B">
                      <w:pPr>
                        <w:pStyle w:val="Textoindependiente"/>
                        <w:spacing w:line="336" w:lineRule="auto"/>
                      </w:pPr>
                      <w:r>
                        <w:t xml:space="preserve">Most modern Web browsers support the X-Frame-Options HTTP header. Ensure it's set on all web pages returned by your site (if you expect the page to be framed only by pages on your server (e.g. it's part of a FRAMESET) then you'll want to use SAMEORIGIN, otherwise if you never expect the page to be framed, you should use DENY. ALLOW-FROM allows specific websites to frame </w:t>
                      </w:r>
                      <w:proofErr w:type="gramStart"/>
                      <w:r>
                        <w:t>the  web</w:t>
                      </w:r>
                      <w:proofErr w:type="gramEnd"/>
                    </w:p>
                    <w:p w:rsidR="00F37E6B" w:rsidRDefault="00F37E6B" w:rsidP="00F37E6B">
                      <w:pPr>
                        <w:pStyle w:val="Textoindependiente"/>
                        <w:spacing w:before="2"/>
                      </w:pPr>
                      <w:proofErr w:type="gramStart"/>
                      <w:r>
                        <w:t>page</w:t>
                      </w:r>
                      <w:proofErr w:type="gramEnd"/>
                      <w:r>
                        <w:t xml:space="preserve"> in supported web browsers).</w:t>
                      </w:r>
                    </w:p>
                  </w:txbxContent>
                </v:textbox>
                <w10:wrap anchorx="page" anchory="page"/>
              </v:shape>
            </w:pict>
          </mc:Fallback>
        </mc:AlternateContent>
      </w:r>
      <w:r>
        <w:rPr>
          <w:noProof/>
        </w:rPr>
        <mc:AlternateContent>
          <mc:Choice Requires="wps">
            <w:drawing>
              <wp:anchor distT="0" distB="0" distL="114300" distR="114300" simplePos="0" relativeHeight="251827200" behindDoc="1" locked="0" layoutInCell="1" allowOverlap="1" wp14:anchorId="2C06B37D" wp14:editId="18209FD9">
                <wp:simplePos x="0" y="0"/>
                <wp:positionH relativeFrom="page">
                  <wp:posOffset>774700</wp:posOffset>
                </wp:positionH>
                <wp:positionV relativeFrom="page">
                  <wp:posOffset>6123305</wp:posOffset>
                </wp:positionV>
                <wp:extent cx="1325245" cy="198120"/>
                <wp:effectExtent l="3175" t="0" r="0" b="3175"/>
                <wp:wrapNone/>
                <wp:docPr id="290" name="Cuadro de texto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Directory Brow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0" o:spid="_x0000_s1160" type="#_x0000_t202" style="position:absolute;margin-left:61pt;margin-top:482.15pt;width:104.35pt;height:15.6pt;z-index:-251489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" filled="f" stroked="f">
                <v:textbox inset="0,0,0,0">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28224" behindDoc="1" locked="0" layoutInCell="1" allowOverlap="1" wp14:anchorId="36A10EB7" wp14:editId="5BBE55E0">
                <wp:simplePos x="0" y="0"/>
                <wp:positionH relativeFrom="page">
                  <wp:posOffset>774700</wp:posOffset>
                </wp:positionH>
                <wp:positionV relativeFrom="page">
                  <wp:posOffset>6456680</wp:posOffset>
                </wp:positionV>
                <wp:extent cx="4142740" cy="147320"/>
                <wp:effectExtent l="3175" t="0" r="0" b="0"/>
                <wp:wrapNone/>
                <wp:docPr id="289" name="Cuadro de texto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2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Disable directory browsing. If this is required, make sure the listed files does not induce  risk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9" o:spid="_x0000_s1161" type="#_x0000_t202" style="position:absolute;margin-left:61pt;margin-top:508.4pt;width:326.2pt;height:11.6pt;z-index:-251488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BuwIAAL0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" filled="f" stroked="f">
                <v:textbox inset="0,0,0,0">
                  <w:txbxContent>
                    <w:p w:rsidR="00F37E6B" w:rsidRDefault="00F37E6B" w:rsidP="00F37E6B">
                      <w:pPr>
                        <w:pStyle w:val="Textoindependiente"/>
                      </w:pPr>
                      <w:r>
                        <w:t xml:space="preserve">Disable directory browsing. If this is required, make sure the listed files does not </w:t>
                      </w:r>
                      <w:proofErr w:type="gramStart"/>
                      <w:r>
                        <w:t>induce  risks</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29248" behindDoc="1" locked="0" layoutInCell="1" allowOverlap="1" wp14:anchorId="2FF15296" wp14:editId="57FA00A9">
                <wp:simplePos x="0" y="0"/>
                <wp:positionH relativeFrom="page">
                  <wp:posOffset>6704965</wp:posOffset>
                </wp:positionH>
                <wp:positionV relativeFrom="page">
                  <wp:posOffset>10261600</wp:posOffset>
                </wp:positionV>
                <wp:extent cx="80010" cy="147320"/>
                <wp:effectExtent l="0" t="3175" r="0" b="1905"/>
                <wp:wrapNone/>
                <wp:docPr id="288" name="Cuadro de texto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8" o:spid="_x0000_s1162" type="#_x0000_t202" style="position:absolute;margin-left:527.95pt;margin-top:808pt;width:6.3pt;height:11.6pt;z-index:-25148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J4ruQIAALs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ueSe&#10;K7kCAAC7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9</w:t>
                      </w:r>
                    </w:p>
                  </w:txbxContent>
                </v:textbox>
                <w10:wrap anchorx="page" anchory="page"/>
              </v:shape>
            </w:pict>
          </mc:Fallback>
        </mc:AlternateContent>
      </w:r>
      <w:r>
        <w:rPr>
          <w:noProof/>
        </w:rPr>
        <mc:AlternateContent>
          <mc:Choice Requires="wps">
            <w:drawing>
              <wp:anchor distT="0" distB="0" distL="114300" distR="114300" simplePos="0" relativeHeight="251830272" behindDoc="1" locked="0" layoutInCell="1" allowOverlap="1" wp14:anchorId="2CF827C4" wp14:editId="471A51E9">
                <wp:simplePos x="0" y="0"/>
                <wp:positionH relativeFrom="page">
                  <wp:posOffset>787400</wp:posOffset>
                </wp:positionH>
                <wp:positionV relativeFrom="page">
                  <wp:posOffset>267335</wp:posOffset>
                </wp:positionV>
                <wp:extent cx="5985510" cy="152400"/>
                <wp:effectExtent l="0" t="635" r="0" b="0"/>
                <wp:wrapNone/>
                <wp:docPr id="287" name="Cuadro de texto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7" o:spid="_x0000_s1163" type="#_x0000_t202" style="position:absolute;margin-left:62pt;margin-top:21.05pt;width:471.3pt;height:12pt;z-index:-251486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hVCugIAAL0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31296" behindDoc="1" locked="0" layoutInCell="1" allowOverlap="1" wp14:anchorId="57C52AF7" wp14:editId="420E1EF8">
                <wp:simplePos x="0" y="0"/>
                <wp:positionH relativeFrom="page">
                  <wp:posOffset>787400</wp:posOffset>
                </wp:positionH>
                <wp:positionV relativeFrom="page">
                  <wp:posOffset>10035540</wp:posOffset>
                </wp:positionV>
                <wp:extent cx="5985510" cy="152400"/>
                <wp:effectExtent l="0" t="0" r="0" b="3810"/>
                <wp:wrapNone/>
                <wp:docPr id="286" name="Cuadro de texto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6" o:spid="_x0000_s1164" type="#_x0000_t202" style="position:absolute;margin-left:62pt;margin-top:790.2pt;width:471.3pt;height:12pt;z-index:-251485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TFPB&#10;R7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32320" behindDoc="1" locked="0" layoutInCell="1" allowOverlap="1" wp14:anchorId="32C6F6BF" wp14:editId="15F4D162">
                <wp:simplePos x="0" y="0"/>
                <wp:positionH relativeFrom="page">
                  <wp:posOffset>787400</wp:posOffset>
                </wp:positionH>
                <wp:positionV relativeFrom="page">
                  <wp:posOffset>407035</wp:posOffset>
                </wp:positionV>
                <wp:extent cx="5985510" cy="0"/>
                <wp:effectExtent l="6350" t="6985" r="8890" b="12065"/>
                <wp:wrapNone/>
                <wp:docPr id="285" name="Conector recto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285" o:spid="_x0000_s1026" style="position:absolute;z-index:-251484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yTT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Xcww&#10;UqSDJlXQKuq1RTZMKHigTr1xBYRXamdDpvSsXsyTpt8dUrpqiTrwyPf1YgAiCyeSN0fCwhm4bd9/&#10;0QxiyNHrWLRzY7sACeVA59iby603/OwRhc3ZcjGbZdBCOvoSUowHjXX+M9cdCkaJpVChbKQgpyfn&#10;AxFSjCFhW+mtkDK2XirUl3iZ5fN4wGkpWHCGMGcP+0padCIgnk0dvpgVeO7DAnJNXDvERdcgK6uP&#10;isVbWk7Y5mp7IuRgAyupwkWQI/C8WoNsfizT5WaxWeSTfDrfTPK0rieftlU+mW+zj7P6Q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FM7JNM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33344" behindDoc="1" locked="0" layoutInCell="1" allowOverlap="1" wp14:anchorId="6C1167D4" wp14:editId="72C917F0">
                <wp:simplePos x="0" y="0"/>
                <wp:positionH relativeFrom="page">
                  <wp:posOffset>787400</wp:posOffset>
                </wp:positionH>
                <wp:positionV relativeFrom="page">
                  <wp:posOffset>10175240</wp:posOffset>
                </wp:positionV>
                <wp:extent cx="5985510" cy="0"/>
                <wp:effectExtent l="6350" t="12065" r="8890" b="6985"/>
                <wp:wrapNone/>
                <wp:docPr id="284" name="Conector recto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284" o:spid="_x0000_s1026" style="position:absolute;z-index:-251483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IA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XeQ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CUZGIA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834368" behindDoc="1" locked="0" layoutInCell="1" allowOverlap="1" wp14:anchorId="27A84FFE" wp14:editId="7F119C36">
                <wp:simplePos x="0" y="0"/>
                <wp:positionH relativeFrom="page">
                  <wp:posOffset>774700</wp:posOffset>
                </wp:positionH>
                <wp:positionV relativeFrom="page">
                  <wp:posOffset>172720</wp:posOffset>
                </wp:positionV>
                <wp:extent cx="1105535" cy="147320"/>
                <wp:effectExtent l="3175" t="1270" r="0" b="3810"/>
                <wp:wrapNone/>
                <wp:docPr id="283" name="Cuadro de texto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55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4" w:name="Appendix:_Methodology"/>
                            <w:bookmarkStart w:id="155" w:name="_bookmark6"/>
                            <w:bookmarkEnd w:id="154"/>
                            <w:bookmarkEnd w:id="155"/>
                            <w:r>
                              <w:rPr>
                                <w:color w:val="AAAAAA"/>
                              </w:rPr>
                              <w:t>Appendix: Methodolog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3" o:spid="_x0000_s1165" type="#_x0000_t202" style="position:absolute;margin-left:61pt;margin-top:13.6pt;width:87.05pt;height:11.6pt;z-index:-251482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7s9uwIAAL0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" filled="f" stroked="f">
                <v:textbox inset="0,0,0,0">
                  <w:txbxContent>
                    <w:p w:rsidR="00F37E6B" w:rsidRDefault="00F37E6B" w:rsidP="00F37E6B">
                      <w:pPr>
                        <w:pStyle w:val="Textoindependiente"/>
                      </w:pPr>
                      <w:bookmarkStart w:id="168" w:name="Appendix:_Methodology"/>
                      <w:bookmarkStart w:id="169" w:name="_bookmark6"/>
                      <w:bookmarkEnd w:id="168"/>
                      <w:bookmarkEnd w:id="169"/>
                      <w:r>
                        <w:rPr>
                          <w:color w:val="AAAAAA"/>
                        </w:rPr>
                        <w:t>Appendix: Methodology</w:t>
                      </w:r>
                    </w:p>
                  </w:txbxContent>
                </v:textbox>
                <w10:wrap anchorx="page" anchory="page"/>
              </v:shape>
            </w:pict>
          </mc:Fallback>
        </mc:AlternateContent>
      </w:r>
      <w:r>
        <w:rPr>
          <w:noProof/>
        </w:rPr>
        <mc:AlternateContent>
          <mc:Choice Requires="wps">
            <w:drawing>
              <wp:anchor distT="0" distB="0" distL="114300" distR="114300" simplePos="0" relativeHeight="251836416" behindDoc="1" locked="0" layoutInCell="1" allowOverlap="1" wp14:anchorId="61A2B4C2" wp14:editId="39FD5AF5">
                <wp:simplePos x="0" y="0"/>
                <wp:positionH relativeFrom="page">
                  <wp:posOffset>6650355</wp:posOffset>
                </wp:positionH>
                <wp:positionV relativeFrom="page">
                  <wp:posOffset>10261600</wp:posOffset>
                </wp:positionV>
                <wp:extent cx="134620" cy="147320"/>
                <wp:effectExtent l="1905" t="3175" r="0" b="1905"/>
                <wp:wrapNone/>
                <wp:docPr id="281" name="Cuadro de texto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rPr>
                              <w:t>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1" o:spid="_x0000_s1166" type="#_x0000_t202" style="position:absolute;margin-left:523.65pt;margin-top:808pt;width:10.6pt;height:11.6pt;z-index:-251480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" filled="f" stroked="f">
                <v:textbox inset="0,0,0,0">
                  <w:txbxContent>
                    <w:p w:rsidR="00F37E6B" w:rsidRDefault="00F37E6B" w:rsidP="00F37E6B">
                      <w:pPr>
                        <w:pStyle w:val="Textoindependiente"/>
                      </w:pPr>
                      <w:r>
                        <w:rPr>
                          <w:color w:val="AAAAAA"/>
                        </w:rPr>
                        <w:t>10</w:t>
                      </w:r>
                    </w:p>
                  </w:txbxContent>
                </v:textbox>
                <w10:wrap anchorx="page" anchory="page"/>
              </v:shape>
            </w:pict>
          </mc:Fallback>
        </mc:AlternateContent>
      </w:r>
      <w:r>
        <w:rPr>
          <w:noProof/>
        </w:rPr>
        <mc:AlternateContent>
          <mc:Choice Requires="wps">
            <w:drawing>
              <wp:anchor distT="0" distB="0" distL="114300" distR="114300" simplePos="0" relativeHeight="251837440" behindDoc="1" locked="0" layoutInCell="1" allowOverlap="1" wp14:anchorId="479732BC" wp14:editId="0E8225F3">
                <wp:simplePos x="0" y="0"/>
                <wp:positionH relativeFrom="page">
                  <wp:posOffset>787400</wp:posOffset>
                </wp:positionH>
                <wp:positionV relativeFrom="page">
                  <wp:posOffset>267335</wp:posOffset>
                </wp:positionV>
                <wp:extent cx="5985510" cy="152400"/>
                <wp:effectExtent l="0" t="635" r="0" b="0"/>
                <wp:wrapNone/>
                <wp:docPr id="280" name="Cuadro de texto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0" o:spid="_x0000_s1167" type="#_x0000_t202" style="position:absolute;margin-left:62pt;margin-top:21.05pt;width:471.3pt;height:12pt;z-index:-251479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20kxtbkC&#10;AAC9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38464" behindDoc="1" locked="0" layoutInCell="1" allowOverlap="1" wp14:anchorId="31F691FA" wp14:editId="5B4AEE39">
                <wp:simplePos x="0" y="0"/>
                <wp:positionH relativeFrom="page">
                  <wp:posOffset>787400</wp:posOffset>
                </wp:positionH>
                <wp:positionV relativeFrom="page">
                  <wp:posOffset>10035540</wp:posOffset>
                </wp:positionV>
                <wp:extent cx="5985510" cy="152400"/>
                <wp:effectExtent l="0" t="0" r="0" b="3810"/>
                <wp:wrapNone/>
                <wp:docPr id="279" name="Cuadro de texto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79" o:spid="_x0000_s1168" type="#_x0000_t202" style="position:absolute;margin-left:62pt;margin-top:790.2pt;width:471.3pt;height:12pt;z-index:-251478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eRZs&#10;bL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Pr="00C65FB8" w:rsidRDefault="00BA5233" w:rsidP="00F37E6B">
      <w:r>
        <w:rPr>
          <w:noProof/>
        </w:rPr>
        <mc:AlternateContent>
          <mc:Choice Requires="wps">
            <w:drawing>
              <wp:anchor distT="0" distB="0" distL="114300" distR="114300" simplePos="0" relativeHeight="251835392" behindDoc="1" locked="0" layoutInCell="1" allowOverlap="1" wp14:anchorId="64A1E8B5" wp14:editId="32694617">
                <wp:simplePos x="0" y="0"/>
                <wp:positionH relativeFrom="page">
                  <wp:posOffset>771525</wp:posOffset>
                </wp:positionH>
                <wp:positionV relativeFrom="page">
                  <wp:posOffset>962025</wp:posOffset>
                </wp:positionV>
                <wp:extent cx="6005830" cy="1524000"/>
                <wp:effectExtent l="0" t="0" r="13970" b="0"/>
                <wp:wrapNone/>
                <wp:docPr id="282" name="Cuadro de texto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5830" cy="152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Appendix: Methodology</w:t>
                            </w:r>
                          </w:p>
                          <w:p w:rsidR="00F37E6B" w:rsidRDefault="00F37E6B" w:rsidP="00F37E6B">
                            <w:pPr>
                              <w:pStyle w:val="Textoindependiente"/>
                              <w:spacing w:before="240" w:line="270" w:lineRule="atLeast"/>
                              <w:ind w:right="111"/>
                            </w:pPr>
                            <w:r>
                              <w:t xml:space="preserve">It should be noted that this test was performed in an automated manner using tools such as </w:t>
                            </w:r>
                            <w:r>
                              <w:rPr>
                                <w:spacing w:val="-5"/>
                              </w:rPr>
                              <w:t xml:space="preserve">OWASP </w:t>
                            </w:r>
                            <w:r>
                              <w:rPr>
                                <w:spacing w:val="-6"/>
                              </w:rPr>
                              <w:t xml:space="preserve">ZAP, </w:t>
                            </w:r>
                            <w:r>
                              <w:t>with no direct human intervention. This makes the test non-exhaustive, and it should be assumed that the target web application has many more vulnerabilities and security breaches than the ones mentioned in this report. This test should be taken as a 'lower floor' for possible vulnerabilities. If   this automated test is able to find vulnerabilities in a web application, a resourceful human should be able to find many more, most of which would escape the scope of this test. If the tested web application is found to be vulnerable, it is recommended to contact a professional penetration tester to find and mitigate these and other security</w:t>
                            </w:r>
                            <w:r>
                              <w:rPr>
                                <w:spacing w:val="37"/>
                              </w:rPr>
                              <w:t xml:space="preserve"> </w:t>
                            </w:r>
                            <w:r>
                              <w:t>breach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2" o:spid="_x0000_s1169" type="#_x0000_t202" style="position:absolute;margin-left:60.75pt;margin-top:75.75pt;width:472.9pt;height:120pt;z-index:-251481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" filled="f" stroked="f">
                <v:textbox inset="0,0,0,0">
                  <w:txbxContent>
                    <w:p w:rsidR="00F37E6B" w:rsidRPr="00112330" w:rsidRDefault="00F37E6B" w:rsidP="00F37E6B">
                      <w:pPr>
                        <w:spacing w:before="10"/>
                        <w:ind w:left="20"/>
                        <w:rPr>
                          <w:b/>
                          <w:sz w:val="34"/>
                          <w:lang w:val="en-US"/>
                        </w:rPr>
                      </w:pPr>
                      <w:r w:rsidRPr="00112330">
                        <w:rPr>
                          <w:b/>
                          <w:sz w:val="34"/>
                          <w:lang w:val="en-US"/>
                        </w:rPr>
                        <w:t>Appendix: Methodology</w:t>
                      </w:r>
                    </w:p>
                    <w:p w:rsidR="00F37E6B" w:rsidRDefault="00F37E6B" w:rsidP="00F37E6B">
                      <w:pPr>
                        <w:pStyle w:val="Textoindependiente"/>
                        <w:spacing w:before="240" w:line="270" w:lineRule="atLeast"/>
                        <w:ind w:right="111"/>
                      </w:pPr>
                      <w:r>
                        <w:t xml:space="preserve">It should be noted that this test was performed in an automated manner using tools such as </w:t>
                      </w:r>
                      <w:r>
                        <w:rPr>
                          <w:spacing w:val="-5"/>
                        </w:rPr>
                        <w:t xml:space="preserve">OWASP </w:t>
                      </w:r>
                      <w:r>
                        <w:rPr>
                          <w:spacing w:val="-6"/>
                        </w:rPr>
                        <w:t xml:space="preserve">ZAP, </w:t>
                      </w:r>
                      <w:r>
                        <w:t>with no direct human intervention. This makes the test non-exhaustive, and it should be assumed that the target web application has many more vulnerabilities and security breaches than the ones mentioned in this report. This test should be taken as a 'lower floor' for possible vulnerabilities. If   this automated test is able to find vulnerabilities in a web application, a resourceful human should be able to find many more, most of which would escape the scope of this test. If the tested web application is found to be vulnerable, it is recommended to contact a professional penetration tester to find and mitigate these and other security</w:t>
                      </w:r>
                      <w:r>
                        <w:rPr>
                          <w:spacing w:val="37"/>
                        </w:rPr>
                        <w:t xml:space="preserve"> </w:t>
                      </w:r>
                      <w:r>
                        <w:t>breaches.</w:t>
                      </w:r>
                    </w:p>
                  </w:txbxContent>
                </v:textbox>
                <w10:wrap anchorx="page" anchory="page"/>
              </v:shape>
            </w:pict>
          </mc:Fallback>
        </mc:AlternateContent>
      </w:r>
    </w:p>
    <w:p w:rsidR="00BA5233" w:rsidRDefault="00BA5233" w:rsidP="003C4462">
      <w:pPr>
        <w:rPr>
          <w:lang w:val="en-US"/>
        </w:rPr>
        <w:sectPr w:rsidR="00BA5233" w:rsidSect="003C4462">
          <w:type w:val="continuous"/>
          <w:pgSz w:w="11906" w:h="16838"/>
          <w:pgMar w:top="1417" w:right="1701" w:bottom="1417" w:left="1701" w:header="708" w:footer="708" w:gutter="0"/>
          <w:cols w:space="708"/>
          <w:docGrid w:linePitch="360"/>
        </w:sectPr>
      </w:pPr>
    </w:p>
    <w:p w:rsidR="000353D6" w:rsidRDefault="000353D6" w:rsidP="00F37E6B">
      <w:pPr>
        <w:pStyle w:val="Ttulo1"/>
        <w:rPr>
          <w:lang w:val="en-US"/>
        </w:rPr>
        <w:sectPr w:rsidR="000353D6">
          <w:pgSz w:w="11906" w:h="16838"/>
          <w:pgMar w:top="1417" w:right="1701" w:bottom="1417" w:left="1701" w:header="708" w:footer="708" w:gutter="0"/>
          <w:cols w:space="708"/>
          <w:docGrid w:linePitch="360"/>
        </w:sectPr>
      </w:pPr>
      <w:bookmarkStart w:id="156" w:name="_Toc477455051"/>
    </w:p>
    <w:p w:rsidR="00BA5233" w:rsidRPr="00560F33" w:rsidRDefault="00BA5233" w:rsidP="00F37E6B">
      <w:pPr>
        <w:pStyle w:val="Ttulo1"/>
        <w:rPr>
          <w:lang w:val="en-US"/>
        </w:rPr>
      </w:pPr>
      <w:bookmarkStart w:id="157" w:name="_Toc486428631"/>
      <w:r w:rsidRPr="00560F33">
        <w:rPr>
          <w:lang w:val="en-US"/>
        </w:rPr>
        <w:lastRenderedPageBreak/>
        <w:t>Bibliography</w:t>
      </w:r>
      <w:bookmarkEnd w:id="156"/>
      <w:bookmarkEnd w:id="157"/>
    </w:p>
    <w:p w:rsidR="00F37E6B" w:rsidRPr="00F37E6B" w:rsidRDefault="00BA5233" w:rsidP="00F37E6B">
      <w:pPr>
        <w:pStyle w:val="Bibliografa"/>
        <w:rPr>
          <w:rFonts w:ascii="Calibri" w:hAnsi="Calibri"/>
          <w:lang w:val="en-US"/>
        </w:rPr>
      </w:pPr>
      <w:r>
        <w:fldChar w:fldCharType="begin"/>
      </w:r>
      <w:r w:rsidR="00F37E6B">
        <w:rPr>
          <w:lang w:val="en-US"/>
        </w:rPr>
        <w:instrText xml:space="preserve"> ADDIN ZOTERO_BIBL {"custom":[]} CSL_BIBLIOGRAPHY </w:instrText>
      </w:r>
      <w:r>
        <w:fldChar w:fldCharType="separate"/>
      </w:r>
      <w:r w:rsidR="00F37E6B" w:rsidRPr="00F37E6B">
        <w:rPr>
          <w:rFonts w:ascii="Calibri" w:hAnsi="Calibri"/>
          <w:lang w:val="en-US"/>
        </w:rPr>
        <w:t>[1]</w:t>
      </w:r>
      <w:r w:rsidR="00F37E6B" w:rsidRPr="00F37E6B">
        <w:rPr>
          <w:rFonts w:ascii="Calibri" w:hAnsi="Calibri"/>
          <w:lang w:val="en-US"/>
        </w:rPr>
        <w:tab/>
        <w:t xml:space="preserve">G. Glover, ‘How Much Does a Pentest Cost?’, </w:t>
      </w:r>
      <w:r w:rsidR="00F37E6B" w:rsidRPr="00F37E6B">
        <w:rPr>
          <w:rFonts w:ascii="Calibri" w:hAnsi="Calibri"/>
          <w:i/>
          <w:iCs/>
          <w:lang w:val="en-US"/>
        </w:rPr>
        <w:t>SecurityMetrics</w:t>
      </w:r>
      <w:r w:rsidR="00F37E6B" w:rsidRPr="00F37E6B">
        <w:rPr>
          <w:rFonts w:ascii="Calibri" w:hAnsi="Calibri"/>
          <w:lang w:val="en-US"/>
        </w:rPr>
        <w:t>, Apr-2015. [Online]. Available: http://blog.securitymetrics.com/2015/04/penetration-test-cost.html. [Accessed: 13-Jun-2017].</w:t>
      </w:r>
    </w:p>
    <w:p w:rsidR="00F37E6B" w:rsidRPr="00F37E6B" w:rsidRDefault="00F37E6B" w:rsidP="00F37E6B">
      <w:pPr>
        <w:pStyle w:val="Bibliografa"/>
        <w:rPr>
          <w:rFonts w:ascii="Calibri" w:hAnsi="Calibri"/>
          <w:lang w:val="en-US"/>
        </w:rPr>
      </w:pPr>
      <w:r w:rsidRPr="00F37E6B">
        <w:rPr>
          <w:rFonts w:ascii="Calibri" w:hAnsi="Calibri"/>
          <w:lang w:val="en-US"/>
        </w:rPr>
        <w:t>[2]</w:t>
      </w:r>
      <w:r w:rsidRPr="00F37E6B">
        <w:rPr>
          <w:rFonts w:ascii="Calibri" w:hAnsi="Calibri"/>
          <w:lang w:val="en-US"/>
        </w:rPr>
        <w:tab/>
        <w:t xml:space="preserve">WhiteHat Security, ‘Web Applications Security Statistics Report 2015’, </w:t>
      </w:r>
      <w:r w:rsidRPr="00F37E6B">
        <w:rPr>
          <w:rFonts w:ascii="Calibri" w:hAnsi="Calibri"/>
          <w:i/>
          <w:iCs/>
          <w:lang w:val="en-US"/>
        </w:rPr>
        <w:t>WhiteHat Security, Inc</w:t>
      </w:r>
      <w:r w:rsidRPr="00F37E6B">
        <w:rPr>
          <w:rFonts w:ascii="Calibri" w:hAnsi="Calibri"/>
          <w:lang w:val="en-US"/>
        </w:rPr>
        <w:t>, 2015. [Online]. Available: https://info.whitehatsec.com/rs/whitehatsecurity/images/2015-Stats-Report.pdf.</w:t>
      </w:r>
    </w:p>
    <w:p w:rsidR="00F37E6B" w:rsidRPr="00F37E6B" w:rsidRDefault="00F37E6B" w:rsidP="00F37E6B">
      <w:pPr>
        <w:pStyle w:val="Bibliografa"/>
        <w:rPr>
          <w:rFonts w:ascii="Calibri" w:hAnsi="Calibri"/>
          <w:lang w:val="en-US"/>
        </w:rPr>
      </w:pPr>
      <w:r w:rsidRPr="00F37E6B">
        <w:rPr>
          <w:rFonts w:ascii="Calibri" w:hAnsi="Calibri"/>
          <w:lang w:val="en-US"/>
        </w:rPr>
        <w:t>[3]</w:t>
      </w:r>
      <w:r w:rsidRPr="00F37E6B">
        <w:rPr>
          <w:rFonts w:ascii="Calibri" w:hAnsi="Calibri"/>
          <w:lang w:val="en-US"/>
        </w:rPr>
        <w:tab/>
        <w:t xml:space="preserve">R. Brown, ‘Computer security threats: A brief history’, </w:t>
      </w:r>
      <w:r w:rsidRPr="00F37E6B">
        <w:rPr>
          <w:rFonts w:ascii="Calibri" w:hAnsi="Calibri"/>
          <w:i/>
          <w:iCs/>
          <w:lang w:val="en-US"/>
        </w:rPr>
        <w:t>Dell</w:t>
      </w:r>
      <w:r w:rsidRPr="00F37E6B">
        <w:rPr>
          <w:rFonts w:ascii="Calibri" w:hAnsi="Calibri"/>
          <w:lang w:val="en-US"/>
        </w:rPr>
        <w:t>, Aug-2014. [Online]. Available: https://blog.dell.com/en-us/computer-security-threats-a-brief-history/. [Accessed: 13-Jun-2017].</w:t>
      </w:r>
    </w:p>
    <w:p w:rsidR="00F37E6B" w:rsidRPr="00F37E6B" w:rsidRDefault="00F37E6B" w:rsidP="00F37E6B">
      <w:pPr>
        <w:pStyle w:val="Bibliografa"/>
        <w:rPr>
          <w:rFonts w:ascii="Calibri" w:hAnsi="Calibri"/>
          <w:lang w:val="en-US"/>
        </w:rPr>
      </w:pPr>
      <w:r w:rsidRPr="00F37E6B">
        <w:rPr>
          <w:rFonts w:ascii="Calibri" w:hAnsi="Calibri"/>
          <w:lang w:val="en-US"/>
        </w:rPr>
        <w:t>[4]</w:t>
      </w:r>
      <w:r w:rsidRPr="00F37E6B">
        <w:rPr>
          <w:rFonts w:ascii="Calibri" w:hAnsi="Calibri"/>
          <w:lang w:val="en-US"/>
        </w:rPr>
        <w:tab/>
        <w:t xml:space="preserve">R. Delgado, ‘Digital Dangers: A Brief History of Computer Security Threats’, </w:t>
      </w:r>
      <w:r w:rsidRPr="00F37E6B">
        <w:rPr>
          <w:rFonts w:ascii="Calibri" w:hAnsi="Calibri"/>
          <w:i/>
          <w:iCs/>
          <w:lang w:val="en-US"/>
        </w:rPr>
        <w:t>Information Security Buzz</w:t>
      </w:r>
      <w:r w:rsidRPr="00F37E6B">
        <w:rPr>
          <w:rFonts w:ascii="Calibri" w:hAnsi="Calibri"/>
          <w:lang w:val="en-US"/>
        </w:rPr>
        <w:t>, Sep-2014. [Online]. Available: http://www.informationsecuritybuzz.com/articles/digital-dangers-brief-history-computer-security-threats/. [Accessed: 13-Jun-2017].</w:t>
      </w:r>
    </w:p>
    <w:p w:rsidR="00F37E6B" w:rsidRPr="00F37E6B" w:rsidRDefault="00F37E6B" w:rsidP="00F37E6B">
      <w:pPr>
        <w:pStyle w:val="Bibliografa"/>
        <w:rPr>
          <w:rFonts w:ascii="Calibri" w:hAnsi="Calibri"/>
          <w:lang w:val="en-US"/>
        </w:rPr>
      </w:pPr>
      <w:r w:rsidRPr="00F37E6B">
        <w:rPr>
          <w:rFonts w:ascii="Calibri" w:hAnsi="Calibri"/>
          <w:lang w:val="en-US"/>
        </w:rPr>
        <w:t>[5]</w:t>
      </w:r>
      <w:r w:rsidRPr="00F37E6B">
        <w:rPr>
          <w:rFonts w:ascii="Calibri" w:hAnsi="Calibri"/>
          <w:lang w:val="en-US"/>
        </w:rPr>
        <w:tab/>
        <w:t xml:space="preserve">T. Julian, ‘Defining Moments in the History of Cyber-Security’, </w:t>
      </w:r>
      <w:r w:rsidRPr="00F37E6B">
        <w:rPr>
          <w:rFonts w:ascii="Calibri" w:hAnsi="Calibri"/>
          <w:i/>
          <w:iCs/>
          <w:lang w:val="en-US"/>
        </w:rPr>
        <w:t>Infosecurity Magazine</w:t>
      </w:r>
      <w:r w:rsidRPr="00F37E6B">
        <w:rPr>
          <w:rFonts w:ascii="Calibri" w:hAnsi="Calibri"/>
          <w:lang w:val="en-US"/>
        </w:rPr>
        <w:t>, Dec-2014. [Online]. Available: https://www.infosecurity-magazine.com/opinions/the-history-of-cybersecurity/. [Accessed: 13-Jun-2017].</w:t>
      </w:r>
    </w:p>
    <w:p w:rsidR="00F37E6B" w:rsidRPr="00F37E6B" w:rsidRDefault="00F37E6B" w:rsidP="00F37E6B">
      <w:pPr>
        <w:pStyle w:val="Bibliografa"/>
        <w:rPr>
          <w:rFonts w:ascii="Calibri" w:hAnsi="Calibri"/>
          <w:lang w:val="en-US"/>
        </w:rPr>
      </w:pPr>
      <w:r w:rsidRPr="00F37E6B">
        <w:rPr>
          <w:rFonts w:ascii="Calibri" w:hAnsi="Calibri"/>
          <w:lang w:val="en-US"/>
        </w:rPr>
        <w:t>[6]</w:t>
      </w:r>
      <w:r w:rsidRPr="00F37E6B">
        <w:rPr>
          <w:rFonts w:ascii="Calibri" w:hAnsi="Calibri"/>
          <w:lang w:val="en-US"/>
        </w:rPr>
        <w:tab/>
        <w:t xml:space="preserve">G. Robbins, ‘The Internet of Things: How Vulnerable Is It?’, </w:t>
      </w:r>
      <w:r w:rsidRPr="00F37E6B">
        <w:rPr>
          <w:rFonts w:ascii="Calibri" w:hAnsi="Calibri"/>
          <w:i/>
          <w:iCs/>
          <w:lang w:val="en-US"/>
        </w:rPr>
        <w:t>The San Diego Union-Tribune</w:t>
      </w:r>
      <w:r w:rsidRPr="00F37E6B">
        <w:rPr>
          <w:rFonts w:ascii="Calibri" w:hAnsi="Calibri"/>
          <w:lang w:val="en-US"/>
        </w:rPr>
        <w:t>, Oct-2016. [Online]. Available: http://www.govtech.com/fs/The-Internet-of-Things-How-Vulnerable-Is-It.html. [Accessed: 13-Jun-2017].</w:t>
      </w:r>
    </w:p>
    <w:p w:rsidR="00F37E6B" w:rsidRPr="00F37E6B" w:rsidRDefault="00F37E6B" w:rsidP="00F37E6B">
      <w:pPr>
        <w:pStyle w:val="Bibliografa"/>
        <w:rPr>
          <w:rFonts w:ascii="Calibri" w:hAnsi="Calibri"/>
          <w:lang w:val="en-US"/>
        </w:rPr>
      </w:pPr>
      <w:r w:rsidRPr="00F37E6B">
        <w:rPr>
          <w:rFonts w:ascii="Calibri" w:hAnsi="Calibri"/>
          <w:lang w:val="en-US"/>
        </w:rPr>
        <w:t>[7]</w:t>
      </w:r>
      <w:r w:rsidRPr="00F37E6B">
        <w:rPr>
          <w:rFonts w:ascii="Calibri" w:hAnsi="Calibri"/>
          <w:lang w:val="en-US"/>
        </w:rPr>
        <w:tab/>
        <w:t>M. McKeay and W. Nather, ‘Akamai’s State of the Internet Security Report (Q1 2017)’, 2017.</w:t>
      </w:r>
    </w:p>
    <w:p w:rsidR="00F37E6B" w:rsidRPr="00F37E6B" w:rsidRDefault="00F37E6B" w:rsidP="00F37E6B">
      <w:pPr>
        <w:pStyle w:val="Bibliografa"/>
        <w:rPr>
          <w:rFonts w:ascii="Calibri" w:hAnsi="Calibri"/>
          <w:lang w:val="en-US"/>
        </w:rPr>
      </w:pPr>
      <w:r w:rsidRPr="00F37E6B">
        <w:rPr>
          <w:rFonts w:ascii="Calibri" w:hAnsi="Calibri"/>
          <w:lang w:val="en-US"/>
        </w:rPr>
        <w:t>[8]</w:t>
      </w:r>
      <w:r w:rsidRPr="00F37E6B">
        <w:rPr>
          <w:rFonts w:ascii="Calibri" w:hAnsi="Calibri"/>
          <w:lang w:val="en-US"/>
        </w:rPr>
        <w:tab/>
        <w:t xml:space="preserve">M. Rouse, ‘What is social engineering?’, </w:t>
      </w:r>
      <w:r w:rsidRPr="00F37E6B">
        <w:rPr>
          <w:rFonts w:ascii="Calibri" w:hAnsi="Calibri"/>
          <w:i/>
          <w:iCs/>
          <w:lang w:val="en-US"/>
        </w:rPr>
        <w:t>SearchSecurity</w:t>
      </w:r>
      <w:r w:rsidRPr="00F37E6B">
        <w:rPr>
          <w:rFonts w:ascii="Calibri" w:hAnsi="Calibri"/>
          <w:lang w:val="en-US"/>
        </w:rPr>
        <w:t>, Feb-2016. [Online]. Available: http://searchsecurity.techtarget.com/definition/social-engineering. [Accessed: 05-Apr-2017].</w:t>
      </w:r>
    </w:p>
    <w:p w:rsidR="00F37E6B" w:rsidRPr="00F37E6B" w:rsidRDefault="00F37E6B" w:rsidP="00F37E6B">
      <w:pPr>
        <w:pStyle w:val="Bibliografa"/>
        <w:rPr>
          <w:rFonts w:ascii="Calibri" w:hAnsi="Calibri"/>
          <w:lang w:val="en-US"/>
        </w:rPr>
      </w:pPr>
      <w:r w:rsidRPr="00F37E6B">
        <w:rPr>
          <w:rFonts w:ascii="Calibri" w:hAnsi="Calibri"/>
          <w:lang w:val="en-US"/>
        </w:rPr>
        <w:t>[9]</w:t>
      </w:r>
      <w:r w:rsidRPr="00F37E6B">
        <w:rPr>
          <w:rFonts w:ascii="Calibri" w:hAnsi="Calibri"/>
          <w:lang w:val="en-US"/>
        </w:rPr>
        <w:tab/>
        <w:t xml:space="preserve">T. Bradley, ‘Introduction to Port Scanning in Network Security’, </w:t>
      </w:r>
      <w:r w:rsidRPr="00F37E6B">
        <w:rPr>
          <w:rFonts w:ascii="Calibri" w:hAnsi="Calibri"/>
          <w:i/>
          <w:iCs/>
          <w:lang w:val="en-US"/>
        </w:rPr>
        <w:t>Lifewire</w:t>
      </w:r>
      <w:r w:rsidRPr="00F37E6B">
        <w:rPr>
          <w:rFonts w:ascii="Calibri" w:hAnsi="Calibri"/>
          <w:lang w:val="en-US"/>
        </w:rPr>
        <w:t>, Feb-2016. [Online]. Available: https://www.lifewire.com/introduction-to-port-scanning-2486802. [Accessed: 25-May-2017].</w:t>
      </w:r>
    </w:p>
    <w:p w:rsidR="00F37E6B" w:rsidRPr="00F37E6B" w:rsidRDefault="00F37E6B" w:rsidP="00F37E6B">
      <w:pPr>
        <w:pStyle w:val="Bibliografa"/>
        <w:rPr>
          <w:rFonts w:ascii="Calibri" w:hAnsi="Calibri"/>
          <w:lang w:val="en-US"/>
        </w:rPr>
      </w:pPr>
      <w:r w:rsidRPr="00F37E6B">
        <w:rPr>
          <w:rFonts w:ascii="Calibri" w:hAnsi="Calibri"/>
          <w:lang w:val="en-US"/>
        </w:rPr>
        <w:t>[10]</w:t>
      </w:r>
      <w:r w:rsidRPr="00F37E6B">
        <w:rPr>
          <w:rFonts w:ascii="Calibri" w:hAnsi="Calibri"/>
          <w:lang w:val="en-US"/>
        </w:rPr>
        <w:tab/>
        <w:t xml:space="preserve">B. Kelebek, ‘Automating security tests using OWASP ZAP and Jenkins’, </w:t>
      </w:r>
      <w:r w:rsidRPr="00F37E6B">
        <w:rPr>
          <w:rFonts w:ascii="Calibri" w:hAnsi="Calibri"/>
          <w:i/>
          <w:iCs/>
          <w:lang w:val="en-US"/>
        </w:rPr>
        <w:t>Securify</w:t>
      </w:r>
      <w:r w:rsidRPr="00F37E6B">
        <w:rPr>
          <w:rFonts w:ascii="Calibri" w:hAnsi="Calibri"/>
          <w:lang w:val="en-US"/>
        </w:rPr>
        <w:t>, Mar-2015. [Online]. Available: https://www.securify.nl/blog/SFY20150303/automating_security_tests_using_owasp_zap_and_jenkins.html. [Accessed: 05-Apr-2017].</w:t>
      </w:r>
    </w:p>
    <w:p w:rsidR="00F37E6B" w:rsidRPr="00F37E6B" w:rsidRDefault="00F37E6B" w:rsidP="00F37E6B">
      <w:pPr>
        <w:pStyle w:val="Bibliografa"/>
        <w:rPr>
          <w:rFonts w:ascii="Calibri" w:hAnsi="Calibri"/>
          <w:lang w:val="en-US"/>
        </w:rPr>
      </w:pPr>
      <w:r w:rsidRPr="00F37E6B">
        <w:rPr>
          <w:rFonts w:ascii="Calibri" w:hAnsi="Calibri"/>
          <w:lang w:val="en-US"/>
        </w:rPr>
        <w:t>[11]</w:t>
      </w:r>
      <w:r w:rsidRPr="00F37E6B">
        <w:rPr>
          <w:rFonts w:ascii="Calibri" w:hAnsi="Calibri"/>
          <w:lang w:val="en-US"/>
        </w:rPr>
        <w:tab/>
        <w:t xml:space="preserve">K. Scarfone, M. Souppaya, A. Cody, and A. Orebaugh, ‘Technical Guide to Information Security Testing and Assessment’, </w:t>
      </w:r>
      <w:r w:rsidRPr="00F37E6B">
        <w:rPr>
          <w:rFonts w:ascii="Calibri" w:hAnsi="Calibri"/>
          <w:i/>
          <w:iCs/>
          <w:lang w:val="en-US"/>
        </w:rPr>
        <w:t>National Institute of Standards and Technology</w:t>
      </w:r>
      <w:r w:rsidRPr="00F37E6B">
        <w:rPr>
          <w:rFonts w:ascii="Calibri" w:hAnsi="Calibri"/>
          <w:lang w:val="en-US"/>
        </w:rPr>
        <w:t>, Sep-2008. [Online]. Available: http://nvlpubs.nist.gov/nistpubs/Legacy/SP/nistspecialpublication800-115.pdf.</w:t>
      </w:r>
    </w:p>
    <w:p w:rsidR="00F37E6B" w:rsidRPr="00F37E6B" w:rsidRDefault="00F37E6B" w:rsidP="00F37E6B">
      <w:pPr>
        <w:pStyle w:val="Bibliografa"/>
        <w:rPr>
          <w:rFonts w:ascii="Calibri" w:hAnsi="Calibri"/>
          <w:lang w:val="en-US"/>
        </w:rPr>
      </w:pPr>
      <w:r w:rsidRPr="00F37E6B">
        <w:rPr>
          <w:rFonts w:ascii="Calibri" w:hAnsi="Calibri"/>
          <w:lang w:val="en-US"/>
        </w:rPr>
        <w:t>[12]</w:t>
      </w:r>
      <w:r w:rsidRPr="00F37E6B">
        <w:rPr>
          <w:rFonts w:ascii="Calibri" w:hAnsi="Calibri"/>
          <w:lang w:val="en-US"/>
        </w:rPr>
        <w:tab/>
        <w:t>Offensive Security, ‘Penetration Test Report’, Aug-2013. [Online]. Available: https://www.offensive-security.com/reports/sample-penetration-testing-report.pdf.</w:t>
      </w:r>
    </w:p>
    <w:p w:rsidR="00F37E6B" w:rsidRPr="00F37E6B" w:rsidRDefault="00F37E6B" w:rsidP="00F37E6B">
      <w:pPr>
        <w:pStyle w:val="Bibliografa"/>
        <w:rPr>
          <w:rFonts w:ascii="Calibri" w:hAnsi="Calibri"/>
          <w:lang w:val="en-US"/>
        </w:rPr>
      </w:pPr>
      <w:r w:rsidRPr="00F37E6B">
        <w:rPr>
          <w:rFonts w:ascii="Calibri" w:hAnsi="Calibri"/>
          <w:lang w:val="en-US"/>
        </w:rPr>
        <w:t>[13]</w:t>
      </w:r>
      <w:r w:rsidRPr="00F37E6B">
        <w:rPr>
          <w:rFonts w:ascii="Calibri" w:hAnsi="Calibri"/>
          <w:lang w:val="en-US"/>
        </w:rPr>
        <w:tab/>
        <w:t>B. Hill, ‘Quickstart Guide to Using the Jinja2 Template Engine’, 2012. [Online]. Available: http://kagerato.net/articles/software/libraries/jinja-quickstart.html. [Accessed: 05-Apr-2017].</w:t>
      </w:r>
    </w:p>
    <w:p w:rsidR="00BA5233" w:rsidRPr="00767272" w:rsidRDefault="00BA5233">
      <w:pPr>
        <w:rPr>
          <w:lang w:val="en-US"/>
        </w:rPr>
      </w:pPr>
      <w:r>
        <w:fldChar w:fldCharType="end"/>
      </w:r>
    </w:p>
    <w:p w:rsidR="00BA5233" w:rsidRPr="0036520A" w:rsidRDefault="00BA5233" w:rsidP="006046DC">
      <w:pPr>
        <w:rPr>
          <w:lang w:val="en-US"/>
        </w:rPr>
      </w:pPr>
    </w:p>
    <w:sectPr w:rsidR="00BA5233" w:rsidRPr="0036520A" w:rsidSect="000353D6">
      <w:headerReference w:type="default" r:id="rId104"/>
      <w:type w:val="odd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2290" w:rsidRDefault="00BA2290" w:rsidP="00BA5233">
      <w:pPr>
        <w:spacing w:after="0" w:line="240" w:lineRule="auto"/>
      </w:pPr>
      <w:r>
        <w:separator/>
      </w:r>
    </w:p>
  </w:endnote>
  <w:endnote w:type="continuationSeparator" w:id="0">
    <w:p w:rsidR="00BA2290" w:rsidRDefault="00BA2290" w:rsidP="00BA5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872569"/>
      <w:docPartObj>
        <w:docPartGallery w:val="Page Numbers (Bottom of Page)"/>
        <w:docPartUnique/>
      </w:docPartObj>
    </w:sdtPr>
    <w:sdtEndPr/>
    <w:sdtContent>
      <w:p w:rsidR="00F37E6B" w:rsidRDefault="00F37E6B">
        <w:pPr>
          <w:pStyle w:val="Piedepgina"/>
          <w:jc w:val="right"/>
        </w:pPr>
        <w:r>
          <w:fldChar w:fldCharType="begin"/>
        </w:r>
        <w:r>
          <w:instrText>PAGE   \* MERGEFORMAT</w:instrText>
        </w:r>
        <w:r>
          <w:fldChar w:fldCharType="separate"/>
        </w:r>
        <w:r>
          <w:rPr>
            <w:noProof/>
          </w:rPr>
          <w:t>1</w:t>
        </w:r>
        <w:r>
          <w:fldChar w:fldCharType="end"/>
        </w:r>
      </w:p>
    </w:sdtContent>
  </w:sdt>
  <w:p w:rsidR="00F37E6B" w:rsidRDefault="00F37E6B">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5666561"/>
      <w:docPartObj>
        <w:docPartGallery w:val="Page Numbers (Bottom of Page)"/>
        <w:docPartUnique/>
      </w:docPartObj>
    </w:sdtPr>
    <w:sdtEndPr/>
    <w:sdtContent>
      <w:p w:rsidR="00F37E6B" w:rsidRDefault="00F37E6B">
        <w:pPr>
          <w:pStyle w:val="Piedepgina"/>
          <w:jc w:val="right"/>
        </w:pPr>
        <w:r>
          <w:fldChar w:fldCharType="begin"/>
        </w:r>
        <w:r>
          <w:instrText>PAGE   \* MERGEFORMAT</w:instrText>
        </w:r>
        <w:r>
          <w:fldChar w:fldCharType="separate"/>
        </w:r>
        <w:r w:rsidR="0012122F">
          <w:rPr>
            <w:noProof/>
          </w:rPr>
          <w:t>36</w:t>
        </w:r>
        <w:r>
          <w:fldChar w:fldCharType="end"/>
        </w:r>
      </w:p>
    </w:sdtContent>
  </w:sdt>
  <w:p w:rsidR="00F37E6B" w:rsidRDefault="00F37E6B">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2290" w:rsidRDefault="00BA2290" w:rsidP="00BA5233">
      <w:pPr>
        <w:spacing w:after="0" w:line="240" w:lineRule="auto"/>
      </w:pPr>
      <w:r>
        <w:separator/>
      </w:r>
    </w:p>
  </w:footnote>
  <w:footnote w:type="continuationSeparator" w:id="0">
    <w:p w:rsidR="00BA2290" w:rsidRDefault="00BA2290" w:rsidP="00BA5233">
      <w:pPr>
        <w:spacing w:after="0" w:line="240" w:lineRule="auto"/>
      </w:pPr>
      <w:r>
        <w:continuationSeparator/>
      </w:r>
    </w:p>
  </w:footnote>
  <w:footnote w:id="1">
    <w:p w:rsidR="00F37E6B" w:rsidRPr="00A312BE" w:rsidRDefault="00F37E6B" w:rsidP="00F37E6B">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F37E6B" w:rsidRDefault="00F37E6B" w:rsidP="00F37E6B">
      <w:r w:rsidRPr="00A312BE">
        <w:rPr>
          <w:rStyle w:val="Refdenotaalpie"/>
          <w:sz w:val="20"/>
          <w:szCs w:val="20"/>
        </w:rPr>
        <w:footnoteRef/>
      </w:r>
      <w:r w:rsidRPr="00A312BE">
        <w:rPr>
          <w:sz w:val="20"/>
          <w:szCs w:val="20"/>
        </w:rPr>
        <w:t xml:space="preserve"> https://www.owasp.org/index.php/Top10#OWASP_Top_10_for_2013</w:t>
      </w:r>
    </w:p>
  </w:footnote>
  <w:footnote w:id="3">
    <w:p w:rsidR="00F37E6B" w:rsidRDefault="00F37E6B" w:rsidP="00F37E6B">
      <w:pPr>
        <w:pStyle w:val="Textonotapie"/>
      </w:pPr>
      <w:r>
        <w:rPr>
          <w:rStyle w:val="Refdenotaalpie"/>
        </w:rPr>
        <w:footnoteRef/>
      </w:r>
      <w:r>
        <w:t xml:space="preserve"> </w:t>
      </w:r>
      <w:r w:rsidRPr="0071628A">
        <w:t>https://www.owasp.org/index.php/OWASP_Mutillidae_2_Project</w:t>
      </w:r>
    </w:p>
  </w:footnote>
  <w:footnote w:id="4">
    <w:p w:rsidR="00F37E6B" w:rsidRDefault="00F37E6B" w:rsidP="00F37E6B">
      <w:pPr>
        <w:pStyle w:val="Textonotapie"/>
      </w:pPr>
      <w:r>
        <w:rPr>
          <w:rStyle w:val="Refdenotaalpie"/>
        </w:rPr>
        <w:footnoteRef/>
      </w:r>
      <w:r>
        <w:t xml:space="preserve"> </w:t>
      </w:r>
      <w:r w:rsidRPr="00671D62">
        <w:t>https://nmap.org/</w:t>
      </w:r>
    </w:p>
  </w:footnote>
  <w:footnote w:id="5">
    <w:p w:rsidR="00F37E6B" w:rsidRDefault="00F37E6B">
      <w:pPr>
        <w:pStyle w:val="Textonotapie"/>
      </w:pPr>
      <w:r>
        <w:rPr>
          <w:rStyle w:val="Refdenotaalpie"/>
        </w:rPr>
        <w:footnoteRef/>
      </w:r>
      <w:r>
        <w:t xml:space="preserve"> </w:t>
      </w:r>
      <w:r w:rsidRPr="0081009A">
        <w:t>https://pypi.python.org/pypi/python-nmap</w:t>
      </w:r>
    </w:p>
  </w:footnote>
  <w:footnote w:id="6">
    <w:p w:rsidR="00F37E6B" w:rsidRDefault="00F37E6B">
      <w:pPr>
        <w:pStyle w:val="Textonotapie"/>
      </w:pPr>
      <w:r>
        <w:rPr>
          <w:rStyle w:val="Refdenotaalpie"/>
        </w:rPr>
        <w:footnoteRef/>
      </w:r>
      <w:r>
        <w:t xml:space="preserve"> </w:t>
      </w:r>
      <w:r w:rsidRPr="009658B8">
        <w:t>http://searchnetworking.techtarget.com/definition/CIDR</w:t>
      </w:r>
    </w:p>
  </w:footnote>
  <w:footnote w:id="7">
    <w:p w:rsidR="00F37E6B" w:rsidRDefault="00F37E6B">
      <w:pPr>
        <w:pStyle w:val="Textonotapie"/>
      </w:pPr>
      <w:r>
        <w:rPr>
          <w:rStyle w:val="Refdenotaalpie"/>
        </w:rPr>
        <w:footnoteRef/>
      </w:r>
      <w:r>
        <w:t xml:space="preserve"> </w:t>
      </w:r>
      <w:r w:rsidRPr="003C0DE6">
        <w:t>https://nmap.org/book/man-host-discovery.html</w:t>
      </w:r>
    </w:p>
  </w:footnote>
  <w:footnote w:id="8">
    <w:p w:rsidR="00F37E6B" w:rsidRDefault="00F37E6B">
      <w:pPr>
        <w:pStyle w:val="Textonotapie"/>
      </w:pPr>
      <w:r>
        <w:rPr>
          <w:rStyle w:val="Refdenotaalpie"/>
        </w:rPr>
        <w:footnoteRef/>
      </w:r>
      <w:r>
        <w:t xml:space="preserve"> </w:t>
      </w:r>
      <w:r w:rsidRPr="00C01C82">
        <w:t>https://nmap.org/book/man-port-scanning-techniques.html</w:t>
      </w:r>
    </w:p>
  </w:footnote>
  <w:footnote w:id="9">
    <w:p w:rsidR="00F37E6B" w:rsidRDefault="00F37E6B">
      <w:pPr>
        <w:pStyle w:val="Textonotapie"/>
      </w:pPr>
      <w:r>
        <w:rPr>
          <w:rStyle w:val="Refdenotaalpie"/>
        </w:rPr>
        <w:footnoteRef/>
      </w:r>
      <w:r>
        <w:t xml:space="preserve"> </w:t>
      </w:r>
      <w:r w:rsidRPr="00C92E05">
        <w:t>https://github.com/zaproxy/zaproxy/wiki/ApiPython</w:t>
      </w:r>
    </w:p>
  </w:footnote>
  <w:footnote w:id="10">
    <w:p w:rsidR="00F37E6B" w:rsidRDefault="00F37E6B">
      <w:pPr>
        <w:pStyle w:val="Textonotapie"/>
      </w:pPr>
      <w:r>
        <w:rPr>
          <w:rStyle w:val="Refdenotaalpie"/>
        </w:rPr>
        <w:footnoteRef/>
      </w:r>
      <w:r>
        <w:t xml:space="preserve"> </w:t>
      </w:r>
      <w:r w:rsidRPr="00186C04">
        <w:t>https://github.com/zaproxy/zap-core-help/wiki/HelpAddonsPscanrulesPscanrules</w:t>
      </w:r>
    </w:p>
  </w:footnote>
  <w:footnote w:id="11">
    <w:p w:rsidR="00F37E6B" w:rsidRDefault="00F37E6B">
      <w:pPr>
        <w:pStyle w:val="Textonotapie"/>
      </w:pPr>
      <w:r>
        <w:rPr>
          <w:rStyle w:val="Refdenotaalpie"/>
        </w:rPr>
        <w:footnoteRef/>
      </w:r>
      <w:r>
        <w:t xml:space="preserve"> </w:t>
      </w:r>
      <w:r w:rsidRPr="002414B8">
        <w:t>https://www.keycdn.com/support/what-is-mime-sniffing/</w:t>
      </w:r>
    </w:p>
  </w:footnote>
  <w:footnote w:id="12">
    <w:p w:rsidR="00F37E6B" w:rsidRDefault="00F37E6B">
      <w:pPr>
        <w:pStyle w:val="Textonotapie"/>
      </w:pPr>
      <w:r>
        <w:rPr>
          <w:rStyle w:val="Refdenotaalpie"/>
        </w:rPr>
        <w:footnoteRef/>
      </w:r>
      <w:r>
        <w:t xml:space="preserve"> </w:t>
      </w:r>
      <w:r w:rsidRPr="008F1E00">
        <w:t>https://www.keycdn.com/blog/x-frame-options/</w:t>
      </w:r>
    </w:p>
  </w:footnote>
  <w:footnote w:id="13">
    <w:p w:rsidR="00F37E6B" w:rsidRDefault="00F37E6B">
      <w:pPr>
        <w:pStyle w:val="Textonotapie"/>
      </w:pPr>
      <w:r>
        <w:rPr>
          <w:rStyle w:val="Refdenotaalpie"/>
        </w:rPr>
        <w:footnoteRef/>
      </w:r>
      <w:r>
        <w:t xml:space="preserve"> </w:t>
      </w:r>
      <w:r w:rsidRPr="00C4221A">
        <w:t>https://github.com/zaproxy/zap-core-help/wiki/HelpAddonsAscanrulesAscanrules</w:t>
      </w:r>
    </w:p>
  </w:footnote>
  <w:footnote w:id="14">
    <w:p w:rsidR="00F37E6B" w:rsidRDefault="00F37E6B" w:rsidP="00F37E6B">
      <w:pPr>
        <w:pStyle w:val="Textonotapie"/>
      </w:pPr>
      <w:r>
        <w:rPr>
          <w:rStyle w:val="Refdenotaalpie"/>
        </w:rPr>
        <w:footnoteRef/>
      </w:r>
      <w:r>
        <w:t xml:space="preserve"> </w:t>
      </w:r>
      <w:r w:rsidRPr="00192401">
        <w:t>https://www.acunetix.com/websitesecurity/crlf-injection/</w:t>
      </w:r>
    </w:p>
  </w:footnote>
  <w:footnote w:id="15">
    <w:p w:rsidR="00F37E6B" w:rsidRDefault="00F37E6B">
      <w:pPr>
        <w:pStyle w:val="Textonotapie"/>
      </w:pPr>
      <w:r>
        <w:rPr>
          <w:rStyle w:val="Refdenotaalpie"/>
        </w:rPr>
        <w:footnoteRef/>
      </w:r>
      <w:r>
        <w:t xml:space="preserve"> </w:t>
      </w:r>
      <w:r w:rsidRPr="003815E2">
        <w:t>https://gitbookio.gitbooks.io/documentation/content/format/templating.html</w:t>
      </w:r>
    </w:p>
  </w:footnote>
  <w:footnote w:id="16">
    <w:p w:rsidR="00F37E6B" w:rsidRDefault="00F37E6B">
      <w:pPr>
        <w:pStyle w:val="Textonotapie"/>
      </w:pPr>
      <w:r>
        <w:rPr>
          <w:rStyle w:val="Refdenotaalpie"/>
        </w:rPr>
        <w:footnoteRef/>
      </w:r>
      <w:r>
        <w:t xml:space="preserve"> </w:t>
      </w:r>
      <w:r w:rsidRPr="00285CD5">
        <w:t>http://elinux.org/RPi_Hub</w:t>
      </w:r>
    </w:p>
  </w:footnote>
  <w:footnote w:id="17">
    <w:p w:rsidR="00F37E6B" w:rsidRDefault="00F37E6B">
      <w:pPr>
        <w:pStyle w:val="Textonotapie"/>
      </w:pPr>
      <w:r>
        <w:rPr>
          <w:rStyle w:val="Refdenotaalpie"/>
        </w:rPr>
        <w:footnoteRef/>
      </w:r>
      <w:r>
        <w:t xml:space="preserve"> </w:t>
      </w:r>
      <w:r w:rsidRPr="00096A93">
        <w:t>https://www.raspberrypi.org/documentation/remote-access/vnc/</w:t>
      </w:r>
    </w:p>
  </w:footnote>
  <w:footnote w:id="18">
    <w:p w:rsidR="00F37E6B" w:rsidRDefault="00F37E6B">
      <w:pPr>
        <w:pStyle w:val="Textonotapie"/>
      </w:pPr>
      <w:r>
        <w:rPr>
          <w:rStyle w:val="Refdenotaalpie"/>
        </w:rPr>
        <w:footnoteRef/>
      </w:r>
      <w:r>
        <w:t xml:space="preserve"> </w:t>
      </w:r>
      <w:r w:rsidRPr="00E3037B">
        <w:t>https://www.modmypi.com/blog/how-to-give-your-raspberry-pi-a-static-ip-address-update</w:t>
      </w:r>
    </w:p>
  </w:footnote>
  <w:footnote w:id="19">
    <w:p w:rsidR="00F37E6B" w:rsidRDefault="00F37E6B">
      <w:pPr>
        <w:pStyle w:val="Textonotapie"/>
      </w:pPr>
      <w:r>
        <w:rPr>
          <w:rStyle w:val="Refdenotaalpie"/>
        </w:rPr>
        <w:footnoteRef/>
      </w:r>
      <w:r>
        <w:t xml:space="preserve"> </w:t>
      </w:r>
      <w:r w:rsidRPr="00FC07B7">
        <w:t>https://www.pygame.org/wiki/abou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114"/>
      <w:gridCol w:w="2620"/>
    </w:tblGrid>
    <w:tr w:rsidR="00D25DBE">
      <w:tc>
        <w:tcPr>
          <w:tcW w:w="3500" w:type="pct"/>
          <w:tcBorders>
            <w:bottom w:val="single" w:sz="4" w:space="0" w:color="auto"/>
          </w:tcBorders>
          <w:vAlign w:val="bottom"/>
        </w:tcPr>
        <w:p w:rsidR="00D25DBE" w:rsidRDefault="00D25DBE" w:rsidP="00D25DBE">
          <w:pPr>
            <w:pStyle w:val="Encabezado"/>
            <w:rPr>
              <w:color w:val="76923C" w:themeColor="accent3" w:themeShade="BF"/>
              <w:sz w:val="24"/>
              <w:szCs w:val="24"/>
            </w:rPr>
          </w:pPr>
          <w:r>
            <w:rPr>
              <w:b/>
              <w:bCs/>
              <w:color w:val="76923C" w:themeColor="accent3" w:themeShade="BF"/>
              <w:sz w:val="24"/>
              <w:szCs w:val="24"/>
            </w:rPr>
            <w:fldChar w:fldCharType="begin"/>
          </w:r>
          <w:r>
            <w:rPr>
              <w:b/>
              <w:bCs/>
              <w:color w:val="76923C" w:themeColor="accent3" w:themeShade="BF"/>
              <w:sz w:val="24"/>
              <w:szCs w:val="24"/>
            </w:rPr>
            <w:instrText xml:space="preserve"> STYLEREF  "Título 1"  \* MERGEFORMAT </w:instrText>
          </w:r>
          <w:r>
            <w:rPr>
              <w:b/>
              <w:bCs/>
              <w:color w:val="76923C" w:themeColor="accent3" w:themeShade="BF"/>
              <w:sz w:val="24"/>
              <w:szCs w:val="24"/>
            </w:rPr>
            <w:fldChar w:fldCharType="separate"/>
          </w:r>
          <w:r w:rsidR="0012122F">
            <w:rPr>
              <w:b/>
              <w:bCs/>
              <w:noProof/>
              <w:color w:val="76923C" w:themeColor="accent3" w:themeShade="BF"/>
              <w:sz w:val="24"/>
              <w:szCs w:val="24"/>
            </w:rPr>
            <w:t>Appendix</w:t>
          </w:r>
          <w:r>
            <w:rPr>
              <w:b/>
              <w:bCs/>
              <w:color w:val="76923C" w:themeColor="accent3" w:themeShade="BF"/>
              <w:sz w:val="24"/>
              <w:szCs w:val="24"/>
            </w:rPr>
            <w:fldChar w:fldCharType="end"/>
          </w:r>
        </w:p>
      </w:tc>
      <w:tc>
        <w:tcPr>
          <w:tcW w:w="1500" w:type="pct"/>
          <w:tcBorders>
            <w:bottom w:val="single" w:sz="4" w:space="0" w:color="943634" w:themeColor="accent2" w:themeShade="BF"/>
          </w:tcBorders>
          <w:shd w:val="clear" w:color="auto" w:fill="943634" w:themeFill="accent2" w:themeFillShade="BF"/>
          <w:vAlign w:val="bottom"/>
        </w:tcPr>
        <w:p w:rsidR="00D25DBE" w:rsidRDefault="00D25DBE" w:rsidP="00D25DBE">
          <w:pPr>
            <w:pStyle w:val="Encabezado"/>
            <w:jc w:val="center"/>
            <w:rPr>
              <w:color w:val="FFFFFF" w:themeColor="background1"/>
            </w:rPr>
          </w:pPr>
          <w:r>
            <w:rPr>
              <w:color w:val="FFFFFF" w:themeColor="background1"/>
            </w:rPr>
            <w:fldChar w:fldCharType="begin"/>
          </w:r>
          <w:r>
            <w:rPr>
              <w:color w:val="FFFFFF" w:themeColor="background1"/>
            </w:rPr>
            <w:instrText xml:space="preserve"> STYLEREF  "Título 2"  \* MERGEFORMAT </w:instrText>
          </w:r>
          <w:r>
            <w:rPr>
              <w:color w:val="FFFFFF" w:themeColor="background1"/>
            </w:rPr>
            <w:fldChar w:fldCharType="separate"/>
          </w:r>
          <w:r w:rsidR="0012122F">
            <w:rPr>
              <w:noProof/>
              <w:color w:val="FFFFFF" w:themeColor="background1"/>
            </w:rPr>
            <w:t>Sample Scan Report</w:t>
          </w:r>
          <w:r>
            <w:rPr>
              <w:color w:val="FFFFFF" w:themeColor="background1"/>
            </w:rPr>
            <w:fldChar w:fldCharType="end"/>
          </w:r>
        </w:p>
      </w:tc>
    </w:tr>
  </w:tbl>
  <w:p w:rsidR="00F37E6B" w:rsidRDefault="00F37E6B">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Encabezado"/>
    </w:pPr>
    <w:r>
      <w:ptab w:relativeTo="margin" w:alignment="right" w:leader="none"/>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5C6A"/>
    <w:multiLevelType w:val="hybridMultilevel"/>
    <w:tmpl w:val="4BE610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3E2A14A6"/>
    <w:multiLevelType w:val="hybridMultilevel"/>
    <w:tmpl w:val="596051A4"/>
    <w:lvl w:ilvl="0" w:tplc="49DE1D2C">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84A104F"/>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520E"/>
    <w:rsid w:val="00015D34"/>
    <w:rsid w:val="0002535B"/>
    <w:rsid w:val="00032C61"/>
    <w:rsid w:val="00034348"/>
    <w:rsid w:val="00034511"/>
    <w:rsid w:val="000353D6"/>
    <w:rsid w:val="00035E23"/>
    <w:rsid w:val="000360F1"/>
    <w:rsid w:val="000606D6"/>
    <w:rsid w:val="000641CB"/>
    <w:rsid w:val="00076FED"/>
    <w:rsid w:val="00094046"/>
    <w:rsid w:val="000B41AB"/>
    <w:rsid w:val="000B5D96"/>
    <w:rsid w:val="000C6ACD"/>
    <w:rsid w:val="000C7642"/>
    <w:rsid w:val="000F6EA1"/>
    <w:rsid w:val="00115203"/>
    <w:rsid w:val="0012122F"/>
    <w:rsid w:val="00151186"/>
    <w:rsid w:val="0016057A"/>
    <w:rsid w:val="00166BAB"/>
    <w:rsid w:val="00186DAD"/>
    <w:rsid w:val="001B5413"/>
    <w:rsid w:val="001C06ED"/>
    <w:rsid w:val="001D5369"/>
    <w:rsid w:val="001E6AA8"/>
    <w:rsid w:val="001F26F6"/>
    <w:rsid w:val="0021349A"/>
    <w:rsid w:val="0023075A"/>
    <w:rsid w:val="00230F96"/>
    <w:rsid w:val="00246313"/>
    <w:rsid w:val="002541A6"/>
    <w:rsid w:val="00285CD5"/>
    <w:rsid w:val="002A5798"/>
    <w:rsid w:val="002B38BC"/>
    <w:rsid w:val="002E4595"/>
    <w:rsid w:val="002E4FBF"/>
    <w:rsid w:val="0033068E"/>
    <w:rsid w:val="003310FA"/>
    <w:rsid w:val="0033450F"/>
    <w:rsid w:val="00341C84"/>
    <w:rsid w:val="0036228C"/>
    <w:rsid w:val="00363F68"/>
    <w:rsid w:val="00364FBA"/>
    <w:rsid w:val="0036520A"/>
    <w:rsid w:val="0037298B"/>
    <w:rsid w:val="00390615"/>
    <w:rsid w:val="003954D6"/>
    <w:rsid w:val="003B2548"/>
    <w:rsid w:val="003B4654"/>
    <w:rsid w:val="003C42D1"/>
    <w:rsid w:val="003C4462"/>
    <w:rsid w:val="003F310A"/>
    <w:rsid w:val="00411F18"/>
    <w:rsid w:val="00434623"/>
    <w:rsid w:val="004463C2"/>
    <w:rsid w:val="00462498"/>
    <w:rsid w:val="00475BC2"/>
    <w:rsid w:val="004835A5"/>
    <w:rsid w:val="00486A78"/>
    <w:rsid w:val="004E7030"/>
    <w:rsid w:val="005010E9"/>
    <w:rsid w:val="00533EE7"/>
    <w:rsid w:val="00555AC2"/>
    <w:rsid w:val="005A385E"/>
    <w:rsid w:val="005C498B"/>
    <w:rsid w:val="006046DC"/>
    <w:rsid w:val="00611CD6"/>
    <w:rsid w:val="00635D29"/>
    <w:rsid w:val="00636672"/>
    <w:rsid w:val="00641513"/>
    <w:rsid w:val="00683AAA"/>
    <w:rsid w:val="0068494F"/>
    <w:rsid w:val="006C1946"/>
    <w:rsid w:val="006C2C25"/>
    <w:rsid w:val="006E2066"/>
    <w:rsid w:val="006F2128"/>
    <w:rsid w:val="0070520E"/>
    <w:rsid w:val="007077A1"/>
    <w:rsid w:val="00725B88"/>
    <w:rsid w:val="007315D5"/>
    <w:rsid w:val="00753BFE"/>
    <w:rsid w:val="00767272"/>
    <w:rsid w:val="007828A9"/>
    <w:rsid w:val="0078418B"/>
    <w:rsid w:val="00792545"/>
    <w:rsid w:val="007B35BE"/>
    <w:rsid w:val="007F1CD0"/>
    <w:rsid w:val="008074D7"/>
    <w:rsid w:val="00821877"/>
    <w:rsid w:val="008273ED"/>
    <w:rsid w:val="00831698"/>
    <w:rsid w:val="008411DA"/>
    <w:rsid w:val="008421C3"/>
    <w:rsid w:val="00843A9A"/>
    <w:rsid w:val="00846170"/>
    <w:rsid w:val="00851A71"/>
    <w:rsid w:val="00873143"/>
    <w:rsid w:val="008841AE"/>
    <w:rsid w:val="00890A7F"/>
    <w:rsid w:val="0089301F"/>
    <w:rsid w:val="008A2B2E"/>
    <w:rsid w:val="008B11D3"/>
    <w:rsid w:val="008D50FC"/>
    <w:rsid w:val="008F0C33"/>
    <w:rsid w:val="009046DB"/>
    <w:rsid w:val="0092311D"/>
    <w:rsid w:val="00946811"/>
    <w:rsid w:val="009627E2"/>
    <w:rsid w:val="0096446E"/>
    <w:rsid w:val="009927C6"/>
    <w:rsid w:val="009B09DC"/>
    <w:rsid w:val="009B3571"/>
    <w:rsid w:val="009C7136"/>
    <w:rsid w:val="009E0DF7"/>
    <w:rsid w:val="009F122D"/>
    <w:rsid w:val="00A04FF3"/>
    <w:rsid w:val="00A24B69"/>
    <w:rsid w:val="00A528A4"/>
    <w:rsid w:val="00A5627A"/>
    <w:rsid w:val="00A606FB"/>
    <w:rsid w:val="00A87B18"/>
    <w:rsid w:val="00A9221A"/>
    <w:rsid w:val="00AA0E6F"/>
    <w:rsid w:val="00AA2C7C"/>
    <w:rsid w:val="00AB0336"/>
    <w:rsid w:val="00AB3943"/>
    <w:rsid w:val="00AD32C0"/>
    <w:rsid w:val="00AD5196"/>
    <w:rsid w:val="00AE4521"/>
    <w:rsid w:val="00AF7FBE"/>
    <w:rsid w:val="00B0181D"/>
    <w:rsid w:val="00B658B5"/>
    <w:rsid w:val="00B67ABE"/>
    <w:rsid w:val="00B76185"/>
    <w:rsid w:val="00B836EF"/>
    <w:rsid w:val="00B93AD4"/>
    <w:rsid w:val="00B97E76"/>
    <w:rsid w:val="00BA2290"/>
    <w:rsid w:val="00BA5233"/>
    <w:rsid w:val="00BA529D"/>
    <w:rsid w:val="00BB22F4"/>
    <w:rsid w:val="00BC022E"/>
    <w:rsid w:val="00BC53FE"/>
    <w:rsid w:val="00BE2F36"/>
    <w:rsid w:val="00BF3C08"/>
    <w:rsid w:val="00BF76A9"/>
    <w:rsid w:val="00C03922"/>
    <w:rsid w:val="00C03A8C"/>
    <w:rsid w:val="00C10AC9"/>
    <w:rsid w:val="00C155FF"/>
    <w:rsid w:val="00C15E2D"/>
    <w:rsid w:val="00C312D1"/>
    <w:rsid w:val="00C41D22"/>
    <w:rsid w:val="00C709E4"/>
    <w:rsid w:val="00CA027F"/>
    <w:rsid w:val="00CB14F7"/>
    <w:rsid w:val="00CD1AB4"/>
    <w:rsid w:val="00D001AB"/>
    <w:rsid w:val="00D0388C"/>
    <w:rsid w:val="00D25DBE"/>
    <w:rsid w:val="00D4203E"/>
    <w:rsid w:val="00D6286A"/>
    <w:rsid w:val="00D633D0"/>
    <w:rsid w:val="00D87E3D"/>
    <w:rsid w:val="00D96246"/>
    <w:rsid w:val="00DA55DF"/>
    <w:rsid w:val="00DD1896"/>
    <w:rsid w:val="00DE31CA"/>
    <w:rsid w:val="00DE42DC"/>
    <w:rsid w:val="00E358CA"/>
    <w:rsid w:val="00E429F4"/>
    <w:rsid w:val="00E54666"/>
    <w:rsid w:val="00E926BE"/>
    <w:rsid w:val="00EB1427"/>
    <w:rsid w:val="00EC6700"/>
    <w:rsid w:val="00EE04DD"/>
    <w:rsid w:val="00EF0C5C"/>
    <w:rsid w:val="00EF255D"/>
    <w:rsid w:val="00EF443D"/>
    <w:rsid w:val="00F01DB9"/>
    <w:rsid w:val="00F1684A"/>
    <w:rsid w:val="00F37E6B"/>
    <w:rsid w:val="00F509E5"/>
    <w:rsid w:val="00F542AD"/>
    <w:rsid w:val="00F941EE"/>
    <w:rsid w:val="00FA0524"/>
    <w:rsid w:val="00FA6165"/>
    <w:rsid w:val="00FC4667"/>
    <w:rsid w:val="00FD0559"/>
    <w:rsid w:val="00FD0F27"/>
    <w:rsid w:val="00FF367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A2C7C"/>
    <w:pPr>
      <w:keepNext/>
      <w:keepLines/>
      <w:numPr>
        <w:numId w:val="2"/>
      </w:numPr>
      <w:spacing w:before="480" w:after="0"/>
      <w:outlineLvl w:val="0"/>
    </w:pPr>
    <w:rPr>
      <w:rFonts w:asciiTheme="majorHAnsi" w:eastAsiaTheme="majorEastAsia" w:hAnsiTheme="majorHAnsi" w:cstheme="majorBidi"/>
      <w:b/>
      <w:bCs/>
      <w:color w:val="0D0D0D" w:themeColor="text1" w:themeTint="F2"/>
      <w:sz w:val="52"/>
      <w:szCs w:val="28"/>
      <w:u w:val="single"/>
    </w:rPr>
  </w:style>
  <w:style w:type="paragraph" w:styleId="Ttulo2">
    <w:name w:val="heading 2"/>
    <w:basedOn w:val="Normal"/>
    <w:next w:val="Normal"/>
    <w:link w:val="Ttulo2Car"/>
    <w:uiPriority w:val="9"/>
    <w:unhideWhenUsed/>
    <w:qFormat/>
    <w:rsid w:val="002541A6"/>
    <w:pPr>
      <w:keepNext/>
      <w:keepLines/>
      <w:numPr>
        <w:ilvl w:val="1"/>
        <w:numId w:val="2"/>
      </w:numPr>
      <w:spacing w:before="200" w:after="0"/>
      <w:outlineLvl w:val="1"/>
    </w:pPr>
    <w:rPr>
      <w:rFonts w:asciiTheme="majorHAnsi" w:eastAsiaTheme="majorEastAsia" w:hAnsiTheme="majorHAnsi" w:cstheme="majorBidi"/>
      <w:b/>
      <w:bCs/>
      <w:color w:val="0D0D0D" w:themeColor="text1" w:themeTint="F2"/>
      <w:sz w:val="44"/>
      <w:szCs w:val="26"/>
      <w:u w:val="single"/>
    </w:rPr>
  </w:style>
  <w:style w:type="paragraph" w:styleId="Ttulo3">
    <w:name w:val="heading 3"/>
    <w:basedOn w:val="Normal"/>
    <w:next w:val="Normal"/>
    <w:link w:val="Ttulo3Car"/>
    <w:uiPriority w:val="9"/>
    <w:unhideWhenUsed/>
    <w:qFormat/>
    <w:rsid w:val="0037298B"/>
    <w:pPr>
      <w:keepNext/>
      <w:keepLines/>
      <w:numPr>
        <w:ilvl w:val="2"/>
        <w:numId w:val="2"/>
      </w:numPr>
      <w:spacing w:before="200" w:after="0"/>
      <w:outlineLvl w:val="2"/>
    </w:pPr>
    <w:rPr>
      <w:rFonts w:asciiTheme="majorHAnsi" w:eastAsiaTheme="majorEastAsia" w:hAnsiTheme="majorHAnsi" w:cstheme="majorBidi"/>
      <w:b/>
      <w:bCs/>
      <w:color w:val="0D0D0D" w:themeColor="text1" w:themeTint="F2"/>
    </w:rPr>
  </w:style>
  <w:style w:type="paragraph" w:styleId="Ttulo4">
    <w:name w:val="heading 4"/>
    <w:basedOn w:val="Normal"/>
    <w:next w:val="Normal"/>
    <w:link w:val="Ttulo4Car"/>
    <w:uiPriority w:val="9"/>
    <w:semiHidden/>
    <w:unhideWhenUsed/>
    <w:qFormat/>
    <w:rsid w:val="00AA2C7C"/>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A2C7C"/>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A2C7C"/>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A2C7C"/>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A2C7C"/>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A2C7C"/>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41A6"/>
    <w:rPr>
      <w:rFonts w:asciiTheme="majorHAnsi" w:eastAsiaTheme="majorEastAsia" w:hAnsiTheme="majorHAnsi" w:cstheme="majorBidi"/>
      <w:b/>
      <w:bCs/>
      <w:color w:val="0D0D0D" w:themeColor="text1" w:themeTint="F2"/>
      <w:sz w:val="52"/>
      <w:szCs w:val="28"/>
      <w:u w:val="single"/>
    </w:rPr>
  </w:style>
  <w:style w:type="table" w:styleId="Tablaconcuadrcula">
    <w:name w:val="Table Grid"/>
    <w:basedOn w:val="Tablanormal"/>
    <w:uiPriority w:val="59"/>
    <w:rsid w:val="0061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4082E"/>
    <w:rPr>
      <w:color w:val="0000FF" w:themeColor="hyperlink"/>
      <w:u w:val="single"/>
    </w:rPr>
  </w:style>
  <w:style w:type="paragraph" w:styleId="Textodeglobo">
    <w:name w:val="Balloon Text"/>
    <w:basedOn w:val="Normal"/>
    <w:link w:val="TextodegloboCar"/>
    <w:uiPriority w:val="99"/>
    <w:semiHidden/>
    <w:unhideWhenUsed/>
    <w:rsid w:val="00611C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CD6"/>
    <w:rPr>
      <w:rFonts w:ascii="Tahoma" w:hAnsi="Tahoma" w:cs="Tahoma"/>
      <w:sz w:val="16"/>
      <w:szCs w:val="16"/>
    </w:rPr>
  </w:style>
  <w:style w:type="character" w:styleId="Hipervnculovisitado">
    <w:name w:val="FollowedHyperlink"/>
    <w:basedOn w:val="Fuentedeprrafopredeter"/>
    <w:uiPriority w:val="99"/>
    <w:semiHidden/>
    <w:unhideWhenUsed/>
    <w:rsid w:val="00611CD6"/>
    <w:rPr>
      <w:color w:val="800080" w:themeColor="followedHyperlink"/>
      <w:u w:val="single"/>
    </w:rPr>
  </w:style>
  <w:style w:type="paragraph" w:styleId="Ttulo">
    <w:name w:val="Title"/>
    <w:basedOn w:val="Normal"/>
    <w:next w:val="Normal"/>
    <w:link w:val="TtuloCar"/>
    <w:uiPriority w:val="10"/>
    <w:qFormat/>
    <w:rsid w:val="00857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579C8"/>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53BFE"/>
    <w:pPr>
      <w:numPr>
        <w:ilvl w:val="1"/>
      </w:numPr>
    </w:pPr>
    <w:rPr>
      <w:rFonts w:asciiTheme="majorHAnsi" w:eastAsiaTheme="majorEastAsia" w:hAnsiTheme="majorHAnsi" w:cstheme="majorBidi"/>
      <w:iCs/>
      <w:color w:val="404040" w:themeColor="text1" w:themeTint="BF"/>
      <w:spacing w:val="15"/>
      <w:sz w:val="24"/>
      <w:szCs w:val="24"/>
    </w:rPr>
  </w:style>
  <w:style w:type="character" w:customStyle="1" w:styleId="SubttuloCar">
    <w:name w:val="Subtítulo Car"/>
    <w:basedOn w:val="Fuentedeprrafopredeter"/>
    <w:link w:val="Subttulo"/>
    <w:uiPriority w:val="11"/>
    <w:rsid w:val="00753BFE"/>
    <w:rPr>
      <w:rFonts w:asciiTheme="majorHAnsi" w:eastAsiaTheme="majorEastAsia" w:hAnsiTheme="majorHAnsi" w:cstheme="majorBidi"/>
      <w:iCs/>
      <w:color w:val="404040" w:themeColor="text1" w:themeTint="BF"/>
      <w:spacing w:val="15"/>
      <w:sz w:val="24"/>
      <w:szCs w:val="24"/>
    </w:rPr>
  </w:style>
  <w:style w:type="paragraph" w:styleId="Sinespaciado">
    <w:name w:val="No Spacing"/>
    <w:link w:val="SinespaciadoCar"/>
    <w:uiPriority w:val="1"/>
    <w:qFormat/>
    <w:rsid w:val="00611CD6"/>
    <w:pPr>
      <w:spacing w:after="0" w:line="240" w:lineRule="auto"/>
    </w:pPr>
  </w:style>
  <w:style w:type="character" w:customStyle="1" w:styleId="SinespaciadoCar">
    <w:name w:val="Sin espaciado Car"/>
    <w:basedOn w:val="Fuentedeprrafopredeter"/>
    <w:link w:val="Sinespaciado"/>
    <w:uiPriority w:val="1"/>
    <w:rsid w:val="00611CD6"/>
  </w:style>
  <w:style w:type="paragraph" w:styleId="TtulodeTDC">
    <w:name w:val="TOC Heading"/>
    <w:basedOn w:val="Ttulo1"/>
    <w:next w:val="Normal"/>
    <w:uiPriority w:val="39"/>
    <w:semiHidden/>
    <w:unhideWhenUsed/>
    <w:qFormat/>
    <w:rsid w:val="00611CD6"/>
    <w:pPr>
      <w:outlineLvl w:val="9"/>
    </w:pPr>
  </w:style>
  <w:style w:type="paragraph" w:styleId="TDC1">
    <w:name w:val="toc 1"/>
    <w:basedOn w:val="Normal"/>
    <w:next w:val="Normal"/>
    <w:autoRedefine/>
    <w:uiPriority w:val="39"/>
    <w:unhideWhenUsed/>
    <w:qFormat/>
    <w:rsid w:val="00611CD6"/>
    <w:pPr>
      <w:spacing w:after="100"/>
    </w:pPr>
  </w:style>
  <w:style w:type="paragraph" w:styleId="TDC2">
    <w:name w:val="toc 2"/>
    <w:basedOn w:val="Normal"/>
    <w:next w:val="Normal"/>
    <w:autoRedefine/>
    <w:uiPriority w:val="39"/>
    <w:unhideWhenUsed/>
    <w:qFormat/>
    <w:rsid w:val="00611CD6"/>
    <w:pPr>
      <w:spacing w:after="100"/>
      <w:ind w:left="220"/>
    </w:pPr>
  </w:style>
  <w:style w:type="paragraph" w:styleId="TDC3">
    <w:name w:val="toc 3"/>
    <w:basedOn w:val="Normal"/>
    <w:next w:val="Normal"/>
    <w:autoRedefine/>
    <w:uiPriority w:val="39"/>
    <w:unhideWhenUsed/>
    <w:qFormat/>
    <w:rsid w:val="00611CD6"/>
    <w:pPr>
      <w:spacing w:after="100"/>
      <w:ind w:left="440"/>
    </w:pPr>
  </w:style>
  <w:style w:type="character" w:customStyle="1" w:styleId="Ttulo2Car">
    <w:name w:val="Título 2 Car"/>
    <w:basedOn w:val="Fuentedeprrafopredeter"/>
    <w:link w:val="Ttulo2"/>
    <w:uiPriority w:val="9"/>
    <w:rsid w:val="002541A6"/>
    <w:rPr>
      <w:rFonts w:asciiTheme="majorHAnsi" w:eastAsiaTheme="majorEastAsia" w:hAnsiTheme="majorHAnsi" w:cstheme="majorBidi"/>
      <w:b/>
      <w:bCs/>
      <w:color w:val="0D0D0D" w:themeColor="text1" w:themeTint="F2"/>
      <w:sz w:val="44"/>
      <w:szCs w:val="26"/>
      <w:u w:val="single"/>
    </w:rPr>
  </w:style>
  <w:style w:type="character" w:customStyle="1" w:styleId="Ttulo3Car">
    <w:name w:val="Título 3 Car"/>
    <w:basedOn w:val="Fuentedeprrafopredeter"/>
    <w:link w:val="Ttulo3"/>
    <w:uiPriority w:val="9"/>
    <w:rsid w:val="0037298B"/>
    <w:rPr>
      <w:rFonts w:asciiTheme="majorHAnsi" w:eastAsiaTheme="majorEastAsia" w:hAnsiTheme="majorHAnsi" w:cstheme="majorBidi"/>
      <w:b/>
      <w:bCs/>
      <w:color w:val="0D0D0D" w:themeColor="text1" w:themeTint="F2"/>
    </w:rPr>
  </w:style>
  <w:style w:type="paragraph" w:styleId="Epgrafe">
    <w:name w:val="caption"/>
    <w:basedOn w:val="Normal"/>
    <w:next w:val="Normal"/>
    <w:uiPriority w:val="35"/>
    <w:unhideWhenUsed/>
    <w:qFormat/>
    <w:rsid w:val="00462498"/>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462498"/>
    <w:pPr>
      <w:spacing w:after="0"/>
    </w:pPr>
  </w:style>
  <w:style w:type="paragraph" w:styleId="Encabezado">
    <w:name w:val="header"/>
    <w:basedOn w:val="Normal"/>
    <w:link w:val="EncabezadoCar"/>
    <w:uiPriority w:val="99"/>
    <w:unhideWhenUsed/>
    <w:rsid w:val="00FC46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667"/>
  </w:style>
  <w:style w:type="paragraph" w:styleId="Piedepgina">
    <w:name w:val="footer"/>
    <w:basedOn w:val="Normal"/>
    <w:link w:val="PiedepginaCar"/>
    <w:uiPriority w:val="99"/>
    <w:unhideWhenUsed/>
    <w:rsid w:val="00FC46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667"/>
  </w:style>
  <w:style w:type="character" w:customStyle="1" w:styleId="Ttulo2Car1">
    <w:name w:val="Título 2 Car1"/>
    <w:basedOn w:val="Fuentedeprrafopredeter"/>
    <w:uiPriority w:val="9"/>
    <w:rsid w:val="00E429F4"/>
    <w:rPr>
      <w:rFonts w:asciiTheme="majorHAnsi" w:eastAsiaTheme="majorEastAsia" w:hAnsiTheme="majorHAnsi" w:cstheme="majorBidi"/>
      <w:b/>
      <w:bCs/>
      <w:color w:val="4F81BD" w:themeColor="accent1"/>
      <w:sz w:val="26"/>
      <w:szCs w:val="26"/>
    </w:rPr>
  </w:style>
  <w:style w:type="character" w:customStyle="1" w:styleId="Ttulo1Car1">
    <w:name w:val="Título 1 Car1"/>
    <w:basedOn w:val="Fuentedeprrafopredeter"/>
    <w:uiPriority w:val="9"/>
    <w:rsid w:val="00E429F4"/>
    <w:rPr>
      <w:rFonts w:asciiTheme="majorHAnsi" w:eastAsiaTheme="majorEastAsia" w:hAnsiTheme="majorHAnsi" w:cstheme="majorBidi"/>
      <w:b/>
      <w:bCs/>
      <w:color w:val="365F91" w:themeColor="accent1" w:themeShade="BF"/>
      <w:sz w:val="28"/>
      <w:szCs w:val="28"/>
    </w:rPr>
  </w:style>
  <w:style w:type="character" w:customStyle="1" w:styleId="Ttulo1Car2">
    <w:name w:val="Título 1 Car2"/>
    <w:basedOn w:val="Fuentedeprrafopredeter"/>
    <w:uiPriority w:val="9"/>
    <w:rsid w:val="002A5798"/>
    <w:rPr>
      <w:rFonts w:asciiTheme="majorHAnsi" w:eastAsiaTheme="majorEastAsia" w:hAnsiTheme="majorHAnsi" w:cstheme="majorBidi"/>
      <w:b/>
      <w:bCs/>
      <w:color w:val="365F91" w:themeColor="accent1" w:themeShade="BF"/>
      <w:sz w:val="28"/>
      <w:szCs w:val="28"/>
    </w:rPr>
  </w:style>
  <w:style w:type="character" w:customStyle="1" w:styleId="Ttulo2Car2">
    <w:name w:val="Título 2 Car2"/>
    <w:basedOn w:val="Fuentedeprrafopredeter"/>
    <w:uiPriority w:val="9"/>
    <w:rsid w:val="002A5798"/>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2A5798"/>
    <w:rPr>
      <w:rFonts w:asciiTheme="majorHAnsi" w:eastAsiaTheme="majorEastAsia" w:hAnsiTheme="majorHAnsi" w:cstheme="majorBidi"/>
      <w:b/>
      <w:bCs/>
      <w:color w:val="4F81BD" w:themeColor="accent1"/>
    </w:rPr>
  </w:style>
  <w:style w:type="character" w:customStyle="1" w:styleId="SubttuloCar1">
    <w:name w:val="Subtítulo Car1"/>
    <w:basedOn w:val="Fuentedeprrafopredeter"/>
    <w:uiPriority w:val="11"/>
    <w:rsid w:val="002A5798"/>
    <w:rPr>
      <w:rFonts w:asciiTheme="majorHAnsi" w:eastAsiaTheme="majorEastAsia" w:hAnsiTheme="majorHAnsi" w:cstheme="majorBidi"/>
      <w:i/>
      <w:iCs/>
      <w:color w:val="4F81BD" w:themeColor="accent1"/>
      <w:spacing w:val="15"/>
      <w:sz w:val="24"/>
      <w:szCs w:val="24"/>
    </w:rPr>
  </w:style>
  <w:style w:type="character" w:customStyle="1" w:styleId="Ttulo4Car">
    <w:name w:val="Título 4 Car"/>
    <w:basedOn w:val="Fuentedeprrafopredeter"/>
    <w:link w:val="Ttulo4"/>
    <w:uiPriority w:val="9"/>
    <w:semiHidden/>
    <w:rsid w:val="00AA2C7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A2C7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A2C7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A2C7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A2C7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A2C7C"/>
    <w:rPr>
      <w:rFonts w:asciiTheme="majorHAnsi" w:eastAsiaTheme="majorEastAsia" w:hAnsiTheme="majorHAnsi" w:cstheme="majorBidi"/>
      <w:i/>
      <w:iCs/>
      <w:color w:val="404040" w:themeColor="text1" w:themeTint="BF"/>
      <w:sz w:val="20"/>
      <w:szCs w:val="20"/>
    </w:rPr>
  </w:style>
  <w:style w:type="character" w:customStyle="1" w:styleId="Ttulo1Car3">
    <w:name w:val="Título 1 Car3"/>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3">
    <w:name w:val="Título 2 Car3"/>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4">
    <w:name w:val="Título 1 Car4"/>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4">
    <w:name w:val="Título 2 Car4"/>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5">
    <w:name w:val="Título 1 Car5"/>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5">
    <w:name w:val="Título 2 Car5"/>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6">
    <w:name w:val="Título 1 Car6"/>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7">
    <w:name w:val="Título 1 Car7"/>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8">
    <w:name w:val="Título 1 Car8"/>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styleId="Refdenotaalpie">
    <w:name w:val="footnote reference"/>
    <w:basedOn w:val="Fuentedeprrafopredeter"/>
    <w:uiPriority w:val="99"/>
    <w:semiHidden/>
    <w:unhideWhenUsed/>
    <w:rsid w:val="00077B97"/>
    <w:rPr>
      <w:vertAlign w:val="superscript"/>
    </w:rPr>
  </w:style>
  <w:style w:type="paragraph" w:styleId="Bibliografa">
    <w:name w:val="Bibliography"/>
    <w:basedOn w:val="Normal"/>
    <w:next w:val="Normal"/>
    <w:uiPriority w:val="37"/>
    <w:unhideWhenUsed/>
    <w:rsid w:val="00A24B69"/>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A24B6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24B69"/>
    <w:rPr>
      <w:sz w:val="20"/>
      <w:szCs w:val="20"/>
    </w:rPr>
  </w:style>
  <w:style w:type="character" w:customStyle="1" w:styleId="Ttulo1Car9">
    <w:name w:val="Título 1 Car9"/>
    <w:basedOn w:val="Fuentedeprrafopredeter"/>
    <w:uiPriority w:val="9"/>
    <w:rsid w:val="008A2B2E"/>
    <w:rPr>
      <w:rFonts w:asciiTheme="majorHAnsi" w:eastAsiaTheme="majorEastAsia" w:hAnsiTheme="majorHAnsi" w:cstheme="majorBidi"/>
      <w:b/>
      <w:bCs/>
      <w:color w:val="365F91" w:themeColor="accent1" w:themeShade="BF"/>
      <w:sz w:val="28"/>
      <w:szCs w:val="28"/>
    </w:rPr>
  </w:style>
  <w:style w:type="character" w:customStyle="1" w:styleId="Ttulo2Car6">
    <w:name w:val="Título 2 Car6"/>
    <w:basedOn w:val="Fuentedeprrafopredeter"/>
    <w:uiPriority w:val="9"/>
    <w:rsid w:val="008A2B2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8A2B2E"/>
    <w:rPr>
      <w:rFonts w:asciiTheme="majorHAnsi" w:eastAsiaTheme="majorEastAsia" w:hAnsiTheme="majorHAnsi" w:cstheme="majorBidi"/>
      <w:b/>
      <w:bCs/>
      <w:color w:val="4F81BD" w:themeColor="accent1"/>
    </w:rPr>
  </w:style>
  <w:style w:type="character" w:customStyle="1" w:styleId="SubttuloCar2">
    <w:name w:val="Subtítulo Car2"/>
    <w:basedOn w:val="Fuentedeprrafopredeter"/>
    <w:uiPriority w:val="11"/>
    <w:rsid w:val="008A2B2E"/>
    <w:rPr>
      <w:rFonts w:asciiTheme="majorHAnsi" w:eastAsiaTheme="majorEastAsia" w:hAnsiTheme="majorHAnsi" w:cstheme="majorBidi"/>
      <w:i/>
      <w:iCs/>
      <w:color w:val="4F81BD" w:themeColor="accent1"/>
      <w:spacing w:val="15"/>
      <w:sz w:val="24"/>
      <w:szCs w:val="24"/>
    </w:rPr>
  </w:style>
  <w:style w:type="character" w:customStyle="1" w:styleId="TextonotapieCar1">
    <w:name w:val="Texto nota pie Car1"/>
    <w:basedOn w:val="Fuentedeprrafopredeter"/>
    <w:uiPriority w:val="99"/>
    <w:semiHidden/>
    <w:rsid w:val="008A2B2E"/>
    <w:rPr>
      <w:sz w:val="20"/>
      <w:szCs w:val="20"/>
    </w:rPr>
  </w:style>
  <w:style w:type="character" w:customStyle="1" w:styleId="Ttulo1Car10">
    <w:name w:val="Título 1 Car10"/>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7">
    <w:name w:val="Título 2 Car7"/>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tulo3Car3">
    <w:name w:val="Título 3 Car3"/>
    <w:basedOn w:val="Fuentedeprrafopredeter"/>
    <w:uiPriority w:val="9"/>
    <w:rsid w:val="00364FBA"/>
    <w:rPr>
      <w:rFonts w:asciiTheme="majorHAnsi" w:eastAsiaTheme="majorEastAsia" w:hAnsiTheme="majorHAnsi" w:cstheme="majorBidi"/>
      <w:b/>
      <w:bCs/>
      <w:color w:val="4F81BD" w:themeColor="accent1"/>
    </w:rPr>
  </w:style>
  <w:style w:type="character" w:customStyle="1" w:styleId="SubttuloCar3">
    <w:name w:val="Subtítulo Car3"/>
    <w:basedOn w:val="Fuentedeprrafopredeter"/>
    <w:uiPriority w:val="11"/>
    <w:rsid w:val="00364FBA"/>
    <w:rPr>
      <w:rFonts w:asciiTheme="majorHAnsi" w:eastAsiaTheme="majorEastAsia" w:hAnsiTheme="majorHAnsi" w:cstheme="majorBidi"/>
      <w:i/>
      <w:iCs/>
      <w:color w:val="4F81BD" w:themeColor="accent1"/>
      <w:spacing w:val="15"/>
      <w:sz w:val="24"/>
      <w:szCs w:val="24"/>
    </w:rPr>
  </w:style>
  <w:style w:type="character" w:customStyle="1" w:styleId="TextonotapieCar2">
    <w:name w:val="Texto nota pie Car2"/>
    <w:basedOn w:val="Fuentedeprrafopredeter"/>
    <w:uiPriority w:val="99"/>
    <w:semiHidden/>
    <w:rsid w:val="00364FBA"/>
    <w:rPr>
      <w:sz w:val="20"/>
      <w:szCs w:val="20"/>
    </w:rPr>
  </w:style>
  <w:style w:type="character" w:customStyle="1" w:styleId="Ttulo1Car11">
    <w:name w:val="Título 1 Car11"/>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8">
    <w:name w:val="Título 2 Car8"/>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extonotapieCar3">
    <w:name w:val="Texto nota pie Car3"/>
    <w:basedOn w:val="Fuentedeprrafopredeter"/>
    <w:uiPriority w:val="99"/>
    <w:semiHidden/>
    <w:rsid w:val="00364FBA"/>
    <w:rPr>
      <w:sz w:val="20"/>
      <w:szCs w:val="20"/>
    </w:rPr>
  </w:style>
  <w:style w:type="character" w:customStyle="1" w:styleId="Ttulo1Car12">
    <w:name w:val="Título 1 Car12"/>
    <w:basedOn w:val="Fuentedeprrafopredeter"/>
    <w:uiPriority w:val="9"/>
    <w:rsid w:val="00BE2F36"/>
    <w:rPr>
      <w:rFonts w:asciiTheme="majorHAnsi" w:eastAsiaTheme="majorEastAsia" w:hAnsiTheme="majorHAnsi" w:cstheme="majorBidi"/>
      <w:b/>
      <w:bCs/>
      <w:color w:val="365F91" w:themeColor="accent1" w:themeShade="BF"/>
      <w:sz w:val="28"/>
      <w:szCs w:val="28"/>
    </w:rPr>
  </w:style>
  <w:style w:type="character" w:customStyle="1" w:styleId="Ttulo2Car9">
    <w:name w:val="Título 2 Car9"/>
    <w:basedOn w:val="Fuentedeprrafopredeter"/>
    <w:uiPriority w:val="9"/>
    <w:rsid w:val="00BE2F36"/>
    <w:rPr>
      <w:rFonts w:asciiTheme="majorHAnsi" w:eastAsiaTheme="majorEastAsia" w:hAnsiTheme="majorHAnsi" w:cstheme="majorBidi"/>
      <w:b/>
      <w:bCs/>
      <w:color w:val="4F81BD" w:themeColor="accent1"/>
      <w:sz w:val="26"/>
      <w:szCs w:val="26"/>
    </w:rPr>
  </w:style>
  <w:style w:type="character" w:customStyle="1" w:styleId="TextonotapieCar4">
    <w:name w:val="Texto nota pie Car4"/>
    <w:basedOn w:val="Fuentedeprrafopredeter"/>
    <w:uiPriority w:val="99"/>
    <w:semiHidden/>
    <w:rsid w:val="00BE2F36"/>
    <w:rPr>
      <w:sz w:val="20"/>
      <w:szCs w:val="20"/>
    </w:rPr>
  </w:style>
  <w:style w:type="character" w:customStyle="1" w:styleId="Ttulo2Car10">
    <w:name w:val="Título 2 Car10"/>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3">
    <w:name w:val="Título 1 Car13"/>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PiedepginaCar1">
    <w:name w:val="Pie de página Car1"/>
    <w:basedOn w:val="Fuentedeprrafopredeter"/>
    <w:uiPriority w:val="99"/>
    <w:rsid w:val="003C4462"/>
  </w:style>
  <w:style w:type="character" w:customStyle="1" w:styleId="Ttulo1Car14">
    <w:name w:val="Título 1 Car14"/>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1">
    <w:name w:val="Título 2 Car11"/>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4">
    <w:name w:val="Título 3 Car4"/>
    <w:basedOn w:val="Fuentedeprrafopredeter"/>
    <w:uiPriority w:val="9"/>
    <w:rsid w:val="003C4462"/>
    <w:rPr>
      <w:rFonts w:asciiTheme="majorHAnsi" w:eastAsiaTheme="majorEastAsia" w:hAnsiTheme="majorHAnsi" w:cstheme="majorBidi"/>
      <w:b/>
      <w:bCs/>
      <w:color w:val="4F81BD" w:themeColor="accent1"/>
    </w:rPr>
  </w:style>
  <w:style w:type="character" w:customStyle="1" w:styleId="SubttuloCar4">
    <w:name w:val="Subtítulo Car4"/>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extonotapieCar5">
    <w:name w:val="Texto nota pie Car5"/>
    <w:basedOn w:val="Fuentedeprrafopredeter"/>
    <w:uiPriority w:val="99"/>
    <w:semiHidden/>
    <w:rsid w:val="003C4462"/>
    <w:rPr>
      <w:sz w:val="20"/>
      <w:szCs w:val="20"/>
    </w:rPr>
  </w:style>
  <w:style w:type="character" w:customStyle="1" w:styleId="Ttulo1Car15">
    <w:name w:val="Título 1 Car15"/>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2">
    <w:name w:val="Título 2 Car12"/>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5">
    <w:name w:val="Título 3 Car5"/>
    <w:basedOn w:val="Fuentedeprrafopredeter"/>
    <w:uiPriority w:val="9"/>
    <w:rsid w:val="003C4462"/>
    <w:rPr>
      <w:rFonts w:asciiTheme="majorHAnsi" w:eastAsiaTheme="majorEastAsia" w:hAnsiTheme="majorHAnsi" w:cstheme="majorBidi"/>
      <w:b/>
      <w:bCs/>
      <w:color w:val="4F81BD" w:themeColor="accent1"/>
    </w:rPr>
  </w:style>
  <w:style w:type="character" w:customStyle="1" w:styleId="TextonotapieCar6">
    <w:name w:val="Texto nota pie Car6"/>
    <w:basedOn w:val="Fuentedeprrafopredeter"/>
    <w:uiPriority w:val="99"/>
    <w:semiHidden/>
    <w:rsid w:val="003C4462"/>
    <w:rPr>
      <w:sz w:val="20"/>
      <w:szCs w:val="20"/>
    </w:rPr>
  </w:style>
  <w:style w:type="character" w:customStyle="1" w:styleId="SubttuloCar5">
    <w:name w:val="Subtítulo Car5"/>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tulo1Car16">
    <w:name w:val="Título 1 Car16"/>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3">
    <w:name w:val="Título 2 Car13"/>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extonotapieCar7">
    <w:name w:val="Texto nota pie Car7"/>
    <w:basedOn w:val="Fuentedeprrafopredeter"/>
    <w:uiPriority w:val="99"/>
    <w:semiHidden/>
    <w:rsid w:val="003C4462"/>
    <w:rPr>
      <w:sz w:val="20"/>
      <w:szCs w:val="20"/>
    </w:rPr>
  </w:style>
  <w:style w:type="character" w:customStyle="1" w:styleId="Ttulo1Car17">
    <w:name w:val="Título 1 Car17"/>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4">
    <w:name w:val="Título 2 Car14"/>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8">
    <w:name w:val="Título 1 Car18"/>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1Car19">
    <w:name w:val="Título 1 Car19"/>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EA5042"/>
    <w:pPr>
      <w:ind w:left="720"/>
      <w:contextualSpacing/>
    </w:pPr>
  </w:style>
  <w:style w:type="paragraph" w:styleId="Textoindependiente">
    <w:name w:val="Body Text"/>
    <w:basedOn w:val="Normal"/>
    <w:link w:val="TextoindependienteCar"/>
    <w:uiPriority w:val="1"/>
    <w:qFormat/>
    <w:rsid w:val="00EA5042"/>
    <w:pPr>
      <w:widowControl w:val="0"/>
      <w:autoSpaceDE w:val="0"/>
      <w:autoSpaceDN w:val="0"/>
      <w:spacing w:before="15" w:after="0" w:line="240" w:lineRule="auto"/>
      <w:ind w:left="20"/>
    </w:pPr>
    <w:rPr>
      <w:rFonts w:ascii="Times New Roman" w:eastAsia="Times New Roman" w:hAnsi="Times New Roman" w:cs="Times New Roman"/>
      <w:sz w:val="17"/>
      <w:szCs w:val="17"/>
      <w:lang w:val="en-US" w:eastAsia="en-US"/>
    </w:rPr>
  </w:style>
  <w:style w:type="character" w:customStyle="1" w:styleId="TextoindependienteCar">
    <w:name w:val="Texto independiente Car"/>
    <w:basedOn w:val="Fuentedeprrafopredeter"/>
    <w:link w:val="Textoindependiente"/>
    <w:uiPriority w:val="1"/>
    <w:rsid w:val="00EA5042"/>
    <w:rPr>
      <w:rFonts w:ascii="Times New Roman" w:eastAsia="Times New Roman" w:hAnsi="Times New Roman" w:cs="Times New Roman"/>
      <w:sz w:val="17"/>
      <w:szCs w:val="17"/>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A2C7C"/>
    <w:pPr>
      <w:keepNext/>
      <w:keepLines/>
      <w:numPr>
        <w:numId w:val="2"/>
      </w:numPr>
      <w:spacing w:before="480" w:after="0"/>
      <w:outlineLvl w:val="0"/>
    </w:pPr>
    <w:rPr>
      <w:rFonts w:asciiTheme="majorHAnsi" w:eastAsiaTheme="majorEastAsia" w:hAnsiTheme="majorHAnsi" w:cstheme="majorBidi"/>
      <w:b/>
      <w:bCs/>
      <w:color w:val="0D0D0D" w:themeColor="text1" w:themeTint="F2"/>
      <w:sz w:val="52"/>
      <w:szCs w:val="28"/>
      <w:u w:val="single"/>
    </w:rPr>
  </w:style>
  <w:style w:type="paragraph" w:styleId="Ttulo2">
    <w:name w:val="heading 2"/>
    <w:basedOn w:val="Normal"/>
    <w:next w:val="Normal"/>
    <w:link w:val="Ttulo2Car"/>
    <w:uiPriority w:val="9"/>
    <w:unhideWhenUsed/>
    <w:qFormat/>
    <w:rsid w:val="002541A6"/>
    <w:pPr>
      <w:keepNext/>
      <w:keepLines/>
      <w:numPr>
        <w:ilvl w:val="1"/>
        <w:numId w:val="2"/>
      </w:numPr>
      <w:spacing w:before="200" w:after="0"/>
      <w:outlineLvl w:val="1"/>
    </w:pPr>
    <w:rPr>
      <w:rFonts w:asciiTheme="majorHAnsi" w:eastAsiaTheme="majorEastAsia" w:hAnsiTheme="majorHAnsi" w:cstheme="majorBidi"/>
      <w:b/>
      <w:bCs/>
      <w:color w:val="0D0D0D" w:themeColor="text1" w:themeTint="F2"/>
      <w:sz w:val="44"/>
      <w:szCs w:val="26"/>
      <w:u w:val="single"/>
    </w:rPr>
  </w:style>
  <w:style w:type="paragraph" w:styleId="Ttulo3">
    <w:name w:val="heading 3"/>
    <w:basedOn w:val="Normal"/>
    <w:next w:val="Normal"/>
    <w:link w:val="Ttulo3Car"/>
    <w:uiPriority w:val="9"/>
    <w:unhideWhenUsed/>
    <w:qFormat/>
    <w:rsid w:val="0037298B"/>
    <w:pPr>
      <w:keepNext/>
      <w:keepLines/>
      <w:numPr>
        <w:ilvl w:val="2"/>
        <w:numId w:val="2"/>
      </w:numPr>
      <w:spacing w:before="200" w:after="0"/>
      <w:outlineLvl w:val="2"/>
    </w:pPr>
    <w:rPr>
      <w:rFonts w:asciiTheme="majorHAnsi" w:eastAsiaTheme="majorEastAsia" w:hAnsiTheme="majorHAnsi" w:cstheme="majorBidi"/>
      <w:b/>
      <w:bCs/>
      <w:color w:val="0D0D0D" w:themeColor="text1" w:themeTint="F2"/>
    </w:rPr>
  </w:style>
  <w:style w:type="paragraph" w:styleId="Ttulo4">
    <w:name w:val="heading 4"/>
    <w:basedOn w:val="Normal"/>
    <w:next w:val="Normal"/>
    <w:link w:val="Ttulo4Car"/>
    <w:uiPriority w:val="9"/>
    <w:semiHidden/>
    <w:unhideWhenUsed/>
    <w:qFormat/>
    <w:rsid w:val="00AA2C7C"/>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A2C7C"/>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A2C7C"/>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A2C7C"/>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A2C7C"/>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A2C7C"/>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41A6"/>
    <w:rPr>
      <w:rFonts w:asciiTheme="majorHAnsi" w:eastAsiaTheme="majorEastAsia" w:hAnsiTheme="majorHAnsi" w:cstheme="majorBidi"/>
      <w:b/>
      <w:bCs/>
      <w:color w:val="0D0D0D" w:themeColor="text1" w:themeTint="F2"/>
      <w:sz w:val="52"/>
      <w:szCs w:val="28"/>
      <w:u w:val="single"/>
    </w:rPr>
  </w:style>
  <w:style w:type="table" w:styleId="Tablaconcuadrcula">
    <w:name w:val="Table Grid"/>
    <w:basedOn w:val="Tablanormal"/>
    <w:uiPriority w:val="59"/>
    <w:rsid w:val="0061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4082E"/>
    <w:rPr>
      <w:color w:val="0000FF" w:themeColor="hyperlink"/>
      <w:u w:val="single"/>
    </w:rPr>
  </w:style>
  <w:style w:type="paragraph" w:styleId="Textodeglobo">
    <w:name w:val="Balloon Text"/>
    <w:basedOn w:val="Normal"/>
    <w:link w:val="TextodegloboCar"/>
    <w:uiPriority w:val="99"/>
    <w:semiHidden/>
    <w:unhideWhenUsed/>
    <w:rsid w:val="00611C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CD6"/>
    <w:rPr>
      <w:rFonts w:ascii="Tahoma" w:hAnsi="Tahoma" w:cs="Tahoma"/>
      <w:sz w:val="16"/>
      <w:szCs w:val="16"/>
    </w:rPr>
  </w:style>
  <w:style w:type="character" w:styleId="Hipervnculovisitado">
    <w:name w:val="FollowedHyperlink"/>
    <w:basedOn w:val="Fuentedeprrafopredeter"/>
    <w:uiPriority w:val="99"/>
    <w:semiHidden/>
    <w:unhideWhenUsed/>
    <w:rsid w:val="00611CD6"/>
    <w:rPr>
      <w:color w:val="800080" w:themeColor="followedHyperlink"/>
      <w:u w:val="single"/>
    </w:rPr>
  </w:style>
  <w:style w:type="paragraph" w:styleId="Ttulo">
    <w:name w:val="Title"/>
    <w:basedOn w:val="Normal"/>
    <w:next w:val="Normal"/>
    <w:link w:val="TtuloCar"/>
    <w:uiPriority w:val="10"/>
    <w:qFormat/>
    <w:rsid w:val="00857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579C8"/>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53BFE"/>
    <w:pPr>
      <w:numPr>
        <w:ilvl w:val="1"/>
      </w:numPr>
    </w:pPr>
    <w:rPr>
      <w:rFonts w:asciiTheme="majorHAnsi" w:eastAsiaTheme="majorEastAsia" w:hAnsiTheme="majorHAnsi" w:cstheme="majorBidi"/>
      <w:iCs/>
      <w:color w:val="404040" w:themeColor="text1" w:themeTint="BF"/>
      <w:spacing w:val="15"/>
      <w:sz w:val="24"/>
      <w:szCs w:val="24"/>
    </w:rPr>
  </w:style>
  <w:style w:type="character" w:customStyle="1" w:styleId="SubttuloCar">
    <w:name w:val="Subtítulo Car"/>
    <w:basedOn w:val="Fuentedeprrafopredeter"/>
    <w:link w:val="Subttulo"/>
    <w:uiPriority w:val="11"/>
    <w:rsid w:val="00753BFE"/>
    <w:rPr>
      <w:rFonts w:asciiTheme="majorHAnsi" w:eastAsiaTheme="majorEastAsia" w:hAnsiTheme="majorHAnsi" w:cstheme="majorBidi"/>
      <w:iCs/>
      <w:color w:val="404040" w:themeColor="text1" w:themeTint="BF"/>
      <w:spacing w:val="15"/>
      <w:sz w:val="24"/>
      <w:szCs w:val="24"/>
    </w:rPr>
  </w:style>
  <w:style w:type="paragraph" w:styleId="Sinespaciado">
    <w:name w:val="No Spacing"/>
    <w:link w:val="SinespaciadoCar"/>
    <w:uiPriority w:val="1"/>
    <w:qFormat/>
    <w:rsid w:val="00611CD6"/>
    <w:pPr>
      <w:spacing w:after="0" w:line="240" w:lineRule="auto"/>
    </w:pPr>
  </w:style>
  <w:style w:type="character" w:customStyle="1" w:styleId="SinespaciadoCar">
    <w:name w:val="Sin espaciado Car"/>
    <w:basedOn w:val="Fuentedeprrafopredeter"/>
    <w:link w:val="Sinespaciado"/>
    <w:uiPriority w:val="1"/>
    <w:rsid w:val="00611CD6"/>
  </w:style>
  <w:style w:type="paragraph" w:styleId="TtulodeTDC">
    <w:name w:val="TOC Heading"/>
    <w:basedOn w:val="Ttulo1"/>
    <w:next w:val="Normal"/>
    <w:uiPriority w:val="39"/>
    <w:semiHidden/>
    <w:unhideWhenUsed/>
    <w:qFormat/>
    <w:rsid w:val="00611CD6"/>
    <w:pPr>
      <w:outlineLvl w:val="9"/>
    </w:pPr>
  </w:style>
  <w:style w:type="paragraph" w:styleId="TDC1">
    <w:name w:val="toc 1"/>
    <w:basedOn w:val="Normal"/>
    <w:next w:val="Normal"/>
    <w:autoRedefine/>
    <w:uiPriority w:val="39"/>
    <w:unhideWhenUsed/>
    <w:qFormat/>
    <w:rsid w:val="00611CD6"/>
    <w:pPr>
      <w:spacing w:after="100"/>
    </w:pPr>
  </w:style>
  <w:style w:type="paragraph" w:styleId="TDC2">
    <w:name w:val="toc 2"/>
    <w:basedOn w:val="Normal"/>
    <w:next w:val="Normal"/>
    <w:autoRedefine/>
    <w:uiPriority w:val="39"/>
    <w:unhideWhenUsed/>
    <w:qFormat/>
    <w:rsid w:val="00611CD6"/>
    <w:pPr>
      <w:spacing w:after="100"/>
      <w:ind w:left="220"/>
    </w:pPr>
  </w:style>
  <w:style w:type="paragraph" w:styleId="TDC3">
    <w:name w:val="toc 3"/>
    <w:basedOn w:val="Normal"/>
    <w:next w:val="Normal"/>
    <w:autoRedefine/>
    <w:uiPriority w:val="39"/>
    <w:unhideWhenUsed/>
    <w:qFormat/>
    <w:rsid w:val="00611CD6"/>
    <w:pPr>
      <w:spacing w:after="100"/>
      <w:ind w:left="440"/>
    </w:pPr>
  </w:style>
  <w:style w:type="character" w:customStyle="1" w:styleId="Ttulo2Car">
    <w:name w:val="Título 2 Car"/>
    <w:basedOn w:val="Fuentedeprrafopredeter"/>
    <w:link w:val="Ttulo2"/>
    <w:uiPriority w:val="9"/>
    <w:rsid w:val="002541A6"/>
    <w:rPr>
      <w:rFonts w:asciiTheme="majorHAnsi" w:eastAsiaTheme="majorEastAsia" w:hAnsiTheme="majorHAnsi" w:cstheme="majorBidi"/>
      <w:b/>
      <w:bCs/>
      <w:color w:val="0D0D0D" w:themeColor="text1" w:themeTint="F2"/>
      <w:sz w:val="44"/>
      <w:szCs w:val="26"/>
      <w:u w:val="single"/>
    </w:rPr>
  </w:style>
  <w:style w:type="character" w:customStyle="1" w:styleId="Ttulo3Car">
    <w:name w:val="Título 3 Car"/>
    <w:basedOn w:val="Fuentedeprrafopredeter"/>
    <w:link w:val="Ttulo3"/>
    <w:uiPriority w:val="9"/>
    <w:rsid w:val="0037298B"/>
    <w:rPr>
      <w:rFonts w:asciiTheme="majorHAnsi" w:eastAsiaTheme="majorEastAsia" w:hAnsiTheme="majorHAnsi" w:cstheme="majorBidi"/>
      <w:b/>
      <w:bCs/>
      <w:color w:val="0D0D0D" w:themeColor="text1" w:themeTint="F2"/>
    </w:rPr>
  </w:style>
  <w:style w:type="paragraph" w:styleId="Epgrafe">
    <w:name w:val="caption"/>
    <w:basedOn w:val="Normal"/>
    <w:next w:val="Normal"/>
    <w:uiPriority w:val="35"/>
    <w:unhideWhenUsed/>
    <w:qFormat/>
    <w:rsid w:val="00462498"/>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462498"/>
    <w:pPr>
      <w:spacing w:after="0"/>
    </w:pPr>
  </w:style>
  <w:style w:type="paragraph" w:styleId="Encabezado">
    <w:name w:val="header"/>
    <w:basedOn w:val="Normal"/>
    <w:link w:val="EncabezadoCar"/>
    <w:uiPriority w:val="99"/>
    <w:unhideWhenUsed/>
    <w:rsid w:val="00FC46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667"/>
  </w:style>
  <w:style w:type="paragraph" w:styleId="Piedepgina">
    <w:name w:val="footer"/>
    <w:basedOn w:val="Normal"/>
    <w:link w:val="PiedepginaCar"/>
    <w:uiPriority w:val="99"/>
    <w:unhideWhenUsed/>
    <w:rsid w:val="00FC46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667"/>
  </w:style>
  <w:style w:type="character" w:customStyle="1" w:styleId="Ttulo2Car1">
    <w:name w:val="Título 2 Car1"/>
    <w:basedOn w:val="Fuentedeprrafopredeter"/>
    <w:uiPriority w:val="9"/>
    <w:rsid w:val="00E429F4"/>
    <w:rPr>
      <w:rFonts w:asciiTheme="majorHAnsi" w:eastAsiaTheme="majorEastAsia" w:hAnsiTheme="majorHAnsi" w:cstheme="majorBidi"/>
      <w:b/>
      <w:bCs/>
      <w:color w:val="4F81BD" w:themeColor="accent1"/>
      <w:sz w:val="26"/>
      <w:szCs w:val="26"/>
    </w:rPr>
  </w:style>
  <w:style w:type="character" w:customStyle="1" w:styleId="Ttulo1Car1">
    <w:name w:val="Título 1 Car1"/>
    <w:basedOn w:val="Fuentedeprrafopredeter"/>
    <w:uiPriority w:val="9"/>
    <w:rsid w:val="00E429F4"/>
    <w:rPr>
      <w:rFonts w:asciiTheme="majorHAnsi" w:eastAsiaTheme="majorEastAsia" w:hAnsiTheme="majorHAnsi" w:cstheme="majorBidi"/>
      <w:b/>
      <w:bCs/>
      <w:color w:val="365F91" w:themeColor="accent1" w:themeShade="BF"/>
      <w:sz w:val="28"/>
      <w:szCs w:val="28"/>
    </w:rPr>
  </w:style>
  <w:style w:type="character" w:customStyle="1" w:styleId="Ttulo1Car2">
    <w:name w:val="Título 1 Car2"/>
    <w:basedOn w:val="Fuentedeprrafopredeter"/>
    <w:uiPriority w:val="9"/>
    <w:rsid w:val="002A5798"/>
    <w:rPr>
      <w:rFonts w:asciiTheme="majorHAnsi" w:eastAsiaTheme="majorEastAsia" w:hAnsiTheme="majorHAnsi" w:cstheme="majorBidi"/>
      <w:b/>
      <w:bCs/>
      <w:color w:val="365F91" w:themeColor="accent1" w:themeShade="BF"/>
      <w:sz w:val="28"/>
      <w:szCs w:val="28"/>
    </w:rPr>
  </w:style>
  <w:style w:type="character" w:customStyle="1" w:styleId="Ttulo2Car2">
    <w:name w:val="Título 2 Car2"/>
    <w:basedOn w:val="Fuentedeprrafopredeter"/>
    <w:uiPriority w:val="9"/>
    <w:rsid w:val="002A5798"/>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2A5798"/>
    <w:rPr>
      <w:rFonts w:asciiTheme="majorHAnsi" w:eastAsiaTheme="majorEastAsia" w:hAnsiTheme="majorHAnsi" w:cstheme="majorBidi"/>
      <w:b/>
      <w:bCs/>
      <w:color w:val="4F81BD" w:themeColor="accent1"/>
    </w:rPr>
  </w:style>
  <w:style w:type="character" w:customStyle="1" w:styleId="SubttuloCar1">
    <w:name w:val="Subtítulo Car1"/>
    <w:basedOn w:val="Fuentedeprrafopredeter"/>
    <w:uiPriority w:val="11"/>
    <w:rsid w:val="002A5798"/>
    <w:rPr>
      <w:rFonts w:asciiTheme="majorHAnsi" w:eastAsiaTheme="majorEastAsia" w:hAnsiTheme="majorHAnsi" w:cstheme="majorBidi"/>
      <w:i/>
      <w:iCs/>
      <w:color w:val="4F81BD" w:themeColor="accent1"/>
      <w:spacing w:val="15"/>
      <w:sz w:val="24"/>
      <w:szCs w:val="24"/>
    </w:rPr>
  </w:style>
  <w:style w:type="character" w:customStyle="1" w:styleId="Ttulo4Car">
    <w:name w:val="Título 4 Car"/>
    <w:basedOn w:val="Fuentedeprrafopredeter"/>
    <w:link w:val="Ttulo4"/>
    <w:uiPriority w:val="9"/>
    <w:semiHidden/>
    <w:rsid w:val="00AA2C7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A2C7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A2C7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A2C7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A2C7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A2C7C"/>
    <w:rPr>
      <w:rFonts w:asciiTheme="majorHAnsi" w:eastAsiaTheme="majorEastAsia" w:hAnsiTheme="majorHAnsi" w:cstheme="majorBidi"/>
      <w:i/>
      <w:iCs/>
      <w:color w:val="404040" w:themeColor="text1" w:themeTint="BF"/>
      <w:sz w:val="20"/>
      <w:szCs w:val="20"/>
    </w:rPr>
  </w:style>
  <w:style w:type="character" w:customStyle="1" w:styleId="Ttulo1Car3">
    <w:name w:val="Título 1 Car3"/>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3">
    <w:name w:val="Título 2 Car3"/>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4">
    <w:name w:val="Título 1 Car4"/>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4">
    <w:name w:val="Título 2 Car4"/>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5">
    <w:name w:val="Título 1 Car5"/>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5">
    <w:name w:val="Título 2 Car5"/>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6">
    <w:name w:val="Título 1 Car6"/>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7">
    <w:name w:val="Título 1 Car7"/>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8">
    <w:name w:val="Título 1 Car8"/>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styleId="Refdenotaalpie">
    <w:name w:val="footnote reference"/>
    <w:basedOn w:val="Fuentedeprrafopredeter"/>
    <w:uiPriority w:val="99"/>
    <w:semiHidden/>
    <w:unhideWhenUsed/>
    <w:rsid w:val="00077B97"/>
    <w:rPr>
      <w:vertAlign w:val="superscript"/>
    </w:rPr>
  </w:style>
  <w:style w:type="paragraph" w:styleId="Bibliografa">
    <w:name w:val="Bibliography"/>
    <w:basedOn w:val="Normal"/>
    <w:next w:val="Normal"/>
    <w:uiPriority w:val="37"/>
    <w:unhideWhenUsed/>
    <w:rsid w:val="00A24B69"/>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A24B6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24B69"/>
    <w:rPr>
      <w:sz w:val="20"/>
      <w:szCs w:val="20"/>
    </w:rPr>
  </w:style>
  <w:style w:type="character" w:customStyle="1" w:styleId="Ttulo1Car9">
    <w:name w:val="Título 1 Car9"/>
    <w:basedOn w:val="Fuentedeprrafopredeter"/>
    <w:uiPriority w:val="9"/>
    <w:rsid w:val="008A2B2E"/>
    <w:rPr>
      <w:rFonts w:asciiTheme="majorHAnsi" w:eastAsiaTheme="majorEastAsia" w:hAnsiTheme="majorHAnsi" w:cstheme="majorBidi"/>
      <w:b/>
      <w:bCs/>
      <w:color w:val="365F91" w:themeColor="accent1" w:themeShade="BF"/>
      <w:sz w:val="28"/>
      <w:szCs w:val="28"/>
    </w:rPr>
  </w:style>
  <w:style w:type="character" w:customStyle="1" w:styleId="Ttulo2Car6">
    <w:name w:val="Título 2 Car6"/>
    <w:basedOn w:val="Fuentedeprrafopredeter"/>
    <w:uiPriority w:val="9"/>
    <w:rsid w:val="008A2B2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8A2B2E"/>
    <w:rPr>
      <w:rFonts w:asciiTheme="majorHAnsi" w:eastAsiaTheme="majorEastAsia" w:hAnsiTheme="majorHAnsi" w:cstheme="majorBidi"/>
      <w:b/>
      <w:bCs/>
      <w:color w:val="4F81BD" w:themeColor="accent1"/>
    </w:rPr>
  </w:style>
  <w:style w:type="character" w:customStyle="1" w:styleId="SubttuloCar2">
    <w:name w:val="Subtítulo Car2"/>
    <w:basedOn w:val="Fuentedeprrafopredeter"/>
    <w:uiPriority w:val="11"/>
    <w:rsid w:val="008A2B2E"/>
    <w:rPr>
      <w:rFonts w:asciiTheme="majorHAnsi" w:eastAsiaTheme="majorEastAsia" w:hAnsiTheme="majorHAnsi" w:cstheme="majorBidi"/>
      <w:i/>
      <w:iCs/>
      <w:color w:val="4F81BD" w:themeColor="accent1"/>
      <w:spacing w:val="15"/>
      <w:sz w:val="24"/>
      <w:szCs w:val="24"/>
    </w:rPr>
  </w:style>
  <w:style w:type="character" w:customStyle="1" w:styleId="TextonotapieCar1">
    <w:name w:val="Texto nota pie Car1"/>
    <w:basedOn w:val="Fuentedeprrafopredeter"/>
    <w:uiPriority w:val="99"/>
    <w:semiHidden/>
    <w:rsid w:val="008A2B2E"/>
    <w:rPr>
      <w:sz w:val="20"/>
      <w:szCs w:val="20"/>
    </w:rPr>
  </w:style>
  <w:style w:type="character" w:customStyle="1" w:styleId="Ttulo1Car10">
    <w:name w:val="Título 1 Car10"/>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7">
    <w:name w:val="Título 2 Car7"/>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tulo3Car3">
    <w:name w:val="Título 3 Car3"/>
    <w:basedOn w:val="Fuentedeprrafopredeter"/>
    <w:uiPriority w:val="9"/>
    <w:rsid w:val="00364FBA"/>
    <w:rPr>
      <w:rFonts w:asciiTheme="majorHAnsi" w:eastAsiaTheme="majorEastAsia" w:hAnsiTheme="majorHAnsi" w:cstheme="majorBidi"/>
      <w:b/>
      <w:bCs/>
      <w:color w:val="4F81BD" w:themeColor="accent1"/>
    </w:rPr>
  </w:style>
  <w:style w:type="character" w:customStyle="1" w:styleId="SubttuloCar3">
    <w:name w:val="Subtítulo Car3"/>
    <w:basedOn w:val="Fuentedeprrafopredeter"/>
    <w:uiPriority w:val="11"/>
    <w:rsid w:val="00364FBA"/>
    <w:rPr>
      <w:rFonts w:asciiTheme="majorHAnsi" w:eastAsiaTheme="majorEastAsia" w:hAnsiTheme="majorHAnsi" w:cstheme="majorBidi"/>
      <w:i/>
      <w:iCs/>
      <w:color w:val="4F81BD" w:themeColor="accent1"/>
      <w:spacing w:val="15"/>
      <w:sz w:val="24"/>
      <w:szCs w:val="24"/>
    </w:rPr>
  </w:style>
  <w:style w:type="character" w:customStyle="1" w:styleId="TextonotapieCar2">
    <w:name w:val="Texto nota pie Car2"/>
    <w:basedOn w:val="Fuentedeprrafopredeter"/>
    <w:uiPriority w:val="99"/>
    <w:semiHidden/>
    <w:rsid w:val="00364FBA"/>
    <w:rPr>
      <w:sz w:val="20"/>
      <w:szCs w:val="20"/>
    </w:rPr>
  </w:style>
  <w:style w:type="character" w:customStyle="1" w:styleId="Ttulo1Car11">
    <w:name w:val="Título 1 Car11"/>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8">
    <w:name w:val="Título 2 Car8"/>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extonotapieCar3">
    <w:name w:val="Texto nota pie Car3"/>
    <w:basedOn w:val="Fuentedeprrafopredeter"/>
    <w:uiPriority w:val="99"/>
    <w:semiHidden/>
    <w:rsid w:val="00364FBA"/>
    <w:rPr>
      <w:sz w:val="20"/>
      <w:szCs w:val="20"/>
    </w:rPr>
  </w:style>
  <w:style w:type="character" w:customStyle="1" w:styleId="Ttulo1Car12">
    <w:name w:val="Título 1 Car12"/>
    <w:basedOn w:val="Fuentedeprrafopredeter"/>
    <w:uiPriority w:val="9"/>
    <w:rsid w:val="00BE2F36"/>
    <w:rPr>
      <w:rFonts w:asciiTheme="majorHAnsi" w:eastAsiaTheme="majorEastAsia" w:hAnsiTheme="majorHAnsi" w:cstheme="majorBidi"/>
      <w:b/>
      <w:bCs/>
      <w:color w:val="365F91" w:themeColor="accent1" w:themeShade="BF"/>
      <w:sz w:val="28"/>
      <w:szCs w:val="28"/>
    </w:rPr>
  </w:style>
  <w:style w:type="character" w:customStyle="1" w:styleId="Ttulo2Car9">
    <w:name w:val="Título 2 Car9"/>
    <w:basedOn w:val="Fuentedeprrafopredeter"/>
    <w:uiPriority w:val="9"/>
    <w:rsid w:val="00BE2F36"/>
    <w:rPr>
      <w:rFonts w:asciiTheme="majorHAnsi" w:eastAsiaTheme="majorEastAsia" w:hAnsiTheme="majorHAnsi" w:cstheme="majorBidi"/>
      <w:b/>
      <w:bCs/>
      <w:color w:val="4F81BD" w:themeColor="accent1"/>
      <w:sz w:val="26"/>
      <w:szCs w:val="26"/>
    </w:rPr>
  </w:style>
  <w:style w:type="character" w:customStyle="1" w:styleId="TextonotapieCar4">
    <w:name w:val="Texto nota pie Car4"/>
    <w:basedOn w:val="Fuentedeprrafopredeter"/>
    <w:uiPriority w:val="99"/>
    <w:semiHidden/>
    <w:rsid w:val="00BE2F36"/>
    <w:rPr>
      <w:sz w:val="20"/>
      <w:szCs w:val="20"/>
    </w:rPr>
  </w:style>
  <w:style w:type="character" w:customStyle="1" w:styleId="Ttulo2Car10">
    <w:name w:val="Título 2 Car10"/>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3">
    <w:name w:val="Título 1 Car13"/>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PiedepginaCar1">
    <w:name w:val="Pie de página Car1"/>
    <w:basedOn w:val="Fuentedeprrafopredeter"/>
    <w:uiPriority w:val="99"/>
    <w:rsid w:val="003C4462"/>
  </w:style>
  <w:style w:type="character" w:customStyle="1" w:styleId="Ttulo1Car14">
    <w:name w:val="Título 1 Car14"/>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1">
    <w:name w:val="Título 2 Car11"/>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4">
    <w:name w:val="Título 3 Car4"/>
    <w:basedOn w:val="Fuentedeprrafopredeter"/>
    <w:uiPriority w:val="9"/>
    <w:rsid w:val="003C4462"/>
    <w:rPr>
      <w:rFonts w:asciiTheme="majorHAnsi" w:eastAsiaTheme="majorEastAsia" w:hAnsiTheme="majorHAnsi" w:cstheme="majorBidi"/>
      <w:b/>
      <w:bCs/>
      <w:color w:val="4F81BD" w:themeColor="accent1"/>
    </w:rPr>
  </w:style>
  <w:style w:type="character" w:customStyle="1" w:styleId="SubttuloCar4">
    <w:name w:val="Subtítulo Car4"/>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extonotapieCar5">
    <w:name w:val="Texto nota pie Car5"/>
    <w:basedOn w:val="Fuentedeprrafopredeter"/>
    <w:uiPriority w:val="99"/>
    <w:semiHidden/>
    <w:rsid w:val="003C4462"/>
    <w:rPr>
      <w:sz w:val="20"/>
      <w:szCs w:val="20"/>
    </w:rPr>
  </w:style>
  <w:style w:type="character" w:customStyle="1" w:styleId="Ttulo1Car15">
    <w:name w:val="Título 1 Car15"/>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2">
    <w:name w:val="Título 2 Car12"/>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5">
    <w:name w:val="Título 3 Car5"/>
    <w:basedOn w:val="Fuentedeprrafopredeter"/>
    <w:uiPriority w:val="9"/>
    <w:rsid w:val="003C4462"/>
    <w:rPr>
      <w:rFonts w:asciiTheme="majorHAnsi" w:eastAsiaTheme="majorEastAsia" w:hAnsiTheme="majorHAnsi" w:cstheme="majorBidi"/>
      <w:b/>
      <w:bCs/>
      <w:color w:val="4F81BD" w:themeColor="accent1"/>
    </w:rPr>
  </w:style>
  <w:style w:type="character" w:customStyle="1" w:styleId="TextonotapieCar6">
    <w:name w:val="Texto nota pie Car6"/>
    <w:basedOn w:val="Fuentedeprrafopredeter"/>
    <w:uiPriority w:val="99"/>
    <w:semiHidden/>
    <w:rsid w:val="003C4462"/>
    <w:rPr>
      <w:sz w:val="20"/>
      <w:szCs w:val="20"/>
    </w:rPr>
  </w:style>
  <w:style w:type="character" w:customStyle="1" w:styleId="SubttuloCar5">
    <w:name w:val="Subtítulo Car5"/>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tulo1Car16">
    <w:name w:val="Título 1 Car16"/>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3">
    <w:name w:val="Título 2 Car13"/>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extonotapieCar7">
    <w:name w:val="Texto nota pie Car7"/>
    <w:basedOn w:val="Fuentedeprrafopredeter"/>
    <w:uiPriority w:val="99"/>
    <w:semiHidden/>
    <w:rsid w:val="003C4462"/>
    <w:rPr>
      <w:sz w:val="20"/>
      <w:szCs w:val="20"/>
    </w:rPr>
  </w:style>
  <w:style w:type="character" w:customStyle="1" w:styleId="Ttulo1Car17">
    <w:name w:val="Título 1 Car17"/>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4">
    <w:name w:val="Título 2 Car14"/>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8">
    <w:name w:val="Título 1 Car18"/>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1Car19">
    <w:name w:val="Título 1 Car19"/>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EA5042"/>
    <w:pPr>
      <w:ind w:left="720"/>
      <w:contextualSpacing/>
    </w:pPr>
  </w:style>
  <w:style w:type="paragraph" w:styleId="Textoindependiente">
    <w:name w:val="Body Text"/>
    <w:basedOn w:val="Normal"/>
    <w:link w:val="TextoindependienteCar"/>
    <w:uiPriority w:val="1"/>
    <w:qFormat/>
    <w:rsid w:val="00EA5042"/>
    <w:pPr>
      <w:widowControl w:val="0"/>
      <w:autoSpaceDE w:val="0"/>
      <w:autoSpaceDN w:val="0"/>
      <w:spacing w:before="15" w:after="0" w:line="240" w:lineRule="auto"/>
      <w:ind w:left="20"/>
    </w:pPr>
    <w:rPr>
      <w:rFonts w:ascii="Times New Roman" w:eastAsia="Times New Roman" w:hAnsi="Times New Roman" w:cs="Times New Roman"/>
      <w:sz w:val="17"/>
      <w:szCs w:val="17"/>
      <w:lang w:val="en-US" w:eastAsia="en-US"/>
    </w:rPr>
  </w:style>
  <w:style w:type="character" w:customStyle="1" w:styleId="TextoindependienteCar">
    <w:name w:val="Texto independiente Car"/>
    <w:basedOn w:val="Fuentedeprrafopredeter"/>
    <w:link w:val="Textoindependiente"/>
    <w:uiPriority w:val="1"/>
    <w:rsid w:val="00EA5042"/>
    <w:rPr>
      <w:rFonts w:ascii="Times New Roman" w:eastAsia="Times New Roman" w:hAnsi="Times New Roman" w:cs="Times New Roman"/>
      <w:sz w:val="17"/>
      <w:szCs w:val="17"/>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oleObject" Target="embeddings/oleObject6.bin"/><Relationship Id="rId47" Type="http://schemas.openxmlformats.org/officeDocument/2006/relationships/image" Target="media/image27.png"/><Relationship Id="rId63" Type="http://schemas.openxmlformats.org/officeDocument/2006/relationships/hyperlink" Target="http://127.0.0.1/sitemap.xml" TargetMode="External"/><Relationship Id="rId68" Type="http://schemas.openxmlformats.org/officeDocument/2006/relationships/hyperlink" Target="http://127.0.0.1/" TargetMode="External"/><Relationship Id="rId84" Type="http://schemas.openxmlformats.org/officeDocument/2006/relationships/hyperlink" Target="http://127.0.0.1/javascript/" TargetMode="External"/><Relationship Id="rId89" Type="http://schemas.openxmlformats.org/officeDocument/2006/relationships/hyperlink" Target="http://127.0.0.1/" TargetMode="External"/><Relationship Id="rId7" Type="http://schemas.openxmlformats.org/officeDocument/2006/relationships/footnotes" Target="footnotes.xml"/><Relationship Id="rId71" Type="http://schemas.openxmlformats.org/officeDocument/2006/relationships/hyperlink" Target="http://127.0.0.1/javascript/" TargetMode="External"/><Relationship Id="rId92" Type="http://schemas.openxmlformats.org/officeDocument/2006/relationships/hyperlink" Target="http://127.0.0.1/javascript/"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oleObject" Target="embeddings/oleObject1.bin"/><Relationship Id="rId37" Type="http://schemas.openxmlformats.org/officeDocument/2006/relationships/image" Target="media/image21.emf"/><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31.png"/><Relationship Id="rId58" Type="http://schemas.openxmlformats.org/officeDocument/2006/relationships/hyperlink" Target="http://127.0.0.1/" TargetMode="External"/><Relationship Id="rId66" Type="http://schemas.openxmlformats.org/officeDocument/2006/relationships/hyperlink" Target="http://127.0.0.1/config.inc" TargetMode="External"/><Relationship Id="rId74" Type="http://schemas.openxmlformats.org/officeDocument/2006/relationships/hyperlink" Target="http://127.0.0.1/passwords/" TargetMode="External"/><Relationship Id="rId79" Type="http://schemas.openxmlformats.org/officeDocument/2006/relationships/hyperlink" Target="http://127.0.0.1/classes/" TargetMode="External"/><Relationship Id="rId87" Type="http://schemas.openxmlformats.org/officeDocument/2006/relationships/hyperlink" Target="http://127.0.0.1/classes/" TargetMode="External"/><Relationship Id="rId102" Type="http://schemas.openxmlformats.org/officeDocument/2006/relationships/hyperlink" Target="http://127.0.0.1/classes/" TargetMode="External"/><Relationship Id="rId5" Type="http://schemas.openxmlformats.org/officeDocument/2006/relationships/settings" Target="settings.xml"/><Relationship Id="rId61" Type="http://schemas.openxmlformats.org/officeDocument/2006/relationships/hyperlink" Target="http://127.0.0.1/" TargetMode="External"/><Relationship Id="rId82" Type="http://schemas.openxmlformats.org/officeDocument/2006/relationships/hyperlink" Target="http://127.0.0.1/passwords/" TargetMode="External"/><Relationship Id="rId90" Type="http://schemas.openxmlformats.org/officeDocument/2006/relationships/hyperlink" Target="http://127.0.0.1/passwords/" TargetMode="External"/><Relationship Id="rId95" Type="http://schemas.openxmlformats.org/officeDocument/2006/relationships/hyperlink" Target="http://127.0.0.1/classes/" TargetMode="External"/><Relationship Id="rId19" Type="http://schemas.openxmlformats.org/officeDocument/2006/relationships/image" Target="media/image6.pn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0.emf"/><Relationship Id="rId43" Type="http://schemas.openxmlformats.org/officeDocument/2006/relationships/image" Target="media/image24.png"/><Relationship Id="rId48" Type="http://schemas.openxmlformats.org/officeDocument/2006/relationships/image" Target="media/image28.png"/><Relationship Id="rId56" Type="http://schemas.openxmlformats.org/officeDocument/2006/relationships/footer" Target="footer5.xml"/><Relationship Id="rId64" Type="http://schemas.openxmlformats.org/officeDocument/2006/relationships/hyperlink" Target="http://127.0.0.1/passwords/" TargetMode="External"/><Relationship Id="rId69" Type="http://schemas.openxmlformats.org/officeDocument/2006/relationships/hyperlink" Target="http://127.0.0.1/" TargetMode="External"/><Relationship Id="rId77" Type="http://schemas.openxmlformats.org/officeDocument/2006/relationships/hyperlink" Target="http://127.0.0.1/javascript/" TargetMode="External"/><Relationship Id="rId100" Type="http://schemas.openxmlformats.org/officeDocument/2006/relationships/hyperlink" Target="http://127.0.0.1/javascript/" TargetMode="External"/><Relationship Id="rId105"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0.emf"/><Relationship Id="rId72" Type="http://schemas.openxmlformats.org/officeDocument/2006/relationships/hyperlink" Target="http://127.0.0.1/classes/" TargetMode="External"/><Relationship Id="rId80" Type="http://schemas.openxmlformats.org/officeDocument/2006/relationships/hyperlink" Target="http://127.0.0.1/robots.txt" TargetMode="External"/><Relationship Id="rId85" Type="http://schemas.openxmlformats.org/officeDocument/2006/relationships/hyperlink" Target="http://127.0.0.1/javascript/" TargetMode="External"/><Relationship Id="rId93" Type="http://schemas.openxmlformats.org/officeDocument/2006/relationships/hyperlink" Target="http://127.0.0.1/javascript/" TargetMode="External"/><Relationship Id="rId98" Type="http://schemas.openxmlformats.org/officeDocument/2006/relationships/hyperlink" Target="http://127.0.0.1/passwords/"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emf"/><Relationship Id="rId38" Type="http://schemas.openxmlformats.org/officeDocument/2006/relationships/oleObject" Target="embeddings/oleObject4.bin"/><Relationship Id="rId46" Type="http://schemas.openxmlformats.org/officeDocument/2006/relationships/image" Target="media/image26.png"/><Relationship Id="rId59" Type="http://schemas.openxmlformats.org/officeDocument/2006/relationships/hyperlink" Target="http://127.0.0.1/" TargetMode="External"/><Relationship Id="rId67" Type="http://schemas.openxmlformats.org/officeDocument/2006/relationships/hyperlink" Target="http://127.0.0.1/config.inc" TargetMode="External"/><Relationship Id="rId103" Type="http://schemas.openxmlformats.org/officeDocument/2006/relationships/hyperlink" Target="http://127.0.0.1/classes/" TargetMode="External"/><Relationship Id="rId20" Type="http://schemas.openxmlformats.org/officeDocument/2006/relationships/image" Target="media/image7.png"/><Relationship Id="rId41" Type="http://schemas.openxmlformats.org/officeDocument/2006/relationships/image" Target="media/image23.emf"/><Relationship Id="rId54" Type="http://schemas.openxmlformats.org/officeDocument/2006/relationships/image" Target="media/image32.png"/><Relationship Id="rId62" Type="http://schemas.openxmlformats.org/officeDocument/2006/relationships/hyperlink" Target="http://127.0.0.1/sitemap.xml" TargetMode="External"/><Relationship Id="rId70" Type="http://schemas.openxmlformats.org/officeDocument/2006/relationships/hyperlink" Target="http://127.0.0.1/javascript/" TargetMode="External"/><Relationship Id="rId75" Type="http://schemas.openxmlformats.org/officeDocument/2006/relationships/hyperlink" Target="http://127.0.0.1/passwords/" TargetMode="External"/><Relationship Id="rId83" Type="http://schemas.openxmlformats.org/officeDocument/2006/relationships/hyperlink" Target="http://127.0.0.1/passwords/" TargetMode="External"/><Relationship Id="rId88" Type="http://schemas.openxmlformats.org/officeDocument/2006/relationships/hyperlink" Target="http://127.0.0.1/" TargetMode="External"/><Relationship Id="rId91" Type="http://schemas.openxmlformats.org/officeDocument/2006/relationships/hyperlink" Target="http://127.0.0.1/passwords/" TargetMode="External"/><Relationship Id="rId96" Type="http://schemas.openxmlformats.org/officeDocument/2006/relationships/hyperlink" Target="http://127.0.0.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oleObject" Target="embeddings/oleObject3.bin"/><Relationship Id="rId49" Type="http://schemas.openxmlformats.org/officeDocument/2006/relationships/image" Target="media/image29.emf"/><Relationship Id="rId57" Type="http://schemas.openxmlformats.org/officeDocument/2006/relationships/image" Target="media/image34.jpeg"/><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18.emf"/><Relationship Id="rId44" Type="http://schemas.openxmlformats.org/officeDocument/2006/relationships/image" Target="media/image25.emf"/><Relationship Id="rId52" Type="http://schemas.openxmlformats.org/officeDocument/2006/relationships/oleObject" Target="embeddings/oleObject9.bin"/><Relationship Id="rId60" Type="http://schemas.openxmlformats.org/officeDocument/2006/relationships/hyperlink" Target="http://127.0.0.1/" TargetMode="External"/><Relationship Id="rId65" Type="http://schemas.openxmlformats.org/officeDocument/2006/relationships/hyperlink" Target="http://127.0.0.1/passwords/" TargetMode="External"/><Relationship Id="rId73" Type="http://schemas.openxmlformats.org/officeDocument/2006/relationships/hyperlink" Target="http://127.0.0.1/classes/" TargetMode="External"/><Relationship Id="rId78" Type="http://schemas.openxmlformats.org/officeDocument/2006/relationships/hyperlink" Target="http://127.0.0.1/classes/" TargetMode="External"/><Relationship Id="rId81" Type="http://schemas.openxmlformats.org/officeDocument/2006/relationships/hyperlink" Target="http://127.0.0.1/robots.txt" TargetMode="External"/><Relationship Id="rId86" Type="http://schemas.openxmlformats.org/officeDocument/2006/relationships/hyperlink" Target="http://127.0.0.1/classes/" TargetMode="External"/><Relationship Id="rId94" Type="http://schemas.openxmlformats.org/officeDocument/2006/relationships/hyperlink" Target="http://127.0.0.1/classes/" TargetMode="External"/><Relationship Id="rId99" Type="http://schemas.openxmlformats.org/officeDocument/2006/relationships/hyperlink" Target="http://127.0.0.1/passwords/" TargetMode="External"/><Relationship Id="rId101" Type="http://schemas.openxmlformats.org/officeDocument/2006/relationships/hyperlink" Target="http://127.0.0.1/javascript/"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5.png"/><Relationship Id="rId39" Type="http://schemas.openxmlformats.org/officeDocument/2006/relationships/image" Target="media/image22.emf"/><Relationship Id="rId34" Type="http://schemas.openxmlformats.org/officeDocument/2006/relationships/oleObject" Target="embeddings/oleObject2.bin"/><Relationship Id="rId50" Type="http://schemas.openxmlformats.org/officeDocument/2006/relationships/oleObject" Target="embeddings/oleObject8.bin"/><Relationship Id="rId55" Type="http://schemas.openxmlformats.org/officeDocument/2006/relationships/image" Target="media/image33.png"/><Relationship Id="rId76" Type="http://schemas.openxmlformats.org/officeDocument/2006/relationships/hyperlink" Target="http://127.0.0.1/javascript/" TargetMode="External"/><Relationship Id="rId97" Type="http://schemas.openxmlformats.org/officeDocument/2006/relationships/hyperlink" Target="http://127.0.0.1/" TargetMode="External"/><Relationship Id="rId104"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F48706-4BF1-4917-A575-17784F2E4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53</Pages>
  <Words>12064</Words>
  <Characters>66356</Characters>
  <Application>Microsoft Office Word</Application>
  <DocSecurity>0</DocSecurity>
  <Lines>552</Lines>
  <Paragraphs>1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muel</cp:lastModifiedBy>
  <cp:revision>142</cp:revision>
  <cp:lastPrinted>2017-06-28T13:55:00Z</cp:lastPrinted>
  <dcterms:created xsi:type="dcterms:W3CDTF">2017-03-16T14:16:00Z</dcterms:created>
  <dcterms:modified xsi:type="dcterms:W3CDTF">2017-06-28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ZunxKdTQ"/&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